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E594D3" w14:textId="330213D1" w:rsidR="001A450A" w:rsidRPr="009B59AC" w:rsidRDefault="00BC364B" w:rsidP="001A450A">
      <w:pPr>
        <w:rPr>
          <w:rFonts w:ascii="Arial" w:hAnsi="Arial" w:cs="Arial"/>
          <w:color w:val="000000" w:themeColor="text1"/>
          <w:sz w:val="20"/>
          <w:szCs w:val="20"/>
        </w:rPr>
      </w:pPr>
      <w:proofErr w:type="gramStart"/>
      <w:r w:rsidRPr="006E742B">
        <w:rPr>
          <w:rFonts w:ascii="Arial" w:hAnsi="Arial" w:cs="Arial"/>
          <w:b/>
          <w:bCs/>
          <w:color w:val="000000" w:themeColor="text1"/>
          <w:sz w:val="20"/>
          <w:szCs w:val="20"/>
        </w:rPr>
        <w:t xml:space="preserve">Supplementary </w:t>
      </w:r>
      <w:r w:rsidR="001A450A" w:rsidRPr="006E742B">
        <w:rPr>
          <w:rFonts w:ascii="Arial" w:hAnsi="Arial" w:cs="Arial"/>
          <w:b/>
          <w:bCs/>
          <w:color w:val="000000" w:themeColor="text1"/>
          <w:sz w:val="20"/>
          <w:szCs w:val="20"/>
        </w:rPr>
        <w:t>Table 1.</w:t>
      </w:r>
      <w:proofErr w:type="gramEnd"/>
      <w:r w:rsidR="001A450A" w:rsidRPr="009B59AC">
        <w:rPr>
          <w:rFonts w:ascii="Arial" w:hAnsi="Arial" w:cs="Arial"/>
          <w:color w:val="000000" w:themeColor="text1"/>
          <w:sz w:val="20"/>
          <w:szCs w:val="20"/>
        </w:rPr>
        <w:t xml:space="preserve"> Study Characteristics</w:t>
      </w:r>
      <w:r w:rsidR="00205A7C">
        <w:rPr>
          <w:rFonts w:ascii="Arial" w:hAnsi="Arial" w:cs="Arial"/>
          <w:color w:val="000000" w:themeColor="text1"/>
          <w:sz w:val="20"/>
          <w:szCs w:val="20"/>
        </w:rPr>
        <w:t>.</w:t>
      </w:r>
      <w:r w:rsidR="00224ECF">
        <w:rPr>
          <w:rFonts w:ascii="Arial" w:hAnsi="Arial" w:cs="Arial"/>
          <w:color w:val="000000" w:themeColor="text1"/>
          <w:sz w:val="20"/>
          <w:szCs w:val="20"/>
        </w:rPr>
        <w:t xml:space="preserve"> See the bibliography at the end of the supplementary materials. </w:t>
      </w:r>
      <w:r w:rsidR="00205A7C">
        <w:rPr>
          <w:rFonts w:ascii="Arial" w:hAnsi="Arial" w:cs="Arial"/>
          <w:color w:val="000000" w:themeColor="text1"/>
          <w:sz w:val="20"/>
          <w:szCs w:val="20"/>
        </w:rPr>
        <w:t>RT = reverse transcriptase</w:t>
      </w:r>
      <w:r w:rsidR="00FF6406">
        <w:rPr>
          <w:rFonts w:ascii="Arial" w:hAnsi="Arial" w:cs="Arial"/>
          <w:color w:val="000000" w:themeColor="text1"/>
          <w:sz w:val="20"/>
          <w:szCs w:val="20"/>
        </w:rPr>
        <w:t>;</w:t>
      </w:r>
      <w:r w:rsidR="00205A7C">
        <w:rPr>
          <w:rFonts w:ascii="Arial" w:hAnsi="Arial" w:cs="Arial"/>
          <w:color w:val="000000" w:themeColor="text1"/>
          <w:sz w:val="20"/>
          <w:szCs w:val="20"/>
        </w:rPr>
        <w:t xml:space="preserve"> </w:t>
      </w:r>
      <w:r w:rsidR="00FF6406">
        <w:rPr>
          <w:rFonts w:ascii="Arial" w:hAnsi="Arial" w:cs="Arial"/>
          <w:color w:val="000000" w:themeColor="text1"/>
          <w:sz w:val="20"/>
          <w:szCs w:val="20"/>
        </w:rPr>
        <w:t xml:space="preserve">PCR = </w:t>
      </w:r>
      <w:r w:rsidR="00205A7C">
        <w:rPr>
          <w:rFonts w:ascii="Arial" w:hAnsi="Arial" w:cs="Arial"/>
          <w:color w:val="000000" w:themeColor="text1"/>
          <w:sz w:val="20"/>
          <w:szCs w:val="20"/>
        </w:rPr>
        <w:t>polymerase chain reaction</w:t>
      </w:r>
      <w:r w:rsidR="001A450A" w:rsidRPr="009B59AC">
        <w:rPr>
          <w:rFonts w:ascii="Arial" w:hAnsi="Arial" w:cs="Arial"/>
          <w:color w:val="000000" w:themeColor="text1"/>
          <w:sz w:val="20"/>
          <w:szCs w:val="20"/>
        </w:rPr>
        <w:t xml:space="preserve"> </w:t>
      </w:r>
    </w:p>
    <w:p w14:paraId="6C24A8B8" w14:textId="2684E062" w:rsidR="00BC364B" w:rsidRPr="009B59AC" w:rsidRDefault="00BC364B" w:rsidP="001A450A">
      <w:pPr>
        <w:rPr>
          <w:rFonts w:ascii="Arial" w:hAnsi="Arial" w:cs="Arial"/>
          <w:color w:val="000000" w:themeColor="text1"/>
          <w:sz w:val="20"/>
          <w:szCs w:val="20"/>
        </w:rPr>
      </w:pPr>
    </w:p>
    <w:tbl>
      <w:tblPr>
        <w:tblW w:w="9640" w:type="dxa"/>
        <w:tblInd w:w="-284" w:type="dxa"/>
        <w:tblBorders>
          <w:insideH w:val="single" w:sz="8" w:space="0" w:color="auto"/>
        </w:tblBorders>
        <w:tblLook w:val="04A0" w:firstRow="1" w:lastRow="0" w:firstColumn="1" w:lastColumn="0" w:noHBand="0" w:noVBand="1"/>
      </w:tblPr>
      <w:tblGrid>
        <w:gridCol w:w="2267"/>
        <w:gridCol w:w="1213"/>
        <w:gridCol w:w="1445"/>
        <w:gridCol w:w="1417"/>
        <w:gridCol w:w="1597"/>
        <w:gridCol w:w="1701"/>
      </w:tblGrid>
      <w:tr w:rsidR="0072164E" w:rsidRPr="0072164E" w14:paraId="4E58159D" w14:textId="5726D6D6" w:rsidTr="0072164E">
        <w:trPr>
          <w:trHeight w:val="320"/>
        </w:trPr>
        <w:tc>
          <w:tcPr>
            <w:tcW w:w="2267" w:type="dxa"/>
            <w:tcBorders>
              <w:bottom w:val="single" w:sz="18" w:space="0" w:color="auto"/>
            </w:tcBorders>
            <w:shd w:val="clear" w:color="auto" w:fill="auto"/>
            <w:noWrap/>
            <w:vAlign w:val="center"/>
          </w:tcPr>
          <w:p w14:paraId="42E8194B" w14:textId="489B21A3"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Study</w:t>
            </w:r>
          </w:p>
        </w:tc>
        <w:tc>
          <w:tcPr>
            <w:tcW w:w="1213" w:type="dxa"/>
            <w:tcBorders>
              <w:bottom w:val="single" w:sz="18" w:space="0" w:color="auto"/>
            </w:tcBorders>
            <w:shd w:val="clear" w:color="auto" w:fill="auto"/>
            <w:noWrap/>
            <w:vAlign w:val="center"/>
          </w:tcPr>
          <w:p w14:paraId="339B8DAC" w14:textId="0573852A"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Country</w:t>
            </w:r>
          </w:p>
        </w:tc>
        <w:tc>
          <w:tcPr>
            <w:tcW w:w="1445" w:type="dxa"/>
            <w:tcBorders>
              <w:bottom w:val="single" w:sz="18" w:space="0" w:color="auto"/>
            </w:tcBorders>
            <w:vAlign w:val="center"/>
          </w:tcPr>
          <w:p w14:paraId="700889E4" w14:textId="5089CAB8"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N (M:F)</w:t>
            </w:r>
          </w:p>
        </w:tc>
        <w:tc>
          <w:tcPr>
            <w:tcW w:w="1417" w:type="dxa"/>
            <w:tcBorders>
              <w:bottom w:val="single" w:sz="18" w:space="0" w:color="auto"/>
            </w:tcBorders>
            <w:shd w:val="clear" w:color="auto" w:fill="auto"/>
            <w:noWrap/>
            <w:vAlign w:val="center"/>
          </w:tcPr>
          <w:p w14:paraId="409DF389" w14:textId="609FDDB0"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Mean age (range)</w:t>
            </w:r>
          </w:p>
        </w:tc>
        <w:tc>
          <w:tcPr>
            <w:tcW w:w="1597" w:type="dxa"/>
            <w:tcBorders>
              <w:bottom w:val="single" w:sz="18" w:space="0" w:color="auto"/>
            </w:tcBorders>
            <w:vAlign w:val="center"/>
          </w:tcPr>
          <w:p w14:paraId="417194D6" w14:textId="685ADA9C"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Method of COVID-19 diagnosis</w:t>
            </w:r>
          </w:p>
        </w:tc>
        <w:tc>
          <w:tcPr>
            <w:tcW w:w="1701" w:type="dxa"/>
            <w:tcBorders>
              <w:bottom w:val="single" w:sz="18" w:space="0" w:color="auto"/>
            </w:tcBorders>
            <w:vAlign w:val="center"/>
          </w:tcPr>
          <w:p w14:paraId="3F1C9FE7" w14:textId="3BF12705" w:rsidR="005340F0" w:rsidRPr="0072164E" w:rsidRDefault="005340F0" w:rsidP="0072164E">
            <w:pPr>
              <w:jc w:val="right"/>
              <w:rPr>
                <w:rFonts w:ascii="Arial" w:eastAsia="Times New Roman" w:hAnsi="Arial" w:cs="Arial"/>
                <w:b/>
                <w:bCs/>
                <w:color w:val="000000" w:themeColor="text1"/>
                <w:sz w:val="16"/>
                <w:szCs w:val="16"/>
                <w:lang w:eastAsia="en-GB"/>
              </w:rPr>
            </w:pPr>
            <w:r w:rsidRPr="0072164E">
              <w:rPr>
                <w:rFonts w:ascii="Arial" w:eastAsia="Times New Roman" w:hAnsi="Arial" w:cs="Arial"/>
                <w:b/>
                <w:bCs/>
                <w:color w:val="000000" w:themeColor="text1"/>
                <w:sz w:val="16"/>
                <w:szCs w:val="16"/>
                <w:lang w:eastAsia="en-GB"/>
              </w:rPr>
              <w:t>Definition of fever</w:t>
            </w:r>
          </w:p>
        </w:tc>
      </w:tr>
      <w:tr w:rsidR="00EF39F4" w:rsidRPr="0072164E" w14:paraId="0AEF4B21" w14:textId="6221778C" w:rsidTr="0072164E">
        <w:trPr>
          <w:trHeight w:val="320"/>
        </w:trPr>
        <w:tc>
          <w:tcPr>
            <w:tcW w:w="2267" w:type="dxa"/>
            <w:tcBorders>
              <w:top w:val="single" w:sz="18" w:space="0" w:color="auto"/>
            </w:tcBorders>
            <w:shd w:val="clear" w:color="auto" w:fill="auto"/>
            <w:noWrap/>
            <w:vAlign w:val="center"/>
            <w:hideMark/>
          </w:tcPr>
          <w:p w14:paraId="190BFFB5" w14:textId="31BA032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MCHHHPNCI</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id":"ITEM-1","issued":{"date-parts":[["0"]]},"title":"</w:instrText>
            </w:r>
            <w:r>
              <w:rPr>
                <w:rFonts w:ascii="MS Gothic" w:eastAsia="MS Gothic" w:hAnsi="MS Gothic" w:cs="MS Gothic" w:hint="eastAsia"/>
                <w:color w:val="000000" w:themeColor="text1"/>
                <w:sz w:val="16"/>
                <w:szCs w:val="16"/>
                <w:lang w:eastAsia="en-GB"/>
              </w:rPr>
              <w:instrText>武</w:instrText>
            </w:r>
            <w:r>
              <w:rPr>
                <w:rFonts w:ascii="Microsoft JhengHei" w:eastAsia="Microsoft JhengHei" w:hAnsi="Microsoft JhengHei" w:cs="Microsoft JhengHei" w:hint="eastAsia"/>
                <w:color w:val="000000" w:themeColor="text1"/>
                <w:sz w:val="16"/>
                <w:szCs w:val="16"/>
                <w:lang w:eastAsia="en-GB"/>
              </w:rPr>
              <w:instrText>汉</w:instrText>
            </w:r>
            <w:r>
              <w:rPr>
                <w:rFonts w:ascii="MS Gothic" w:eastAsia="MS Gothic" w:hAnsi="MS Gothic" w:cs="MS Gothic" w:hint="eastAsia"/>
                <w:color w:val="000000" w:themeColor="text1"/>
                <w:sz w:val="16"/>
                <w:szCs w:val="16"/>
                <w:lang w:eastAsia="en-GB"/>
              </w:rPr>
              <w:instrText>市</w:instrText>
            </w:r>
            <w:r>
              <w:rPr>
                <w:rFonts w:ascii="Microsoft JhengHei" w:eastAsia="Microsoft JhengHei" w:hAnsi="Microsoft JhengHei" w:cs="Microsoft JhengHei" w:hint="eastAsia"/>
                <w:color w:val="000000" w:themeColor="text1"/>
                <w:sz w:val="16"/>
                <w:szCs w:val="16"/>
                <w:lang w:eastAsia="en-GB"/>
              </w:rPr>
              <w:instrText>卫</w:instrText>
            </w:r>
            <w:r>
              <w:rPr>
                <w:rFonts w:ascii="MS Gothic" w:eastAsia="MS Gothic" w:hAnsi="MS Gothic" w:cs="MS Gothic" w:hint="eastAsia"/>
                <w:color w:val="000000" w:themeColor="text1"/>
                <w:sz w:val="16"/>
                <w:szCs w:val="16"/>
                <w:lang w:eastAsia="en-GB"/>
              </w:rPr>
              <w:instrText>生委</w:instrText>
            </w:r>
            <w:r>
              <w:rPr>
                <w:rFonts w:ascii="Microsoft JhengHei" w:eastAsia="Microsoft JhengHei" w:hAnsi="Microsoft JhengHei" w:cs="Microsoft JhengHei" w:hint="eastAsia"/>
                <w:color w:val="000000" w:themeColor="text1"/>
                <w:sz w:val="16"/>
                <w:szCs w:val="16"/>
                <w:lang w:eastAsia="en-GB"/>
              </w:rPr>
              <w:instrText>员</w:instrText>
            </w:r>
            <w:r>
              <w:rPr>
                <w:rFonts w:ascii="MS Gothic" w:eastAsia="MS Gothic" w:hAnsi="MS Gothic" w:cs="MS Gothic" w:hint="eastAsia"/>
                <w:color w:val="000000" w:themeColor="text1"/>
                <w:sz w:val="16"/>
                <w:szCs w:val="16"/>
                <w:lang w:eastAsia="en-GB"/>
              </w:rPr>
              <w:instrText>会</w:instrText>
            </w:r>
            <w:r>
              <w:rPr>
                <w:rFonts w:ascii="Microsoft JhengHei" w:eastAsia="Microsoft JhengHei" w:hAnsi="Microsoft JhengHei" w:cs="Microsoft JhengHei" w:hint="eastAsia"/>
                <w:color w:val="000000" w:themeColor="text1"/>
                <w:sz w:val="16"/>
                <w:szCs w:val="16"/>
                <w:lang w:eastAsia="en-GB"/>
              </w:rPr>
              <w:instrText>对</w:instrText>
            </w:r>
            <w:r>
              <w:rPr>
                <w:rFonts w:ascii="MS Gothic" w:eastAsia="MS Gothic" w:hAnsi="MS Gothic" w:cs="MS Gothic" w:hint="eastAsia"/>
                <w:color w:val="000000" w:themeColor="text1"/>
                <w:sz w:val="16"/>
                <w:szCs w:val="16"/>
                <w:lang w:eastAsia="en-GB"/>
              </w:rPr>
              <w:instrText>新型冠状病毒感染的肺炎</w:instrText>
            </w:r>
            <w:r>
              <w:rPr>
                <w:rFonts w:ascii="Arial" w:eastAsia="Times New Roman" w:hAnsi="Arial" w:cs="Arial"/>
                <w:color w:val="000000" w:themeColor="text1"/>
                <w:sz w:val="16"/>
                <w:szCs w:val="16"/>
                <w:lang w:eastAsia="en-GB"/>
              </w:rPr>
              <w:instrText xml:space="preserve">. </w:instrText>
            </w:r>
            <w:r>
              <w:rPr>
                <w:rFonts w:ascii="MS Gothic" w:eastAsia="MS Gothic" w:hAnsi="MS Gothic" w:cs="MS Gothic" w:hint="eastAsia"/>
                <w:color w:val="000000" w:themeColor="text1"/>
                <w:sz w:val="16"/>
                <w:szCs w:val="16"/>
                <w:lang w:eastAsia="en-GB"/>
              </w:rPr>
              <w:instrText>武</w:instrText>
            </w:r>
            <w:r>
              <w:rPr>
                <w:rFonts w:ascii="Microsoft JhengHei" w:eastAsia="Microsoft JhengHei" w:hAnsi="Microsoft JhengHei" w:cs="Microsoft JhengHei" w:hint="eastAsia"/>
                <w:color w:val="000000" w:themeColor="text1"/>
                <w:sz w:val="16"/>
                <w:szCs w:val="16"/>
                <w:lang w:eastAsia="en-GB"/>
              </w:rPr>
              <w:instrText>汉</w:instrText>
            </w:r>
            <w:r>
              <w:rPr>
                <w:rFonts w:ascii="MS Gothic" w:eastAsia="MS Gothic" w:hAnsi="MS Gothic" w:cs="MS Gothic" w:hint="eastAsia"/>
                <w:color w:val="000000" w:themeColor="text1"/>
                <w:sz w:val="16"/>
                <w:szCs w:val="16"/>
                <w:lang w:eastAsia="en-GB"/>
              </w:rPr>
              <w:instrText>市</w:instrText>
            </w:r>
            <w:r>
              <w:rPr>
                <w:rFonts w:ascii="Microsoft JhengHei" w:eastAsia="Microsoft JhengHei" w:hAnsi="Microsoft JhengHei" w:cs="Microsoft JhengHei" w:hint="eastAsia"/>
                <w:color w:val="000000" w:themeColor="text1"/>
                <w:sz w:val="16"/>
                <w:szCs w:val="16"/>
                <w:lang w:eastAsia="en-GB"/>
              </w:rPr>
              <w:instrText>卫</w:instrText>
            </w:r>
            <w:r>
              <w:rPr>
                <w:rFonts w:ascii="MS Gothic" w:eastAsia="MS Gothic" w:hAnsi="MS Gothic" w:cs="MS Gothic" w:hint="eastAsia"/>
                <w:color w:val="000000" w:themeColor="text1"/>
                <w:sz w:val="16"/>
                <w:szCs w:val="16"/>
                <w:lang w:eastAsia="en-GB"/>
              </w:rPr>
              <w:instrText>生健康委</w:instrText>
            </w:r>
            <w:r>
              <w:rPr>
                <w:rFonts w:ascii="Microsoft JhengHei" w:eastAsia="Microsoft JhengHei" w:hAnsi="Microsoft JhengHei" w:cs="Microsoft JhengHei" w:hint="eastAsia"/>
                <w:color w:val="000000" w:themeColor="text1"/>
                <w:sz w:val="16"/>
                <w:szCs w:val="16"/>
                <w:lang w:eastAsia="en-GB"/>
              </w:rPr>
              <w:instrText>员</w:instrText>
            </w:r>
            <w:r>
              <w:rPr>
                <w:rFonts w:ascii="MS Gothic" w:eastAsia="MS Gothic" w:hAnsi="MS Gothic" w:cs="MS Gothic" w:hint="eastAsia"/>
                <w:color w:val="000000" w:themeColor="text1"/>
                <w:sz w:val="16"/>
                <w:szCs w:val="16"/>
                <w:lang w:eastAsia="en-GB"/>
              </w:rPr>
              <w:instrText>会关于新型冠状</w:instrText>
            </w:r>
            <w:r>
              <w:rPr>
                <w:rFonts w:ascii="Arial" w:eastAsia="Times New Roman" w:hAnsi="Arial" w:cs="Arial"/>
                <w:color w:val="000000" w:themeColor="text1"/>
                <w:sz w:val="16"/>
                <w:szCs w:val="16"/>
                <w:lang w:eastAsia="en-GB"/>
              </w:rPr>
              <w:instrText xml:space="preserve"> </w:instrText>
            </w:r>
            <w:r>
              <w:rPr>
                <w:rFonts w:ascii="MS Gothic" w:eastAsia="MS Gothic" w:hAnsi="MS Gothic" w:cs="MS Gothic" w:hint="eastAsia"/>
                <w:color w:val="000000" w:themeColor="text1"/>
                <w:sz w:val="16"/>
                <w:szCs w:val="16"/>
                <w:lang w:eastAsia="en-GB"/>
              </w:rPr>
              <w:instrText>病毒感染的肺炎情况通</w:instrText>
            </w:r>
            <w:r>
              <w:rPr>
                <w:rFonts w:ascii="Microsoft JhengHei" w:eastAsia="Microsoft JhengHei" w:hAnsi="Microsoft JhengHei" w:cs="Microsoft JhengHei" w:hint="eastAsia"/>
                <w:color w:val="000000" w:themeColor="text1"/>
                <w:sz w:val="16"/>
                <w:szCs w:val="16"/>
                <w:lang w:eastAsia="en-GB"/>
              </w:rPr>
              <w:instrText>报</w:instrText>
            </w:r>
            <w:r>
              <w:rPr>
                <w:rFonts w:ascii="Arial" w:eastAsia="Times New Roman" w:hAnsi="Arial" w:cs="Arial"/>
                <w:color w:val="000000" w:themeColor="text1"/>
                <w:sz w:val="16"/>
                <w:szCs w:val="16"/>
                <w:lang w:eastAsia="en-GB"/>
              </w:rPr>
              <w:instrText>.","type":"article-journal"},"uris":["http://www.mendeley.com/documents/?uuid=20908c3c-b29a-498d-8ca3-7d9fefbf7605"]}],"mendeley":{"formattedCitation":"&lt;sup&gt;30&lt;/sup&gt;","plainTextFormattedCitation":"30","previouslyFormattedCitation":"&lt;sup&gt;28&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0</w:t>
            </w:r>
            <w:r w:rsidRPr="00041963">
              <w:rPr>
                <w:rFonts w:ascii="Arial" w:eastAsia="Times New Roman" w:hAnsi="Arial" w:cs="Arial"/>
                <w:color w:val="000000" w:themeColor="text1"/>
                <w:sz w:val="16"/>
                <w:szCs w:val="16"/>
                <w:lang w:eastAsia="en-GB"/>
              </w:rPr>
              <w:fldChar w:fldCharType="end"/>
            </w:r>
          </w:p>
        </w:tc>
        <w:tc>
          <w:tcPr>
            <w:tcW w:w="1213" w:type="dxa"/>
            <w:tcBorders>
              <w:top w:val="single" w:sz="18" w:space="0" w:color="auto"/>
            </w:tcBorders>
            <w:shd w:val="clear" w:color="auto" w:fill="auto"/>
            <w:noWrap/>
            <w:vAlign w:val="center"/>
            <w:hideMark/>
          </w:tcPr>
          <w:p w14:paraId="76D5E0F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tcBorders>
              <w:top w:val="single" w:sz="18" w:space="0" w:color="auto"/>
            </w:tcBorders>
            <w:vAlign w:val="center"/>
          </w:tcPr>
          <w:p w14:paraId="4C3B7A1C" w14:textId="6EA56BE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 (1:1)</w:t>
            </w:r>
          </w:p>
        </w:tc>
        <w:tc>
          <w:tcPr>
            <w:tcW w:w="1417" w:type="dxa"/>
            <w:tcBorders>
              <w:top w:val="single" w:sz="18" w:space="0" w:color="auto"/>
            </w:tcBorders>
            <w:shd w:val="clear" w:color="auto" w:fill="auto"/>
            <w:noWrap/>
            <w:vAlign w:val="center"/>
            <w:hideMark/>
          </w:tcPr>
          <w:p w14:paraId="1B70DD4B" w14:textId="4257AD4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8 (unclear)</w:t>
            </w:r>
          </w:p>
        </w:tc>
        <w:tc>
          <w:tcPr>
            <w:tcW w:w="1597" w:type="dxa"/>
            <w:tcBorders>
              <w:top w:val="single" w:sz="18" w:space="0" w:color="auto"/>
            </w:tcBorders>
            <w:vAlign w:val="center"/>
          </w:tcPr>
          <w:p w14:paraId="7780D4C5" w14:textId="72B704C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tcBorders>
              <w:top w:val="single" w:sz="18" w:space="0" w:color="auto"/>
            </w:tcBorders>
            <w:vAlign w:val="center"/>
          </w:tcPr>
          <w:p w14:paraId="74B645AA" w14:textId="78883C7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Unclear </w:t>
            </w:r>
          </w:p>
        </w:tc>
      </w:tr>
      <w:tr w:rsidR="00EF39F4" w:rsidRPr="0072164E" w14:paraId="6CBC3276" w14:textId="4632372A" w:rsidTr="0072164E">
        <w:trPr>
          <w:trHeight w:val="320"/>
        </w:trPr>
        <w:tc>
          <w:tcPr>
            <w:tcW w:w="2267" w:type="dxa"/>
            <w:shd w:val="clear" w:color="auto" w:fill="auto"/>
            <w:noWrap/>
            <w:vAlign w:val="center"/>
            <w:hideMark/>
          </w:tcPr>
          <w:p w14:paraId="1921EE6F" w14:textId="4F2EB57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aoli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186-0","ISSN":"01406736","author":[{"dropping-particle":"","family":"The Lancet","given":"","non-dropping-particle":"","parse-names":false,"suffix":""}],"container-title":"The Lancet","id":"ITEM-1","issue":"10221","issued":{"date-parts":[["2020","2"]]},"page":"311","title":"Emerging understandings of 2019-nCoV","type":"article-journal","volume":"395"},"uris":["http://www.mendeley.com/documents/?uuid=3a6609e1-f8db-4e3c-a2fe-78b81925e133"]}],"mendeley":{"formattedCitation":"&lt;sup&gt;31&lt;/sup&gt;","plainTextFormattedCitation":"31","previouslyFormattedCitation":"&lt;sup&gt;2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BDB98EE"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779F287" w14:textId="5B2A86B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 (unclear)</w:t>
            </w:r>
          </w:p>
        </w:tc>
        <w:tc>
          <w:tcPr>
            <w:tcW w:w="1417" w:type="dxa"/>
            <w:shd w:val="clear" w:color="auto" w:fill="auto"/>
            <w:noWrap/>
            <w:vAlign w:val="center"/>
            <w:hideMark/>
          </w:tcPr>
          <w:p w14:paraId="215DDC69" w14:textId="61AC36A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5684756A" w14:textId="6CA721D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C57D386" w14:textId="4365020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37.3</w:t>
            </w:r>
            <w:r w:rsidRPr="0072164E">
              <w:rPr>
                <w:rFonts w:ascii="Arial" w:eastAsia="Times New Roman" w:hAnsi="Arial" w:cs="Arial"/>
                <w:color w:val="000000" w:themeColor="text1"/>
                <w:sz w:val="16"/>
                <w:szCs w:val="16"/>
                <w:vertAlign w:val="superscript"/>
                <w:lang w:eastAsia="en-GB"/>
              </w:rPr>
              <w:t>o</w:t>
            </w:r>
            <w:r w:rsidRPr="0072164E">
              <w:rPr>
                <w:rFonts w:ascii="Arial" w:eastAsia="Times New Roman" w:hAnsi="Arial" w:cs="Arial"/>
                <w:color w:val="000000" w:themeColor="text1"/>
                <w:sz w:val="16"/>
                <w:szCs w:val="16"/>
                <w:lang w:eastAsia="en-GB"/>
              </w:rPr>
              <w:t>C</w:t>
            </w:r>
          </w:p>
        </w:tc>
      </w:tr>
      <w:tr w:rsidR="00EF39F4" w:rsidRPr="0072164E" w14:paraId="5EEAC95F" w14:textId="2FD5972B" w:rsidTr="0072164E">
        <w:trPr>
          <w:trHeight w:val="320"/>
        </w:trPr>
        <w:tc>
          <w:tcPr>
            <w:tcW w:w="2267" w:type="dxa"/>
            <w:shd w:val="clear" w:color="auto" w:fill="auto"/>
            <w:noWrap/>
            <w:vAlign w:val="center"/>
            <w:hideMark/>
          </w:tcPr>
          <w:p w14:paraId="0AE8BCC0" w14:textId="1BF67A2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56/NEJMoa2001316","ISSN":"0028-4793","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3","26"]]},"page":"1199-1207","title":"Early Transmission Dynamics in Wuhan, China, of Novel Coronavirus–Infected Pneumonia","type":"article-journal","volume":"382"},"uris":["http://www.mendeley.com/documents/?uuid=06d55ac6-570a-4714-8a4b-d2dc14ee8a4f"]}],"mendeley":{"formattedCitation":"&lt;sup&gt;78&lt;/sup&gt;","plainTextFormattedCitation":"78","previouslyFormattedCitation":"&lt;sup&gt;76&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8</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CD2131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511727E" w14:textId="097FF57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 (unclear)</w:t>
            </w:r>
          </w:p>
        </w:tc>
        <w:tc>
          <w:tcPr>
            <w:tcW w:w="1417" w:type="dxa"/>
            <w:shd w:val="clear" w:color="auto" w:fill="auto"/>
            <w:noWrap/>
            <w:vAlign w:val="center"/>
            <w:hideMark/>
          </w:tcPr>
          <w:p w14:paraId="170B6387" w14:textId="58F1B76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49C99D4E" w14:textId="11AA122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2 real-time RT-PCR positive tests or a genetic sequence matching 2019-nCoV </w:t>
            </w:r>
          </w:p>
        </w:tc>
        <w:tc>
          <w:tcPr>
            <w:tcW w:w="1701" w:type="dxa"/>
            <w:vAlign w:val="center"/>
          </w:tcPr>
          <w:p w14:paraId="6C7F4AB6" w14:textId="046C1A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38</w:t>
            </w:r>
            <w:r w:rsidRPr="0072164E">
              <w:rPr>
                <w:rFonts w:ascii="Arial" w:eastAsia="Times New Roman" w:hAnsi="Arial" w:cs="Arial"/>
                <w:color w:val="000000" w:themeColor="text1"/>
                <w:sz w:val="16"/>
                <w:szCs w:val="16"/>
                <w:vertAlign w:val="superscript"/>
                <w:lang w:eastAsia="en-GB"/>
              </w:rPr>
              <w:t>o</w:t>
            </w:r>
            <w:r w:rsidRPr="0072164E">
              <w:rPr>
                <w:rFonts w:ascii="Arial" w:eastAsia="Times New Roman" w:hAnsi="Arial" w:cs="Arial"/>
                <w:color w:val="000000" w:themeColor="text1"/>
                <w:sz w:val="16"/>
                <w:szCs w:val="16"/>
                <w:lang w:eastAsia="en-GB"/>
              </w:rPr>
              <w:t>C</w:t>
            </w:r>
          </w:p>
          <w:p w14:paraId="64841B45" w14:textId="7E5AB38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 </w:t>
            </w:r>
          </w:p>
        </w:tc>
      </w:tr>
      <w:tr w:rsidR="00EF39F4" w:rsidRPr="0072164E" w14:paraId="7E13023E" w14:textId="65096227" w:rsidTr="0072164E">
        <w:trPr>
          <w:trHeight w:val="320"/>
        </w:trPr>
        <w:tc>
          <w:tcPr>
            <w:tcW w:w="2267" w:type="dxa"/>
            <w:shd w:val="clear" w:color="auto" w:fill="auto"/>
            <w:noWrap/>
            <w:vAlign w:val="center"/>
            <w:hideMark/>
          </w:tcPr>
          <w:p w14:paraId="703C3007" w14:textId="41C35F10"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u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48/radiol.2020200230","ISSN":"0033-8419","author":[{"dropping-particle":"","family":"Chung","given":"Michael","non-dropping-particle":"","parse-names":false,"suffix":""},{"dropping-particle":"","family":"Bernheim","given":"Adam","non-dropping-particle":"","parse-names":false,"suffix":""},{"dropping-particle":"","family":"Mei","given":"Xueyan","non-dropping-particle":"","parse-names":false,"suffix":""},{"dropping-particle":"","family":"Zhang","given":"Ning","non-dropping-particle":"","parse-names":false,"suffix":""},{"dropping-particle":"","family":"Huang","given":"Mingqian","non-dropping-particle":"","parse-names":false,"suffix":""},{"dropping-particle":"","family":"Zeng","given":"Xianjun","non-dropping-particle":"","parse-names":false,"suffix":""},{"dropping-particle":"","family":"Cui","given":"Jiufa","non-dropping-particle":"","parse-names":false,"suffix":""},{"dropping-particle":"","family":"Xu","given":"Wenjian","non-dropping-particle":"","parse-names":false,"suffix":""},{"dropping-particle":"","family":"Yang","given":"Yang","non-dropping-particle":"","parse-names":false,"suffix":""},{"dropping-particle":"","family":"Fayad","given":"Zahi A.","non-dropping-particle":"","parse-names":false,"suffix":""},{"dropping-particle":"","family":"Jacobi","given":"Adam","non-dropping-particle":"","parse-names":false,"suffix":""},{"dropping-particle":"","family":"Li","given":"Kunwei","non-dropping-particle":"","parse-names":false,"suffix":""},{"dropping-particle":"","family":"Li","given":"Shaolin","non-dropping-particle":"","parse-names":false,"suffix":""},{"dropping-particle":"","family":"Shan","given":"Hong","non-dropping-particle":"","parse-names":false,"suffix":""}],"container-title":"Radiology","id":"ITEM-1","issue":"1","issued":{"date-parts":[["2020","4"]]},"page":"202-207","title":"CT Imaging Features of 2019 Novel Coronavirus (2019-nCoV)","type":"article-journal","volume":"295"},"uris":["http://www.mendeley.com/documents/?uuid=b4a45ac9-5347-4e3a-9ae4-d7720c1e6b4b"]}],"mendeley":{"formattedCitation":"&lt;sup&gt;89&lt;/sup&gt;","plainTextFormattedCitation":"89","previouslyFormattedCitation":"&lt;sup&gt;87&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9</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A9CDEC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295E48E" w14:textId="0CF9039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 (3:1)</w:t>
            </w:r>
          </w:p>
        </w:tc>
        <w:tc>
          <w:tcPr>
            <w:tcW w:w="1417" w:type="dxa"/>
            <w:shd w:val="clear" w:color="auto" w:fill="auto"/>
            <w:noWrap/>
            <w:vAlign w:val="center"/>
            <w:hideMark/>
          </w:tcPr>
          <w:p w14:paraId="254DAD68" w14:textId="5E55295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 (19-63)</w:t>
            </w:r>
          </w:p>
        </w:tc>
        <w:tc>
          <w:tcPr>
            <w:tcW w:w="1597" w:type="dxa"/>
            <w:vAlign w:val="center"/>
          </w:tcPr>
          <w:p w14:paraId="5DF7B832" w14:textId="686ABED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4ECB835A" w14:textId="3832EB8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DE799E6" w14:textId="3A10460E" w:rsidTr="0072164E">
        <w:trPr>
          <w:trHeight w:val="320"/>
        </w:trPr>
        <w:tc>
          <w:tcPr>
            <w:tcW w:w="2267" w:type="dxa"/>
            <w:shd w:val="clear" w:color="auto" w:fill="auto"/>
            <w:noWrap/>
            <w:vAlign w:val="center"/>
            <w:hideMark/>
          </w:tcPr>
          <w:p w14:paraId="3A49F13F" w14:textId="7538DF5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3760/cma.j.issn.1001-0939.2020.0005","author":[{"dropping-particle":"","family":"Chen L, Liu HG, Liu W, Liu J, Liu K, Shang J","given":"et al.","non-dropping-particle":"","parse-names":false,"suffix":""}],"container-title":"Zhonghua Jiehe He Zazhi","id":"ITEM-1","issued":{"date-parts":[["2020"]]},"page":"E005","title":"[Analysis of clinical features of Huxi, 29 patients with 2019 novel coronavirus pneumonia]","type":"article-journal","volume":"43"},"uris":["http://www.mendeley.com/documents/?uuid=e79a8dff-f36c-44c5-a861-b9891c057ed6"]}],"mendeley":{"formattedCitation":"&lt;sup&gt;100&lt;/sup&gt;","plainTextFormattedCitation":"100","previouslyFormattedCitation":"&lt;sup&gt;98&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0</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ADA94D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F6A294F" w14:textId="480C840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 (unclear)</w:t>
            </w:r>
          </w:p>
        </w:tc>
        <w:tc>
          <w:tcPr>
            <w:tcW w:w="1417" w:type="dxa"/>
            <w:shd w:val="clear" w:color="auto" w:fill="auto"/>
            <w:noWrap/>
            <w:vAlign w:val="center"/>
            <w:hideMark/>
          </w:tcPr>
          <w:p w14:paraId="74D9B928" w14:textId="556D2BA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4646C32E" w14:textId="732F99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fluorescent RT-PCR</w:t>
            </w:r>
          </w:p>
        </w:tc>
        <w:tc>
          <w:tcPr>
            <w:tcW w:w="1701" w:type="dxa"/>
            <w:vAlign w:val="center"/>
          </w:tcPr>
          <w:p w14:paraId="7FDE6985" w14:textId="6ED1426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6205418" w14:textId="33C5FA84" w:rsidTr="0072164E">
        <w:trPr>
          <w:trHeight w:val="320"/>
        </w:trPr>
        <w:tc>
          <w:tcPr>
            <w:tcW w:w="2267" w:type="dxa"/>
            <w:shd w:val="clear" w:color="auto" w:fill="auto"/>
            <w:noWrap/>
            <w:vAlign w:val="center"/>
            <w:hideMark/>
          </w:tcPr>
          <w:p w14:paraId="0907C308" w14:textId="22676E9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2020.1585","ISSN":"0098-7484","abstract":"Importance: In December 2019, novel coronavirus (2019-nCoV)-infected pneumonia (NCIP) occurred in Wuhan, China. The number of cases has increased rapidly but information on the clinical characteristics of affected patients is limited. Objective(s):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x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author":[{"dropping-particle":"","family":"D.","given":"Wang","non-dropping-particle":"","parse-names":false,"suffix":""},{"dropping-particle":"","family":"B.","given":"Hu","non-dropping-particle":"","parse-names":false,"suffix":""},{"dropping-particle":"","family":"C.","given":"Hu","non-dropping-particle":"","parse-names":false,"suffix":""},{"dropping-particle":"","family":"F.","given":"Zhu","non-dropping-particle":"","parse-names":false,"suffix":""},{"dropping-particle":"","family":"X.","given":"Liu","non-dropping-particle":"","parse-names":false,"suffix":""},{"dropping-particle":"","family":"J.","given":"Zhang","non-dropping-particle":"","parse-names":false,"suffix":""},{"dropping-particle":"","family":"B.","given":"Wang","non-dropping-particle":"","parse-names":false,"suffix":""},{"dropping-particle":"","family":"H.","given":"Xiang","non-dropping-particle":"","parse-names":false,"suffix":""},{"dropping-particle":"","family":"Z.","given":"Peng","non-dropping-particle":"","parse-names":false,"suffix":""},{"dropping-particle":"","family":"Z.","given":"Cheng","non-dropping-particle":"","parse-names":false,"suffix":""},{"dropping-particle":"","family":"Y.","given":"Xiong","non-dropping-particle":"","parse-names":false,"suffix":""},{"dropping-particle":"","family":"Y.","given":"Zhao","non-dropping-particle":"","parse-names":false,"suffix":""},{"dropping-particle":"","family":"Y.","given":"Li","non-dropping-particle":"","parse-names":false,"suffix":""},{"dropping-particle":"","family":"X.","given":"Wang","non-dropping-particle":"","parse-names":false,"suffix":""}],"container-title":"JAMA - Journal of the American Medical Association","id":"ITEM-1","issue":"11","issued":{"date-parts":[["2020"]]},"page":"1061-1069","publisher":"American Medical Association (E-mail: smcleod@itsa.ucsf.edu)","publisher-place":"(Wang, Hu, Hu, Zhu, Liu, Zhang, Wang, Xiang, Peng) Department of Critical Care Medicine, Zhongnan Hospital of Wuhan University, Wuhan, Hubei 430071, China","title":"Clinical Characteristics of 138 Hospitalized Patients with 2019 Novel Coronavirus-Infected Pneumonia in Wuhan, China","type":"article-journal","volume":"323"},"uris":["http://www.mendeley.com/documents/?uuid=44a2dafe-ff4c-4eac-b959-4b9fb7283644"]}],"mendeley":{"formattedCitation":"&lt;sup&gt;111&lt;/sup&gt;","plainTextFormattedCitation":"111","previouslyFormattedCitation":"&lt;sup&gt;109&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1</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C0CF3F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271AC26" w14:textId="2331491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 (0:5)</w:t>
            </w:r>
          </w:p>
        </w:tc>
        <w:tc>
          <w:tcPr>
            <w:tcW w:w="1417" w:type="dxa"/>
            <w:shd w:val="clear" w:color="auto" w:fill="auto"/>
            <w:noWrap/>
            <w:vAlign w:val="center"/>
            <w:hideMark/>
          </w:tcPr>
          <w:p w14:paraId="39014F5B" w14:textId="55090D6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28.8 (25-31)</w:t>
            </w:r>
          </w:p>
        </w:tc>
        <w:tc>
          <w:tcPr>
            <w:tcW w:w="1597" w:type="dxa"/>
            <w:vAlign w:val="center"/>
          </w:tcPr>
          <w:p w14:paraId="0DF00DB7" w14:textId="42265DD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3FB6F20" w14:textId="504557C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D84D8F9" w14:textId="77777777" w:rsidTr="0072164E">
        <w:trPr>
          <w:trHeight w:val="320"/>
        </w:trPr>
        <w:tc>
          <w:tcPr>
            <w:tcW w:w="2267" w:type="dxa"/>
            <w:shd w:val="clear" w:color="auto" w:fill="auto"/>
            <w:noWrap/>
            <w:vAlign w:val="center"/>
          </w:tcPr>
          <w:p w14:paraId="6BB31E09" w14:textId="5049F2F3" w:rsidR="00EF39F4" w:rsidRPr="0072164E" w:rsidRDefault="00EF39F4" w:rsidP="00EF39F4">
            <w:pPr>
              <w:jc w:val="right"/>
              <w:rPr>
                <w:rFonts w:ascii="Arial" w:eastAsia="Times New Roman" w:hAnsi="Arial" w:cs="Arial"/>
                <w:color w:val="000000" w:themeColor="text1"/>
                <w:sz w:val="16"/>
                <w:szCs w:val="16"/>
                <w:lang w:eastAsia="en-GB"/>
              </w:rPr>
            </w:pPr>
            <w:r>
              <w:rPr>
                <w:rFonts w:ascii="Arial" w:eastAsia="Times New Roman" w:hAnsi="Arial" w:cs="Arial"/>
                <w:color w:val="000000" w:themeColor="text1"/>
                <w:sz w:val="16"/>
                <w:szCs w:val="16"/>
                <w:lang w:eastAsia="en-GB"/>
              </w:rPr>
              <w:t>C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2020.1623","ISSN":"0098-7484","author":[{"dropping-particle":"","family":"Chang","given":"De","non-dropping-particle":"","parse-names":false,"suffix":""},{"dropping-particle":"","family":"Lin","given":"Minggui","non-dropping-particle":"","parse-names":false,"suffix":""},{"dropping-particle":"","family":"Wei","given":"Lai","non-dropping-particle":"","parse-names":false,"suffix":""},{"dropping-particle":"","family":"Xie","given":"Lixin","non-dropping-particle":"","parse-names":false,"suffix":""},{"dropping-particle":"","family":"Zhu","given":"Guangfa","non-dropping-particle":"","parse-names":false,"suffix":""},{"dropping-particle":"","family":"Cruz","given":"Charles S.","non-dropping-particle":"Dela","parse-names":false,"suffix":""},{"dropping-particle":"","family":"Sharma","given":"Lokesh","non-dropping-particle":"","parse-names":false,"suffix":""}],"container-title":"JAMA","id":"ITEM-1","issue":"11","issued":{"date-parts":[["2020","3","17"]]},"page":"1092","title":"Epidemiologic and Clinical Characteristics of Novel Coronavirus Infections Involving 13 Patients Outside Wuhan, China","type":"article-journal","volume":"323"},"uris":["http://www.mendeley.com/documents/?uuid=3d232cb8-b777-4ecc-9820-4b969063ce99"]}],"mendeley":{"formattedCitation":"&lt;sup&gt;122&lt;/sup&gt;","plainTextFormattedCitation":"122","previouslyFormattedCitation":"&lt;sup&gt;12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tcPr>
          <w:p w14:paraId="394BBEDE" w14:textId="36A9868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9E60A30" w14:textId="7C35B66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 (10:3)</w:t>
            </w:r>
          </w:p>
        </w:tc>
        <w:tc>
          <w:tcPr>
            <w:tcW w:w="1417" w:type="dxa"/>
            <w:shd w:val="clear" w:color="auto" w:fill="auto"/>
            <w:noWrap/>
            <w:vAlign w:val="center"/>
          </w:tcPr>
          <w:p w14:paraId="7921AE79" w14:textId="7301766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4 (34-48)</w:t>
            </w:r>
          </w:p>
        </w:tc>
        <w:tc>
          <w:tcPr>
            <w:tcW w:w="1597" w:type="dxa"/>
            <w:vAlign w:val="center"/>
          </w:tcPr>
          <w:p w14:paraId="1C2F4C66" w14:textId="75E07AD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5D92A305" w14:textId="7C0BB40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atient reported</w:t>
            </w:r>
          </w:p>
        </w:tc>
      </w:tr>
      <w:tr w:rsidR="00EF39F4" w:rsidRPr="0072164E" w14:paraId="7B81D292" w14:textId="46642C72" w:rsidTr="0072164E">
        <w:trPr>
          <w:trHeight w:val="320"/>
        </w:trPr>
        <w:tc>
          <w:tcPr>
            <w:tcW w:w="2267" w:type="dxa"/>
            <w:shd w:val="clear" w:color="auto" w:fill="auto"/>
            <w:noWrap/>
            <w:vAlign w:val="center"/>
            <w:hideMark/>
          </w:tcPr>
          <w:p w14:paraId="0EC95A5B" w14:textId="7D65F3F2" w:rsidR="00EF39F4" w:rsidRPr="0072164E" w:rsidRDefault="00EF39F4" w:rsidP="00EF39F4">
            <w:pPr>
              <w:spacing w:line="259" w:lineRule="auto"/>
              <w:jc w:val="right"/>
              <w:rPr>
                <w:rFonts w:ascii="Arial" w:hAnsi="Arial" w:cs="Arial"/>
                <w:color w:val="000000" w:themeColor="text1"/>
                <w:sz w:val="16"/>
                <w:szCs w:val="16"/>
              </w:rPr>
            </w:pPr>
            <w:r w:rsidRPr="00041963">
              <w:rPr>
                <w:rFonts w:ascii="Arial" w:eastAsia="Times New Roman" w:hAnsi="Arial" w:cs="Arial"/>
                <w:color w:val="000000" w:themeColor="text1"/>
                <w:sz w:val="16"/>
                <w:szCs w:val="16"/>
                <w:lang w:eastAsia="en-GB"/>
              </w:rPr>
              <w:t>To</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149","ISSN":"1058-4838","abstract":"The 2019 novel coronavirus (2019-nCoV) was detected in the self-collected saliva of 91.7% (11/12) of patients. Serial saliva viral load monitoring generally showed a declining trend. Live virus was detected in saliva by viral culture. Saliva is a promising noninvasive specimen for diagnosis, monitoring, and infection control in patients with 2019-nCoV infection.","author":[{"dropping-particle":"","family":"To","given":"Kelvin Kai-Wang","non-dropping-particle":"","parse-names":false,"suffix":""},{"dropping-particle":"","family":"Tsang","given":"Owen Tak-Yin","non-dropping-particle":"","parse-names":false,"suffix":""},{"dropping-particle":"","family":"Yip","given":"Cyril Chik-Yan","non-dropping-particle":"","parse-names":false,"suffix":""},{"dropping-particle":"","family":"Chan","given":"Kwok-Hung","non-dropping-particle":"","parse-names":false,"suffix":""},{"dropping-particle":"","family":"Wu","given":"Tak-Chiu","non-dropping-particle":"","parse-names":false,"suffix":""},{"dropping-particle":"","family":"Chan","given":"Jacky Man-Chun","non-dropping-particle":"","parse-names":false,"suffix":""},{"dropping-particle":"","family":"Leung","given":"Wai-Shing","non-dropping-particle":"","parse-names":false,"suffix":""},{"dropping-particle":"","family":"Chik","given":"Thomas Shiu-Hong","non-dropping-particle":"","parse-names":false,"suffix":""},{"dropping-particle":"","family":"Choi","given":"Chris Yau-Chung","non-dropping-particle":"","parse-names":false,"suffix":""},{"dropping-particle":"","family":"Kandamby","given":"Darshana H","non-dropping-particle":"","parse-names":false,"suffix":""},{"dropping-particle":"","family":"Lung","given":"David Christopher","non-dropping-particle":"","parse-names":false,"suffix":""},{"dropping-particle":"","family":"Tam","given":"Anthony Raymond","non-dropping-particle":"","parse-names":false,"suffix":""},{"dropping-particle":"","family":"Poon","given":"Rosana Wing-Shan","non-dropping-particle":"","parse-names":false,"suffix":""},{"dropping-particle":"","family":"Fung","given":"Agnes Yim-Fong","non-dropping-particle":"","parse-names":false,"suffix":""},{"dropping-particle":"","family":"Hung","given":"Ivan Fan-Ngai","non-dropping-particle":"","parse-names":false,"suffix":""},{"dropping-particle":"","family":"Cheng","given":"Vincent Chi-Chung","non-dropping-particle":"","parse-names":false,"suffix":""},{"dropping-particle":"","family":"Chan","given":"Jasper Fuk-Woo","non-dropping-particle":"","parse-names":false,"suffix":""},{"dropping-particle":"","family":"Yuen","given":"Kwok-Yung","non-dropping-particle":"","parse-names":false,"suffix":""}],"container-title":"Clinical Infectious Diseases","id":"ITEM-1","issued":{"date-parts":[["2020","2","12"]]},"title":"Consistent Detection of 2019 Novel Coronavirus in Saliva","type":"article-journal"},"uris":["http://www.mendeley.com/documents/?uuid=fc505cc7-c4a3-454b-8dee-4aa9d7bd9681"]}],"mendeley":{"formattedCitation":"&lt;sup&gt;133&lt;/sup&gt;","plainTextFormattedCitation":"133","previouslyFormattedCitation":"&lt;sup&gt;131&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3</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A8BDFC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8760990" w14:textId="34CE0E0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 (2:3)</w:t>
            </w:r>
          </w:p>
        </w:tc>
        <w:tc>
          <w:tcPr>
            <w:tcW w:w="1417" w:type="dxa"/>
            <w:shd w:val="clear" w:color="auto" w:fill="auto"/>
            <w:noWrap/>
            <w:vAlign w:val="center"/>
            <w:hideMark/>
          </w:tcPr>
          <w:p w14:paraId="34AA3D02" w14:textId="32EBDAE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2.4 (27-41)</w:t>
            </w:r>
          </w:p>
        </w:tc>
        <w:tc>
          <w:tcPr>
            <w:tcW w:w="1597" w:type="dxa"/>
            <w:vAlign w:val="center"/>
          </w:tcPr>
          <w:p w14:paraId="45990288" w14:textId="0278FD5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2986BF5" w14:textId="1976AB51" w:rsidR="00EF39F4" w:rsidRPr="0072164E" w:rsidRDefault="00EF39F4" w:rsidP="00EF39F4">
            <w:pPr>
              <w:spacing w:line="259" w:lineRule="auto"/>
              <w:jc w:val="right"/>
              <w:rPr>
                <w:rFonts w:ascii="Arial" w:hAnsi="Arial" w:cs="Arial"/>
                <w:color w:val="000000" w:themeColor="text1"/>
                <w:sz w:val="16"/>
                <w:szCs w:val="16"/>
              </w:rPr>
            </w:pPr>
            <w:r w:rsidRPr="0072164E">
              <w:rPr>
                <w:rFonts w:ascii="Arial" w:eastAsia="Times New Roman" w:hAnsi="Arial" w:cs="Arial"/>
                <w:color w:val="000000" w:themeColor="text1"/>
                <w:sz w:val="16"/>
                <w:szCs w:val="16"/>
                <w:lang w:eastAsia="en-GB"/>
              </w:rPr>
              <w:t>Not described</w:t>
            </w:r>
          </w:p>
        </w:tc>
      </w:tr>
      <w:tr w:rsidR="00EF39F4" w:rsidRPr="0072164E" w14:paraId="5E0235D0" w14:textId="1343E8FB" w:rsidTr="0072164E">
        <w:trPr>
          <w:trHeight w:val="320"/>
        </w:trPr>
        <w:tc>
          <w:tcPr>
            <w:tcW w:w="2267" w:type="dxa"/>
            <w:shd w:val="clear" w:color="auto" w:fill="auto"/>
            <w:noWrap/>
            <w:vAlign w:val="center"/>
            <w:hideMark/>
          </w:tcPr>
          <w:p w14:paraId="3E7823D3" w14:textId="4FBEAF75" w:rsidR="00EF39F4" w:rsidRPr="0072164E" w:rsidRDefault="00EF39F4" w:rsidP="00EF39F4">
            <w:pPr>
              <w:jc w:val="right"/>
              <w:rPr>
                <w:rFonts w:ascii="Arial" w:hAnsi="Arial" w:cs="Arial"/>
                <w:color w:val="000000" w:themeColor="text1"/>
                <w:sz w:val="16"/>
                <w:szCs w:val="16"/>
              </w:rPr>
            </w:pPr>
            <w:r w:rsidRPr="00041963">
              <w:rPr>
                <w:color w:val="000000" w:themeColor="text1"/>
                <w:sz w:val="16"/>
                <w:szCs w:val="16"/>
              </w:rPr>
              <w:t>COVID-19 Australia Team</w:t>
            </w:r>
            <w:r w:rsidRPr="00041963">
              <w:rPr>
                <w:color w:val="000000" w:themeColor="text1"/>
                <w:sz w:val="16"/>
                <w:szCs w:val="16"/>
              </w:rPr>
              <w:fldChar w:fldCharType="begin" w:fldLock="1"/>
            </w:r>
            <w:r>
              <w:rPr>
                <w:color w:val="000000" w:themeColor="text1"/>
                <w:sz w:val="16"/>
                <w:szCs w:val="16"/>
              </w:rPr>
              <w:instrText>ADDIN CSL_CITATION {"citationItems":[{"id":"ITEM-1","itemData":{"DOI":"10.33321/cdi.2020.44.30","ISSN":"2209-6051","abstract":"Confirmed cases in Australia notified up to 5 April 2020: Notifications = 5,805; Deaths = 33. Notifications in Australia remain predominantly among people with recent overseas travel, with some locally-acquired cases being detected. Most locally-acquired cases are able to be linked back to a confirmed case, with a small portion unable to be epidemiologically link. The distribution of overseas-acquired cases to locally acquired cases varies by jurisdiction. Early indications are that reduction in international travel, domestic movement, social distancing measures and public health action are slowing the spread of the disease. Internationally, cases continue to increase, with high rates of increase observed in the European region and the United States of America. The epidemiology differs from country to country depending not only on the disease, but also on differences in case detection, testing and implemented public health measures.","author":[{"dropping-particle":"","family":"Tsang","given":"Tracy","non-dropping-particle":"","parse-names":false,"suffix":""}],"container-title":"Communicable Diseases Intelligence","id":"ITEM-1","issued":{"date-parts":[["2020","4","9"]]},"title":"COVID-19, Australia: Epidemiology Report 10: Reporting week ending 23:59 AEST 5 April 2020","type":"article-journal","volume":"44"},"uris":["http://www.mendeley.com/documents/?uuid=62140ba8-cc2b-445d-8e27-65f71bfc28d4"]}],"mendeley":{"formattedCitation":"&lt;sup&gt;174&lt;/sup&gt;","plainTextFormattedCitation":"174","previouslyFormattedCitation":"&lt;sup&gt;172&lt;/sup&gt;"},"properties":{"noteIndex":0},"schema":"https://github.com/citation-style-language/schema/raw/master/csl-citation.json"}</w:instrText>
            </w:r>
            <w:r w:rsidRPr="00041963">
              <w:rPr>
                <w:color w:val="000000" w:themeColor="text1"/>
                <w:sz w:val="16"/>
                <w:szCs w:val="16"/>
              </w:rPr>
              <w:fldChar w:fldCharType="separate"/>
            </w:r>
            <w:r w:rsidRPr="000062A6">
              <w:rPr>
                <w:noProof/>
                <w:color w:val="000000" w:themeColor="text1"/>
                <w:sz w:val="16"/>
                <w:szCs w:val="16"/>
                <w:vertAlign w:val="superscript"/>
              </w:rPr>
              <w:t>174</w:t>
            </w:r>
            <w:r w:rsidRPr="00041963">
              <w:rPr>
                <w:color w:val="000000" w:themeColor="text1"/>
                <w:sz w:val="16"/>
                <w:szCs w:val="16"/>
              </w:rPr>
              <w:fldChar w:fldCharType="end"/>
            </w:r>
          </w:p>
        </w:tc>
        <w:tc>
          <w:tcPr>
            <w:tcW w:w="1213" w:type="dxa"/>
            <w:shd w:val="clear" w:color="auto" w:fill="auto"/>
            <w:noWrap/>
            <w:vAlign w:val="center"/>
            <w:hideMark/>
          </w:tcPr>
          <w:p w14:paraId="406244D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Australia</w:t>
            </w:r>
          </w:p>
        </w:tc>
        <w:tc>
          <w:tcPr>
            <w:tcW w:w="1445" w:type="dxa"/>
            <w:vAlign w:val="center"/>
          </w:tcPr>
          <w:p w14:paraId="364B7634" w14:textId="5FFD53D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 (2:4)</w:t>
            </w:r>
          </w:p>
        </w:tc>
        <w:tc>
          <w:tcPr>
            <w:tcW w:w="1417" w:type="dxa"/>
            <w:shd w:val="clear" w:color="auto" w:fill="auto"/>
            <w:noWrap/>
            <w:vAlign w:val="center"/>
            <w:hideMark/>
          </w:tcPr>
          <w:p w14:paraId="1D27BBE7" w14:textId="512DE1B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2 (24-50)</w:t>
            </w:r>
          </w:p>
        </w:tc>
        <w:tc>
          <w:tcPr>
            <w:tcW w:w="1597" w:type="dxa"/>
            <w:vAlign w:val="center"/>
          </w:tcPr>
          <w:p w14:paraId="7C2BC204" w14:textId="21F393E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562FCE8B" w14:textId="42B48C2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272576B" w14:textId="1A7C65D6" w:rsidTr="0072164E">
        <w:trPr>
          <w:trHeight w:val="320"/>
        </w:trPr>
        <w:tc>
          <w:tcPr>
            <w:tcW w:w="2267" w:type="dxa"/>
            <w:shd w:val="clear" w:color="auto" w:fill="auto"/>
            <w:noWrap/>
            <w:vAlign w:val="center"/>
            <w:hideMark/>
          </w:tcPr>
          <w:p w14:paraId="15D747D4" w14:textId="7006BB3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ueyi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7/s00330-020-06731-x","ISSN":"0938-7994","author":[{"dropping-particle":"","family":"Pan","given":"Yueying","non-dropping-particle":"","parse-names":false,"suffix":""},{"dropping-particle":"","family":"Guan","given":"Hanxiong","non-dropping-particle":"","parse-names":false,"suffix":""},{"dropping-particle":"","family":"Zhou","given":"Shuchang","non-dropping-particle":"","parse-names":false,"suffix":""},{"dropping-particle":"","family":"Wang","given":"Yujin","non-dropping-particle":"","parse-names":false,"suffix":""},{"dropping-particle":"","family":"Li","given":"Qian","non-dropping-particle":"","parse-names":false,"suffix":""},{"dropping-particle":"","family":"Zhu","given":"Tingting","non-dropping-particle":"","parse-names":false,"suffix":""},{"dropping-particle":"","family":"Hu","given":"Qiongjie","non-dropping-particle":"","parse-names":false,"suffix":""},{"dropping-particle":"","family":"Xia","given":"Liming","non-dropping-particle":"","parse-names":false,"suffix":""}],"container-title":"European Radiology","id":"ITEM-1","issued":{"date-parts":[["2020","2","13"]]},"title":"Initial CT findings and temporal changes in patients with the novel coronavirus pneumonia (2019-nCoV): a study of 63 patients in Wuhan, China","type":"article-journal"},"uris":["http://www.mendeley.com/documents/?uuid=0d77f85b-b31a-490d-b4f8-b06527167d51"]}],"mendeley":{"formattedCitation":"&lt;sup&gt;144&lt;/sup&gt;","plainTextFormattedCitation":"144","previouslyFormattedCitation":"&lt;sup&gt;142&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4</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8B835C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A95CC34" w14:textId="1485965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 (0:7)</w:t>
            </w:r>
          </w:p>
        </w:tc>
        <w:tc>
          <w:tcPr>
            <w:tcW w:w="1417" w:type="dxa"/>
            <w:shd w:val="clear" w:color="auto" w:fill="auto"/>
            <w:noWrap/>
            <w:vAlign w:val="center"/>
            <w:hideMark/>
          </w:tcPr>
          <w:p w14:paraId="0119DB3E" w14:textId="464DBE9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2.1 (29-34)</w:t>
            </w:r>
          </w:p>
        </w:tc>
        <w:tc>
          <w:tcPr>
            <w:tcW w:w="1597" w:type="dxa"/>
            <w:vAlign w:val="center"/>
          </w:tcPr>
          <w:p w14:paraId="398E64C8" w14:textId="2ABDC73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192191D" w14:textId="469C067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not reported</w:t>
            </w:r>
          </w:p>
        </w:tc>
      </w:tr>
      <w:tr w:rsidR="00EF39F4" w:rsidRPr="0072164E" w14:paraId="0703E7CC" w14:textId="5EAB8B81" w:rsidTr="0072164E">
        <w:trPr>
          <w:trHeight w:val="320"/>
        </w:trPr>
        <w:tc>
          <w:tcPr>
            <w:tcW w:w="2267" w:type="dxa"/>
            <w:shd w:val="clear" w:color="auto" w:fill="auto"/>
            <w:noWrap/>
            <w:vAlign w:val="center"/>
            <w:hideMark/>
          </w:tcPr>
          <w:p w14:paraId="77904789" w14:textId="6A23544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2139/ssrn.3537093","ISSN":"1556-5068","author":[{"dropping-particle":"","family":"Liu","given":"Yi Shi Li","non-dropping-particle":"","parse-names":false,"suffix":""},{"dropping-particle":"","family":"Zhang","given":"Dongcui","non-dropping-particle":"","parse-names":false,"suffix":""},{"dropping-particle":"","family":"Tang","given":"Shigang","non-dropping-particle":"","parse-names":false,"suffix":""},{"dropping-particle":"","family":"Chen","given":"Haiou","non-dropping-particle":"","parse-names":false,"suffix":""},{"dropping-particle":"","family":"Chen","given":"Liang","non-dropping-particle":"","parse-names":false,"suffix":""},{"dropping-particle":"","family":"He","given":"Xinchun","non-dropping-particle":"","parse-names":false,"suffix":""},{"dropping-particle":"","family":"Tong","given":"Ming","non-dropping-particle":"","parse-names":false,"suffix":""},{"dropping-particle":"","family":"Liu","given":"Meng","non-dropping-particle":"","parse-names":false,"suffix":""},{"dropping-particle":"","family":"Lin","given":"Yihe","non-dropping-particle":"","parse-names":false,"suffix":""},{"dropping-particle":"","family":"Zhu","given":"Baining","non-dropping-particle":"","parse-names":false,"suffix":""},{"dropping-particle":"","family":"Su","given":"Xin","non-dropping-particle":"","parse-names":false,"suffix":""}],"container-title":"SSRN Electronic Journal","id":"ITEM-1","issued":{"date-parts":[["2020"]]},"title":"The Epidemiological and Clinical Characteristics of 2019 Novel Coronavirus Infection in Changsha, China","type":"article-journal"},"uris":["http://www.mendeley.com/documents/?uuid=a7726f76-0850-4af4-9678-e86f8daeb799"]}],"mendeley":{"formattedCitation":"&lt;sup&gt;155&lt;/sup&gt;","plainTextFormattedCitation":"155","previouslyFormattedCitation":"&lt;sup&gt;153&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5</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7D2C6C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4E3B5FF" w14:textId="63E5C63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 (5:4)</w:t>
            </w:r>
          </w:p>
        </w:tc>
        <w:tc>
          <w:tcPr>
            <w:tcW w:w="1417" w:type="dxa"/>
            <w:shd w:val="clear" w:color="auto" w:fill="auto"/>
            <w:noWrap/>
            <w:vAlign w:val="center"/>
            <w:hideMark/>
          </w:tcPr>
          <w:p w14:paraId="713515D4" w14:textId="27D5AAC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6 (15-49)</w:t>
            </w:r>
          </w:p>
        </w:tc>
        <w:tc>
          <w:tcPr>
            <w:tcW w:w="1597" w:type="dxa"/>
            <w:vAlign w:val="center"/>
          </w:tcPr>
          <w:p w14:paraId="37AA7F61" w14:textId="32355D2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A57E95C" w14:textId="2658CE26" w:rsidR="00EF39F4" w:rsidRPr="0072164E" w:rsidRDefault="00EF39F4" w:rsidP="00EF39F4">
            <w:pPr>
              <w:jc w:val="right"/>
              <w:rPr>
                <w:rFonts w:ascii="Arial" w:eastAsia="Arial" w:hAnsi="Arial" w:cs="Arial"/>
                <w:color w:val="000000" w:themeColor="text1"/>
                <w:sz w:val="16"/>
                <w:szCs w:val="16"/>
                <w:lang w:eastAsia="en-GB"/>
              </w:rPr>
            </w:pPr>
            <w:r w:rsidRPr="0072164E">
              <w:rPr>
                <w:rFonts w:ascii="Arial" w:eastAsia="Arial" w:hAnsi="Arial" w:cs="Arial"/>
                <w:color w:val="000000" w:themeColor="text1"/>
                <w:sz w:val="16"/>
                <w:szCs w:val="16"/>
              </w:rPr>
              <w:t>≥38°C</w:t>
            </w:r>
          </w:p>
        </w:tc>
      </w:tr>
      <w:tr w:rsidR="00EF39F4" w:rsidRPr="0072164E" w14:paraId="03C1FC81" w14:textId="60309B82" w:rsidTr="0072164E">
        <w:trPr>
          <w:trHeight w:val="320"/>
        </w:trPr>
        <w:tc>
          <w:tcPr>
            <w:tcW w:w="2267" w:type="dxa"/>
            <w:shd w:val="clear" w:color="auto" w:fill="auto"/>
            <w:noWrap/>
            <w:vAlign w:val="center"/>
            <w:hideMark/>
          </w:tcPr>
          <w:p w14:paraId="3BE02439" w14:textId="39B741B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e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48/radiol.2020200370","ISSN":"0033-8419","author":[{"dropping-particle":"","family":"Pan","given":"Feng","non-dropping-particle":"","parse-names":false,"suffix":""},{"dropping-particle":"","family":"Ye","given":"Tianhe","non-dropping-particle":"","parse-names":false,"suffix":""},{"dropping-particle":"","family":"Sun","given":"Peng","non-dropping-particle":"","parse-names":false,"suffix":""},{"dropping-particle":"","family":"Gui","given":"Shan","non-dropping-particle":"","parse-names":false,"suffix":""},{"dropping-particle":"","family":"Liang","given":"Bo","non-dropping-particle":"","parse-names":false,"suffix":""},{"dropping-particle":"","family":"Li","given":"Lingli","non-dropping-particle":"","parse-names":false,"suffix":""},{"dropping-particle":"","family":"Zheng","given":"Dandan","non-dropping-particle":"","parse-names":false,"suffix":""},{"dropping-particle":"","family":"Wang","given":"Jiazheng","non-dropping-particle":"","parse-names":false,"suffix":""},{"dropping-particle":"","family":"Hesketh","given":"Richard L.","non-dropping-particle":"","parse-names":false,"suffix":""},{"dropping-particle":"","family":"Yang","given":"Lian","non-dropping-particle":"","parse-names":false,"suffix":""},{"dropping-particle":"","family":"Zheng","given":"Chuansheng","non-dropping-particle":"","parse-names":false,"suffix":""}],"container-title":"Radiology","id":"ITEM-1","issued":{"date-parts":[["2020","2","13"]]},"page":"200370","title":"Time Course of Lung Changes On Chest CT During Recovery From 2019 Novel Coronavirus (COVID-19) Pneumonia","type":"article-journal"},"uris":["http://www.mendeley.com/documents/?uuid=aa4bf830-6008-45be-8f0d-a4763c775e55"]}],"mendeley":{"formattedCitation":"&lt;sup&gt;32&lt;/sup&gt;","plainTextFormattedCitation":"32","previouslyFormattedCitation":"&lt;sup&gt;30&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2</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DFD835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2885440" w14:textId="00F2562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 (0:9)</w:t>
            </w:r>
          </w:p>
        </w:tc>
        <w:tc>
          <w:tcPr>
            <w:tcW w:w="1417" w:type="dxa"/>
            <w:shd w:val="clear" w:color="auto" w:fill="auto"/>
            <w:noWrap/>
            <w:vAlign w:val="center"/>
            <w:hideMark/>
          </w:tcPr>
          <w:p w14:paraId="0C06374E" w14:textId="0F0A5AC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29.9 (26-40)</w:t>
            </w:r>
          </w:p>
        </w:tc>
        <w:tc>
          <w:tcPr>
            <w:tcW w:w="1597" w:type="dxa"/>
            <w:vAlign w:val="center"/>
          </w:tcPr>
          <w:p w14:paraId="6AC043BD" w14:textId="4086C01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D820732" w14:textId="79FEFDDA" w:rsidR="00EF39F4" w:rsidRPr="0072164E" w:rsidRDefault="00EF39F4" w:rsidP="00EF39F4">
            <w:pPr>
              <w:jc w:val="right"/>
              <w:rPr>
                <w:rFonts w:ascii="Arial" w:eastAsia="Arial" w:hAnsi="Arial" w:cs="Arial"/>
                <w:color w:val="000000" w:themeColor="text1"/>
                <w:sz w:val="16"/>
                <w:szCs w:val="16"/>
                <w:lang w:eastAsia="en-GB"/>
              </w:rPr>
            </w:pPr>
            <w:r w:rsidRPr="0072164E">
              <w:rPr>
                <w:rFonts w:ascii="Arial" w:eastAsia="Arial" w:hAnsi="Arial" w:cs="Arial"/>
                <w:color w:val="000000" w:themeColor="text1"/>
                <w:sz w:val="16"/>
                <w:szCs w:val="16"/>
              </w:rPr>
              <w:t>≥37.5°C</w:t>
            </w:r>
          </w:p>
        </w:tc>
      </w:tr>
      <w:tr w:rsidR="00EF39F4" w:rsidRPr="0072164E" w14:paraId="0CD1595D" w14:textId="41E933E5" w:rsidTr="0072164E">
        <w:trPr>
          <w:trHeight w:val="320"/>
        </w:trPr>
        <w:tc>
          <w:tcPr>
            <w:tcW w:w="2267" w:type="dxa"/>
            <w:shd w:val="clear" w:color="auto" w:fill="auto"/>
            <w:noWrap/>
            <w:vAlign w:val="center"/>
            <w:hideMark/>
          </w:tcPr>
          <w:p w14:paraId="44009E9B" w14:textId="144A29E9"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a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1470-2045(20)30096-6","ISSN":"14702045","author":[{"dropping-particle":"","family":"Liang","given":"Wenhua","non-dropping-particle":"","parse-names":false,"suffix":""},{"dropping-particle":"","family":"Guan","given":"Weijie","non-dropping-particle":"","parse-names":false,"suffix":""},{"dropping-particle":"","family":"Chen","given":"Ruchong","non-dropping-particle":"","parse-names":false,"suffix":""},{"dropping-particle":"","family":"Wang","given":"Wei","non-dropping-particle":"","parse-names":false,"suffix":""},{"dropping-particle":"","family":"Li","given":"Jianfu","non-dropping-particle":"","parse-names":false,"suffix":""},{"dropping-particle":"","family":"Xu","given":"Ke","non-dropping-particle":"","parse-names":false,"suffix":""},{"dropping-particle":"","family":"Li","given":"Caichen","non-dropping-particle":"","parse-names":false,"suffix":""},{"dropping-particle":"","family":"Ai","given":"Qing","non-dropping-particle":"","parse-names":false,"suffix":""},{"dropping-particle":"","family":"Lu","given":"Weixiang","non-dropping-particle":"","parse-names":false,"suffix":""},{"dropping-particle":"","family":"Liang","given":"Hengrui","non-dropping-particle":"","parse-names":false,"suffix":""},{"dropping-particle":"","family":"Li","given":"Shiyue","non-dropping-particle":"","parse-names":false,"suffix":""},{"dropping-particle":"","family":"He","given":"Jianxing","non-dropping-particle":"","parse-names":false,"suffix":""}],"container-title":"The Lancet Oncology","id":"ITEM-1","issue":"3","issued":{"date-parts":[["2020","3"]]},"page":"335-337","title":"Cancer patients in SARS-CoV-2 infection: a nationwide analysis in China","type":"article-journal","volume":"21"},"uris":["http://www.mendeley.com/documents/?uuid=8fe6e174-6a87-4632-9525-8478c62f0b8a"]}],"mendeley":{"formattedCitation":"&lt;sup&gt;43&lt;/sup&gt;","plainTextFormattedCitation":"43","previouslyFormattedCitation":"&lt;sup&gt;41&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3</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AEFAC4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B212552" w14:textId="6BDF905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 (3:6)</w:t>
            </w:r>
          </w:p>
        </w:tc>
        <w:tc>
          <w:tcPr>
            <w:tcW w:w="1417" w:type="dxa"/>
            <w:shd w:val="clear" w:color="auto" w:fill="auto"/>
            <w:noWrap/>
            <w:vAlign w:val="center"/>
            <w:hideMark/>
          </w:tcPr>
          <w:p w14:paraId="0BB609E8" w14:textId="0DC664B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2 (22-69)</w:t>
            </w:r>
          </w:p>
        </w:tc>
        <w:tc>
          <w:tcPr>
            <w:tcW w:w="1597" w:type="dxa"/>
            <w:vAlign w:val="center"/>
          </w:tcPr>
          <w:p w14:paraId="05EE0228" w14:textId="778D6D3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76DE6DB7" w14:textId="07A2FA0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0A421FD" w14:textId="004DBC45" w:rsidTr="0072164E">
        <w:trPr>
          <w:trHeight w:val="320"/>
        </w:trPr>
        <w:tc>
          <w:tcPr>
            <w:tcW w:w="2267" w:type="dxa"/>
            <w:shd w:val="clear" w:color="auto" w:fill="auto"/>
            <w:noWrap/>
            <w:vAlign w:val="center"/>
            <w:hideMark/>
          </w:tcPr>
          <w:p w14:paraId="565E0D8A" w14:textId="567B7DF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3760/cma.j.issn.1001-0939.2020.03.015","author":[{"dropping-particle":"","family":"Zhang MQ, Wang XH, Chen YL, Zhao KL, Cai YQ, An CL","given":"et al.","non-dropping-particle":"","parse-names":false,"suffix":""}],"container-title":"Zhonghua Jiehe He Huxi Zazhi","id":"ITEM-1","issued":{"date-parts":[["2020"]]},"page":"E013","title":"Clinical features of 2019 novel coronavirus pneumonia in the early stage from a fever clinic in Beijing","type":"article-journal","volume":"43"},"uris":["http://www.mendeley.com/documents/?uuid=d32b5506-52ea-4b5a-9afb-ebd0477aac29"]}],"mendeley":{"formattedCitation":"&lt;sup&gt;54&lt;/sup&gt;","plainTextFormattedCitation":"54","previouslyFormattedCitation":"&lt;sup&gt;52&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4</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E40BF1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0C114C6" w14:textId="7AB0938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 (6:4)</w:t>
            </w:r>
          </w:p>
        </w:tc>
        <w:tc>
          <w:tcPr>
            <w:tcW w:w="1417" w:type="dxa"/>
            <w:shd w:val="clear" w:color="auto" w:fill="auto"/>
            <w:noWrap/>
            <w:vAlign w:val="center"/>
            <w:hideMark/>
          </w:tcPr>
          <w:p w14:paraId="61D732DB" w14:textId="6F17C03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3.4 (34-67)</w:t>
            </w:r>
          </w:p>
        </w:tc>
        <w:tc>
          <w:tcPr>
            <w:tcW w:w="1597" w:type="dxa"/>
            <w:vAlign w:val="center"/>
          </w:tcPr>
          <w:p w14:paraId="4772CA71" w14:textId="44B926E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813955F" w14:textId="0E160E0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AE0C34F" w14:textId="6EBB21B2" w:rsidTr="0072164E">
        <w:trPr>
          <w:trHeight w:val="320"/>
        </w:trPr>
        <w:tc>
          <w:tcPr>
            <w:tcW w:w="2267" w:type="dxa"/>
            <w:shd w:val="clear" w:color="auto" w:fill="auto"/>
            <w:noWrap/>
            <w:vAlign w:val="center"/>
            <w:hideMark/>
          </w:tcPr>
          <w:p w14:paraId="03B899F1" w14:textId="27D61E4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iabo</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2213-2600(20)30079-5","ISSN":"22132600","abstract":"Background: An ongoing outbreak of pneumonia associated with the severe acute respiratory coronavirus 2 (SARS-CoV-2) started in December, 2019, in Wuhan, China. Information about critically ill patients with SARS-CoV-2 infection is scarce. We aimed to describe the clinical course and outcomes of critically ill patients with SARS-CoV-2 pneumonia. Method(s): In this single-centered, retrospective, observational study, we enrolled 52 critically ill adult patients with SARS-CoV-2 pneumonia who were admitted to the intensive care unit (ICU) of Wuhan Jin Yin-tan hospital (Wuhan, China) between late December, 2019, and Jan 26, 2020. Demographic data, symptoms, laboratory values, comorbidities, treatments, and clinical outcomes were all collected. Data were compared between survivors and non-survivors. The primary outcome was 28-day mortality, as of Feb 9, 2020. Secondary outcomes included incidence of SARS-CoV-2-related acute respiratory distress syndrome (ARDS) and the proportion of patients requiring mechanical ventilation. Finding(s): Of 710 patients with SARS-CoV-2 pneumonia, 52 critically ill adult patients were included. The mean age of the 52 patients was 59.7 (SD 13.3) years, 35 (67%) were men, 21 (40%) had chronic illness, 51 (98%) had fever. 32 (61.5%) patients had died at 28 days, and the median duration from admission to the intensive care unit (ICU) to death was 7 (IQR 3-11) days for non-survivors. Compared with survivors, non-survivors were older (64.6 years [11.2] vs 51.9 years [12.9]), more likely to develop ARDS (26 [81%] patients vs 9 [45%] patients), and more likely to receive mechanical ventilation (30 [94%] patients vs 7 [35%] patients), either invasively or non-invasively. Most patients had organ function damage, including 35 (67%) with ARDS, 15 (29%) with acute kidney injury, 12 (23%) with cardiac injury, 15 (29%) with liver dysfunction, and one (2%) with pneumothorax. 37 (71%) patients required mechanical ventilation. Hospital-acquired infection occurred in seven (13.5%) patients. Interpretation(s): The mortality of critically ill patients with SARS-CoV-2 pneumonia is considerable. The survival time of the non-survivors is likely to be within 1-2 weeks after ICU admission. Older patients (&gt;65 years) with comorbidities and ARDS are at increased risk of death. The severity of SARS-CoV-2 pneumonia poses great strain on critical care resources in hospitals, especially if they are not adequately staffed or resourced. Funding(s): None. Copyri…","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The Lancet Respiratory Medicine","id":"ITEM-1","issued":{"date-parts":[["2020","2"]]},"publisher":"Lancet Publishing Group (E-mail: cususerv@lancet.com)","publisher-place":"(Yang, Yu, Xu, Shu, Liu, Wu, Wang, Pan, Zou, Yuan, Shang) Department of Critical Care Medicine, Tongji Medical College, Huazhong University of Science and Technology, Wuhan, China","title":"Clinical course and outcomes of critically ill patients with SARS-CoV-2 pneumonia in Wuhan, China: a single-centered, retrospective, observational study","type":"article-journal"},"uris":["http://www.mendeley.com/documents/?uuid=d185ac51-c617-437d-8ca5-9b5606e7fd5f"]}],"mendeley":{"formattedCitation":"&lt;sup&gt;65&lt;/sup&gt;","plainTextFormattedCitation":"65","previouslyFormattedCitation":"&lt;sup&gt;63&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5</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E43225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098A64C" w14:textId="63194DA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1 (8:3)</w:t>
            </w:r>
          </w:p>
        </w:tc>
        <w:tc>
          <w:tcPr>
            <w:tcW w:w="1417" w:type="dxa"/>
            <w:shd w:val="clear" w:color="auto" w:fill="auto"/>
            <w:noWrap/>
            <w:vAlign w:val="center"/>
            <w:hideMark/>
          </w:tcPr>
          <w:p w14:paraId="3D3FEADC" w14:textId="0654957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0.36 (unclear)</w:t>
            </w:r>
          </w:p>
        </w:tc>
        <w:tc>
          <w:tcPr>
            <w:tcW w:w="1597" w:type="dxa"/>
            <w:vAlign w:val="center"/>
          </w:tcPr>
          <w:p w14:paraId="2FF562B8" w14:textId="39FF490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7C14E9AF" w14:textId="1941253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47C35F5" w14:textId="73E3AA8A" w:rsidTr="0072164E">
        <w:trPr>
          <w:trHeight w:val="320"/>
        </w:trPr>
        <w:tc>
          <w:tcPr>
            <w:tcW w:w="2267" w:type="dxa"/>
            <w:shd w:val="clear" w:color="auto" w:fill="auto"/>
            <w:noWrap/>
            <w:vAlign w:val="center"/>
            <w:hideMark/>
          </w:tcPr>
          <w:p w14:paraId="58A32AFB" w14:textId="51AF633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Easom</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11/irv.12739","ISSN":"1750-2659 (electronic)","abstract":"BACKGROUND: Assessment of possible infection with SARS-CoV-2, the novel coronavirus responsible for COVID-19 illness, has been a major activity of infection services since the first reports of cases in December 2019. We report a series of 68 patients assessed at a Regional Infection Unit in the UK. &lt;br/&gt;METHOD(S): Between the 29th Jan 2020 - 24th Feb 2020 demographic, clinical, epidemiological and laboratory data were collected. We compared clinical features between patients not requiring admission for clinical reasons or antimicrobials with those assessed as needing either admission or antimicrobial treatment. &lt;br/&gt;RESULT(S): Patients assessed were aged from 0-76 years, 36/68 were female. Peaks of clinical assessments coincided with updates to the case definition for suspected COVID-19. Microbiological diagnoses included SARS-CoV-2, Mycoplasma pneumonia, influenza A, non SARS/MERS coronaviruses and rhinovirus/enterovirus. 9/68 received antimicrobials, 15/68 were admitted, 5 due to inability to self-isolate. Patients requiring admission on clinical grounds or antimicrobials (14/68) were more likely to have fever or raised respiratory rate compared to those not requiring admission or antimicrobials. &lt;br/&gt;CONCLUSION(S): The majority of patients had mild illness, which did not require clinical intervention. This finding supports a community testing approach, supported by clinicians able to review more unwell patients. Extensions of the epidemiological criteria for the case definition of suspected COVID-19 lead to increased screening intensity, strategies must be in place to accommodate this in time for forthcoming changes as the epidemic develops.&lt;br/&gt;Copyright This article is protected by copyright. All rights reserved.","author":[{"dropping-particle":"","family":"Easom","given":"N","non-dropping-particle":"","parse-names":false,"suffix":""},{"dropping-particle":"","family":"Moss","given":"P","non-dropping-particle":"","parse-names":false,"suffix":""},{"dropping-particle":"","family":"Barlow","given":"G","non-dropping-particle":"","parse-names":false,"suffix":""},{"dropping-particle":"","family":"Samson","given":"A","non-dropping-particle":"","parse-names":false,"suffix":""},{"dropping-particle":"","family":"Taynton","given":"T","non-dropping-particle":"","parse-names":false,"suffix":""},{"dropping-particle":"","family":"Adams","given":"K","non-dropping-particle":"","parse-names":false,"suffix":""},{"dropping-particle":"","family":"Ivan","given":"M","non-dropping-particle":"","parse-names":false,"suffix":""},{"dropping-particle":"","family":"Burns","given":"P","non-dropping-particle":"","parse-names":false,"suffix":""},{"dropping-particle":"","family":"Gajee","given":"K","non-dropping-particle":"","parse-names":false,"suffix":""},{"dropping-particle":"","family":"Eastick","given":"K","non-dropping-particle":"","parse-names":false,"suffix":""},{"dropping-particle":"","family":"Lillie","given":"P","non-dropping-particle":"","parse-names":false,"suffix":""},{"dropping-particle":"","family":"N.","given":"Easom","non-dropping-particle":"","parse-names":false,"suffix":""},{"dropping-particle":"","family":"P.","given":"Moss","non-dropping-particle":"","parse-names":false,"suffix":""},{"dropping-particle":"","family":"G.","given":"Barlow","non-dropping-particle":"","parse-names":false,"suffix":""},{"dropping-particle":"","family":"A.","given":"Samson","non-dropping-particle":"","parse-names":false,"suffix":""},{"dropping-particle":"","family":"T.","given":"Taynton","non-dropping-particle":"","parse-names":false,"suffix":""},{"dropping-particle":"","family":"K.","given":"Adams","non-dropping-particle":"","parse-names":false,"suffix":""},{"dropping-particle":"","family":"M.","given":"Ivan","non-dropping-particle":"","parse-names":false,"suffix":""},{"dropping-particle":"","family":"P.","given":"Burns","non-dropping-particle":"","parse-names":false,"suffix":""},{"dropping-particle":"","family":"K.","given":"Gajee","non-dropping-particle":"","parse-names":false,"suffix":""},{"dropping-particle":"","family":"K.","given":"Eastick","non-dropping-particle":"","parse-names":false,"suffix":""},{"dropping-particle":"","family":"P.J.","given":"Lillie","non-dropping-particle":"","parse-names":false,"suffix":""}],"container-title":"Influenza and other respiratory viruses","id":"ITEM-1","issued":{"date-parts":[["2020"]]},"publisher":"NLM (Medline)","publisher-place":"(Easom, Moss, Barlow, Samson, Taynton, Adams, Ivan, Burns, Gajee, Eastick, Lillie) Department of Infection, Hull University Teaching Hospitals NHS Trust, Castle Hill Hospital, East Yorkshire HU16 5JQ, United Kingdom","title":"68 Consecutive patients assessed for COVID-19 infection; experience from a UK regional infectious disease unit","type":"article-journal"},"uris":["http://www.mendeley.com/documents/?uuid=8a3e5827-3a58-4c5f-9346-58bcada44699"]}],"mendeley":{"formattedCitation":"&lt;sup&gt;167&lt;/sup&gt;","plainTextFormattedCitation":"167","previouslyFormattedCitation":"&lt;sup&gt;165&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7</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756C4B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UK</w:t>
            </w:r>
          </w:p>
        </w:tc>
        <w:tc>
          <w:tcPr>
            <w:tcW w:w="1445" w:type="dxa"/>
            <w:vAlign w:val="center"/>
          </w:tcPr>
          <w:p w14:paraId="4979AAAC" w14:textId="5CC5F4B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1 (10:1)</w:t>
            </w:r>
          </w:p>
        </w:tc>
        <w:tc>
          <w:tcPr>
            <w:tcW w:w="1417" w:type="dxa"/>
            <w:shd w:val="clear" w:color="auto" w:fill="auto"/>
            <w:noWrap/>
            <w:vAlign w:val="center"/>
            <w:hideMark/>
          </w:tcPr>
          <w:p w14:paraId="19BFB8A7" w14:textId="6E9A77E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6-72)</w:t>
            </w:r>
          </w:p>
        </w:tc>
        <w:tc>
          <w:tcPr>
            <w:tcW w:w="1597" w:type="dxa"/>
            <w:vAlign w:val="center"/>
          </w:tcPr>
          <w:p w14:paraId="096D20CA" w14:textId="30C624C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9B0F5EF" w14:textId="4199F30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atient reported</w:t>
            </w:r>
          </w:p>
        </w:tc>
      </w:tr>
      <w:tr w:rsidR="00EF39F4" w:rsidRPr="0072164E" w14:paraId="0422CA0D" w14:textId="2935183F" w:rsidTr="0072164E">
        <w:trPr>
          <w:trHeight w:val="320"/>
        </w:trPr>
        <w:tc>
          <w:tcPr>
            <w:tcW w:w="2267" w:type="dxa"/>
            <w:shd w:val="clear" w:color="auto" w:fill="auto"/>
            <w:noWrap/>
            <w:vAlign w:val="center"/>
            <w:hideMark/>
          </w:tcPr>
          <w:p w14:paraId="4C2EAEED" w14:textId="737D5D5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o</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247","ISSN":"1537-6591 (electronic)","abstract":"BACKGROUND: A novel coronavirus (2019-nCoV) has raised world concern since it emerged in Wuhan Hubei China in December, 2019. The infection may result into severe pneumonia with clusters illness onsets. Its impacts on public health make it paramount to clarify the clinical features with other pneumonias. &lt;br/&gt;METHOD(S): Nineteen 2019-nCoV pneumonia (NCOVID-19) and fifteen other pneumonia patients (NON-NCOVID-19) in out of Hubei places were involved in this study. Both NCOVID-19 and NON-NCOVID-19 patients were confirmed to be infected in throat swabs or/and sputa with or without 2019-nCoV by real-time RT-PCR. We analyzed the demographic, epidemiological, clinical, and radiological features from those patients, and compared the difference between NCOVID-19 and NON-NCOVID-19. &lt;br/&gt;RESULT(S): All patients had a history of exposure to confirmed case of 2019-nCoV or travel to Hubei before illness. The median duration, respectively, was 8 (IQR:6~11) and 5 (IQR:4~11) days from exposure to onset in NCOVID-19 and NON-NCOVID-19. The clinical symptoms were similar between NCOVID-19 and NON-NCOVID-19. The most common symptoms were fever and cough. Fifteen (78.95%) NCOVID-19 but 4 (26.67%) NON-NCOVID-19 patients had bilateral involvement while 17 (89.47%) NCOVID-19 but 1 (6.67%) NON-NCOVID-19 patients had multiple mottling and ground-glass opacity of chest CT images. Compared to NON-NCOVID-19, NCOVID-19 present remarkably more abnormal laboratory tests including AST, ALT, gamma-GT, LDH and alpha-HBDH. &lt;br/&gt;CONCLUSION(S): The 2019-nCoV infection caused similar onsets to other pneumonias. CT scan may be a reliable test for screening NCOVID-19 cases. Liver function damage is more frequent in NCOVID-19 than NON-NCOVID-19 patients. LDH and alpha-HBDH may be considerable markers for evaluation of NCOVID-19.&lt;br/&gt;Copyright &amp;#xa9; The Author(s) 2020. Published by Oxford University Press for the Infectious Diseases Society of America. All rights reserved. For permissions, e-mail: journals.permissions@oup.com.","author":[{"dropping-particle":"","family":"D.","given":"Zhao","non-dropping-particle":"","parse-names":false,"suffix":""},{"dropping-particle":"","family":"L.","given":"Zheng","non-dropping-particle":"","parse-names":false,"suffix":""},{"dropping-particle":"","family":"H.","given":"Zhao","non-dropping-particle":"","parse-names":false,"suffix":""},{"dropping-particle":"","family":"F.","given":"Yao","non-dropping-particle":"","parse-names":false,"suffix":""},{"dropping-particle":"","family":"F.","given":"Guo","non-dropping-particle":"","parse-names":false,"suffix":""},{"dropping-particle":"","family":"L.","given":"Wang","non-dropping-particle":"","parse-names":false,"suffix":""},{"dropping-particle":"","family":"Y.","given":"Gao","non-dropping-particle":"","parse-names":false,"suffix":""},{"dropping-particle":"","family":"R.","given":"Gao","non-dropping-particle":"","parse-names":false,"suffix":""},{"dropping-particle":"","family":"J.","given":"Ye","non-dropping-particle":"","parse-names":false,"suffix":""}],"container-title":"Clinical infectious diseases : an official publication of the Infectious Diseases Society of America","id":"ITEM-1","issued":{"date-parts":[["2020"]]},"publisher":"NLM (Medline)","publisher-place":"(Zhao, Zheng, Zhao) Department of Respiratory and Critical Care Medicine, Second Affiliated Hospital, Anhui Medical University, Anhui Province, Hefei, China","title":"A comparative study on the clinical features of COVID-19 pneumonia to other pneumonias","type":"article-journal"},"uris":["http://www.mendeley.com/documents/?uuid=d037da43-37cc-44f5-98a1-8e12a91128c9"]}],"mendeley":{"formattedCitation":"&lt;sup&gt;72&lt;/sup&gt;","plainTextFormattedCitation":"72","previouslyFormattedCitation":"&lt;sup&gt;70&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2</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F337E1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DBD129C" w14:textId="314AB90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1 (4:7)</w:t>
            </w:r>
          </w:p>
        </w:tc>
        <w:tc>
          <w:tcPr>
            <w:tcW w:w="1417" w:type="dxa"/>
            <w:shd w:val="clear" w:color="auto" w:fill="auto"/>
            <w:noWrap/>
            <w:vAlign w:val="center"/>
            <w:hideMark/>
          </w:tcPr>
          <w:p w14:paraId="405A1E4F" w14:textId="1E85656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 (18-66)</w:t>
            </w:r>
          </w:p>
        </w:tc>
        <w:tc>
          <w:tcPr>
            <w:tcW w:w="1597" w:type="dxa"/>
            <w:vAlign w:val="center"/>
          </w:tcPr>
          <w:p w14:paraId="76EFA753" w14:textId="3736869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12966AD" w14:textId="7B9326A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48C9AB4" w14:textId="100169A4" w:rsidTr="0072164E">
        <w:trPr>
          <w:trHeight w:val="320"/>
        </w:trPr>
        <w:tc>
          <w:tcPr>
            <w:tcW w:w="2267" w:type="dxa"/>
            <w:shd w:val="clear" w:color="auto" w:fill="auto"/>
            <w:noWrap/>
            <w:vAlign w:val="center"/>
            <w:hideMark/>
          </w:tcPr>
          <w:p w14:paraId="45AE0427" w14:textId="55C4C430"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u</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infdis/jiaa077","ISSN":"1537-6613 (electronic)","abstract":"An ongoing outbreak of pneumonia associated with 2019 novel coronavirus (2019-nCoV) was reported in China. It is unclear if the infectivity exists during the incubation period, although a person-to-person transmission has been reported in previous studies. We report the epidemiological features of a familial cluster of four patients in Shanghai, of which one was 88 years old man with moving difficulties and was only exposed to his asymptomatic family members who developed symptoms later. The epidemiological evidence has shown a potential transmission of the 2019-nCoV during the incubation period. Copyright © The Author(s) 2020. Published by Oxford University Press for the Infectious Diseases Society of America. All rights reserved. For permissions, e-mail: journals.permissions@oup.com.","author":[{"dropping-particle":"","family":"P.","given":"Yu","non-dropping-particle":"","parse-names":false,"suffix":""},{"dropping-particle":"","family":"J.","given":"Zhu","non-dropping-particle":"","parse-names":false,"suffix":""},{"dropping-particle":"","family":"Z.","given":"Zhang","non-dropping-particle":"","parse-names":false,"suffix":""},{"dropping-particle":"","family":"Y.","given":"Han","non-dropping-particle":"","parse-names":false,"suffix":""},{"dropping-particle":"","family":"L.","given":"Huang","non-dropping-particle":"","parse-names":false,"suffix":""}],"container-title":"The Journal of infectious diseases","id":"ITEM-1","issued":{"date-parts":[["2020"]]},"publisher":"NLM (Medline)","publisher-place":"(Yu) Jingan District Center for Disease Control and Prevention, Shanghai, China","title":"A familial cluster of infection associated with the 2019 novel coronavirus indicating potential person-to-person transmission during the incubation period","type":"article-journal"},"uris":["http://www.mendeley.com/documents/?uuid=8d279966-08db-4f31-9357-390b8d127654"]}],"mendeley":{"formattedCitation":"&lt;sup&gt;73&lt;/sup&gt;","plainTextFormattedCitation":"73","previouslyFormattedCitation":"&lt;sup&gt;71&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3</w:t>
            </w:r>
            <w:r w:rsidRPr="00041963">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AA8176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7D6AA05" w14:textId="1AA9D8A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1 (3:8)</w:t>
            </w:r>
          </w:p>
        </w:tc>
        <w:tc>
          <w:tcPr>
            <w:tcW w:w="1417" w:type="dxa"/>
            <w:shd w:val="clear" w:color="auto" w:fill="auto"/>
            <w:noWrap/>
            <w:vAlign w:val="center"/>
            <w:hideMark/>
          </w:tcPr>
          <w:p w14:paraId="5099BCE2" w14:textId="10C961E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3 (32-74)</w:t>
            </w:r>
          </w:p>
        </w:tc>
        <w:tc>
          <w:tcPr>
            <w:tcW w:w="1597" w:type="dxa"/>
            <w:vAlign w:val="center"/>
          </w:tcPr>
          <w:p w14:paraId="518C21E5" w14:textId="71F8AB8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                Real-time RT-PCR</w:t>
            </w:r>
          </w:p>
        </w:tc>
        <w:tc>
          <w:tcPr>
            <w:tcW w:w="1701" w:type="dxa"/>
            <w:vAlign w:val="center"/>
          </w:tcPr>
          <w:p w14:paraId="7B565544" w14:textId="057AF7A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EA353F4" w14:textId="2BB3A2B7" w:rsidTr="0072164E">
        <w:trPr>
          <w:trHeight w:val="320"/>
        </w:trPr>
        <w:tc>
          <w:tcPr>
            <w:tcW w:w="2267" w:type="dxa"/>
            <w:shd w:val="clear" w:color="auto" w:fill="auto"/>
            <w:noWrap/>
            <w:vAlign w:val="center"/>
            <w:hideMark/>
          </w:tcPr>
          <w:p w14:paraId="1117ABD5" w14:textId="43AEF2E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an</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154-9","ISSN":"00995355","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Interpretation: Our findings ar…","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container-title":"Lancet","id":"ITEM-1","issue":"10223","issued":{"date-parts":[["2020"]]},"page":"514-523","publisher":"Lancet","publisher-place":"Philadelphia, Pennsylvania","title":"A familial cluster of pneumonia associated with the 2019 novel coronavirus indicating person-to-person transmission: a study of a family cluster.","type":"article-journal","volume":"395"},"uris":["http://www.mendeley.com/documents/?uuid=ba127383-f3e4-4b58-842d-3bd53c26aad0"]}],"mendeley":{"formattedCitation":"&lt;sup&gt;74&lt;/sup&gt;","plainTextFormattedCitation":"74","previouslyFormattedCitation":"&lt;sup&gt;72&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4</w:t>
            </w:r>
            <w:r w:rsidRPr="00041963">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2AF9DEC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BE730E8" w14:textId="00E9499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2 (7:5)</w:t>
            </w:r>
          </w:p>
        </w:tc>
        <w:tc>
          <w:tcPr>
            <w:tcW w:w="1417" w:type="dxa"/>
            <w:shd w:val="clear" w:color="auto" w:fill="auto"/>
            <w:noWrap/>
            <w:vAlign w:val="center"/>
            <w:hideMark/>
          </w:tcPr>
          <w:p w14:paraId="2691C6A6" w14:textId="1AD2BD8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2.5 (37-75)</w:t>
            </w:r>
          </w:p>
        </w:tc>
        <w:tc>
          <w:tcPr>
            <w:tcW w:w="1597" w:type="dxa"/>
            <w:vAlign w:val="center"/>
          </w:tcPr>
          <w:p w14:paraId="23069A86" w14:textId="3BECAD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8C131C8" w14:textId="21EB6DA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48825F9" w14:textId="571D5DC6" w:rsidTr="0072164E">
        <w:trPr>
          <w:trHeight w:val="320"/>
        </w:trPr>
        <w:tc>
          <w:tcPr>
            <w:tcW w:w="2267" w:type="dxa"/>
            <w:shd w:val="clear" w:color="auto" w:fill="auto"/>
            <w:noWrap/>
            <w:vAlign w:val="center"/>
            <w:hideMark/>
          </w:tcPr>
          <w:p w14:paraId="6AD89752" w14:textId="643A489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u</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2/jmv.25776","ISSN":"1096-9071 (electronic)","abstract":"At present, Coronavirus Disease 2019 (COVID-19) is rampaging around the world. However, asymptomatic carriers intensified the difficulty of prevention and management. Here we reported the screening, clinical feathers, and treatment process of a family cluster involving three COVID-19 patients. The discovery of the first asymptomatic carrier in this family cluster depends on the repeated and comprehensive epidemiological investigation by disease control experts. In addition, the combination of multiple detection methods can help clinicians find asymptomatic carriers as early as possible. In conclusion, the prevention and control experience of this family cluster showed that comprehensive rigorous epidemiological investigation and combination of multiple detection methods were of great value for the detection of hidden asymptomatic carriers. This article is protected by copyright. All rights reserved.","author":[{"dropping-particle":"","family":"S.","given":"Lu","non-dropping-particle":"","parse-names":false,"suffix":""},{"dropping-particle":"","family":"J.","given":"Lin","non-dropping-particle":"","parse-names":false,"suffix":""},{"dropping-particle":"","family":"Z.","given":"Zhang","non-dropping-particle":"","parse-names":false,"suffix":""},{"dropping-particle":"","family":"Z.","given":"Jiang","non-dropping-particle":"","parse-names":false,"suffix":""},{"dropping-particle":"","family":"J.","given":"Chen","non-dropping-particle":"","parse-names":false,"suffix":""},{"dropping-particle":"","family":"C.","given":"Hu","non-dropping-particle":"","parse-names":false,"suffix":""},{"dropping-particle":"","family":"L.","given":"Xiao","non-dropping-particle":"","parse-names":false,"suffix":""},{"dropping-particle":"","family":"S.","given":"Luo","non-dropping-particle":"","parse-names":false,"suffix":""}],"container-title":"Journal of medical virology","id":"ITEM-1","issued":{"date-parts":[["2020"]]},"publisher":"NLM (Medline)","publisher-place":"(Lu, Lin, Zhang, Jiang, Chen, Hu) Department of Internal Medicine, Affiliated Chencun Hospital of Shunde Hospital, Southern Medical University, Shunde District, Guangdong, China","title":"Alert for non-respiratory symptoms of Coronavirus Disease 2019 (COVID-19) patients in epidemic period: A case report of familial cluster with three asymptomatic COVID-19 patients","type":"article-journal"},"uris":["http://www.mendeley.com/documents/?uuid=1b1ac476-3237-4a37-a7b0-a441c56b7ef1"]}],"mendeley":{"formattedCitation":"&lt;sup&gt;75&lt;/sup&gt;","plainTextFormattedCitation":"75","previouslyFormattedCitation":"&lt;sup&gt;73&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5</w:t>
            </w:r>
            <w:r w:rsidRPr="00041963">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78D2FE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B2A1836" w14:textId="10B93EA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2 (8:4)</w:t>
            </w:r>
          </w:p>
        </w:tc>
        <w:tc>
          <w:tcPr>
            <w:tcW w:w="1417" w:type="dxa"/>
            <w:shd w:val="clear" w:color="auto" w:fill="auto"/>
            <w:noWrap/>
            <w:vAlign w:val="center"/>
            <w:hideMark/>
          </w:tcPr>
          <w:p w14:paraId="2A66B94E" w14:textId="08D3C5A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3 (12 to 68)</w:t>
            </w:r>
          </w:p>
        </w:tc>
        <w:tc>
          <w:tcPr>
            <w:tcW w:w="1597" w:type="dxa"/>
            <w:vAlign w:val="center"/>
          </w:tcPr>
          <w:p w14:paraId="416DAC3A" w14:textId="46E4A2F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C4A5FBD" w14:textId="4C4C62A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9874716" w14:textId="391C6F0D" w:rsidTr="0072164E">
        <w:trPr>
          <w:trHeight w:val="320"/>
        </w:trPr>
        <w:tc>
          <w:tcPr>
            <w:tcW w:w="2267" w:type="dxa"/>
            <w:shd w:val="clear" w:color="auto" w:fill="auto"/>
            <w:noWrap/>
            <w:vAlign w:val="center"/>
            <w:hideMark/>
          </w:tcPr>
          <w:p w14:paraId="7625693E" w14:textId="18653AE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86/s12931-020-01338-8","ISSN":"1465-993X","author":[{"dropping-particle":"","family":"Zhang","given":"Gemin","non-dropping-particle":"","parse-names":false,"suffix":""},{"dropping-particle":"","family":"Zhang","given":"Jie","non-dropping-particle":"","parse-names":false,"suffix":""},{"dropping-particle":"","family":"Wang","given":"Bowen","non-dropping-particle":"","parse-names":false,"suffix":""},{"dropping-particle":"","family":"Zhu","given":"Xionglin","non-dropping-particle":"","parse-names":false,"suffix":""},{"dropping-particle":"","family":"Wang","given":"Qiang","non-dropping-particle":"","parse-names":false,"suffix":""},{"dropping-particle":"","family":"Qiu","given":"Shiming","non-dropping-particle":"","parse-names":false,"suffix":""}],"container-title":"Respiratory Research","id":"ITEM-1","issue":"1","issued":{"date-parts":[["2020","12","26"]]},"page":"74","title":"Analysis of clinical characteristics and laboratory findings of 95 cases of 2019 novel coronavirus pneumonia in Wuhan, China: a retrospective analysis","type":"article-journal","volume":"21"},"uris":["http://www.mendeley.com/documents/?uuid=171e9124-1785-4682-88fb-17159e1b4e27"]}],"mendeley":{"formattedCitation":"&lt;sup&gt;76&lt;/sup&gt;","plainTextFormattedCitation":"76","previouslyFormattedCitation":"&lt;sup&gt;74&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6</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6DE852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E60433C" w14:textId="2DA4B4B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 (8:6)</w:t>
            </w:r>
          </w:p>
        </w:tc>
        <w:tc>
          <w:tcPr>
            <w:tcW w:w="1417" w:type="dxa"/>
            <w:shd w:val="clear" w:color="auto" w:fill="auto"/>
            <w:noWrap/>
            <w:vAlign w:val="center"/>
            <w:hideMark/>
          </w:tcPr>
          <w:p w14:paraId="41D4EDF5" w14:textId="3C9EDF0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2.9 (30-72)</w:t>
            </w:r>
          </w:p>
        </w:tc>
        <w:tc>
          <w:tcPr>
            <w:tcW w:w="1597" w:type="dxa"/>
            <w:vAlign w:val="center"/>
          </w:tcPr>
          <w:p w14:paraId="3E28D03C" w14:textId="77F47ED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987449A" w14:textId="21868C2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gt;37°C</w:t>
            </w:r>
          </w:p>
        </w:tc>
      </w:tr>
      <w:tr w:rsidR="00EF39F4" w:rsidRPr="0072164E" w14:paraId="10D5B3D1" w14:textId="3A17C93B" w:rsidTr="0072164E">
        <w:trPr>
          <w:trHeight w:val="320"/>
        </w:trPr>
        <w:tc>
          <w:tcPr>
            <w:tcW w:w="2267" w:type="dxa"/>
            <w:shd w:val="clear" w:color="auto" w:fill="auto"/>
            <w:noWrap/>
            <w:vAlign w:val="center"/>
            <w:hideMark/>
          </w:tcPr>
          <w:p w14:paraId="7E920430" w14:textId="77777777" w:rsidR="00EF39F4" w:rsidRPr="00041963"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an</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242","ISSN":"1058-4838","abstract":"BACKGROUND: The outbreak of COVID-19 has become a big threat to China, with high contagious capacity and varied mortality. This study aimed to investigate the epidemiological and clinical characteristics of older patients with COVID-19 out of Wuhan. METHOD(S): A retrospective study was performed, with collecting data from medical records of confirmed COVID-19 patients in Zhejiang province from Jan 17 to Feb 12, 2020. Epidemiological, clinical and treatment data were analyzed between those older (&gt;=60y) and younger (&lt;60y) patients. RESULT(S): Total 788 patients with confirmed COVID-19 were selected, where 136 were older patients with corresponding age of 68.28y+/-7.314y. There was a significantly higher frequency of women in the older patients compared with the younger patients (57.35% vs 46.47%, P=0.021). The presence of coexisting medical condition was significantly higher in older patients compared with younger patients (55.15% vs 21.93%, P&lt;0.001), including the rate of hypertension, diabetes, heart diseases and COPD. Significantly higher rates of severe (older vs younger groups: 16.18% vs 5.98%, P&lt;0.001)/critical (8.82% vs 0.77%, P&lt;0.001) type, shortness of breath (12.50% vs 3.07%, P&lt;0.001) and high temperature of &gt;39.0 (13.97% vs 7.21%, P=0.010) were observed in older patients compared with younger patients. Finally, Higher rates of ICU admission (9.56% vs 1.38%, P&lt;0.001) and methylprednisolone application (28.68% vs 9.36%, P&lt;0.001) were also identified in older patients. CONCLUSION(S): The specific epidemiological and clinical features of older COVID-19 patients included significantly higher female gender, body temperature, co-existing of basic diseases and rate of severe and critical type. Copyright © The Author(s) 2020. Published by Oxford University Press for the Infectious Diseases Society of America. All rights reserved. For permissions, e-mail: journals.permissions@oup.com.","author":[{"dropping-particle":"","family":"Lian","given":"Jiangshan","non-dropping-particle":"","parse-names":false,"suffix":""},{"dropping-particle":"","family":"Jin","given":"Xi","non-dropping-particle":"","parse-names":false,"suffix":""},{"dropping-particle":"","family":"Hao","given":"Shaorui","non-dropping-particle":"","parse-names":false,"suffix":""},{"dropping-particle":"","family":"Cai","given":"Huan","non-dropping-particle":"","parse-names":false,"suffix":""},{"dropping-particle":"","family":"Zhang","given":"Shanyan","non-dropping-particle":"","parse-names":false,"suffix":""},{"dropping-particle":"","family":"Zheng","given":"Lin","non-dropping-particle":"","parse-names":false,"suffix":""},{"dropping-particle":"","family":"Jia","given":"Hongyu","non-dropping-particle":"","parse-names":false,"suffix":""},{"dropping-particle":"","family":"Hu","given":"Jianhua","non-dropping-particle":"","parse-names":false,"suffix":""},{"dropping-particle":"","family":"Gao","given":"Jianguo","non-dropping-particle":"","parse-names":false,"suffix":""},{"dropping-particle":"","family":"Zhang","given":"Yimin","non-dropping-particle":"","parse-names":false,"suffix":""},{"dropping-particle":"","family":"Zhang","given":"Xiaoli","non-dropping-particle":"","parse-names":false,"suffix":""},{"dropping-particle":"","family":"Yu","given":"Guodong","non-dropping-particle":"","parse-names":false,"suffix":""},{"dropping-particle":"","family":"Wang","given":"Xiaoyan","non-dropping-particle":"","parse-names":false,"suffix":""},{"dropping-particle":"","family":"Gu","given":"Jueqing","non-dropping-particle":"","parse-names":false,"suffix":""},{"dropping-particle":"","family":"Ye","given":"Chanyuan","non-dropping-particle":"","parse-names":false,"suffix":""},{"dropping-particle":"","family":"Jin","given":"Ciliang","non-dropping-particle":"","parse-names":false,"suffix":""},{"dropping-particle":"","family":"Lu","given":"Yingfeng","non-dropping-particle":"","parse-names":false,"suffix":""},{"dropping-particle":"","family":"Yu","given":"Xia","non-dropping-particle":"","parse-names":false,"suffix":""},{"dropping-particle":"","family":"Yu","given":"Xiaopeng","non-dropping-particle":"","parse-names":false,"suffix":""},{"dropping-particle":"","family":"Ren","given":"Yue","non-dropping-particle":"","parse-names":false,"suffix":""},{"dropping-particle":"","family":"Qiu","given":"Yunqing","non-dropping-particle":"","parse-names":false,"suffix":""},{"dropping-particle":"","family":"Li","given":"Lanjuan","non-dropping-particle":"","parse-names":false,"suffix":""},{"dropping-particle":"","family":"Sheng","given":"Jifang","non-dropping-particle":"","parse-names":false,"suffix":""},{"dropping-particle":"","family":"Yang","given":"Yida","non-dropping-particle":"","parse-names":false,"suffix":""}],"container-title":"Clinical Infectious Diseases","id":"ITEM-1","issued":{"date-parts":[["2020","3","25"]]},"publisher":"NLM (Medline)","publisher-place":"(Lian, Hao, Cai, Zhang, Zheng, Jia, Hu, Zhang, Zhang, Yu, Wang, Gu, Ye, Jin, Lu, Yu, Yu, Qiu, Li, Sheng, Yang) State Key Laboratory for Diagnosis and Treatment of Infectious Diseases, National Clinical Research Center for Infectious Diseases, Collaborativ","title":"Analysis of Epidemiological and Clinical features in older patients with Corona Virus Disease 2019 (COVID-19) out of Wuhan","type":"article-journal"},"uris":["http://www.mendeley.com/documents/?uuid=e51ecf35-9b15-4641-92fb-dd89b4e36f75"]}],"mendeley":{"formattedCitation":"&lt;sup&gt;77&lt;/sup&gt;","plainTextFormattedCitation":"77","previouslyFormattedCitation":"&lt;sup&gt;75&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7</w:t>
            </w:r>
            <w:r w:rsidRPr="00041963">
              <w:rPr>
                <w:rFonts w:ascii="Arial" w:eastAsia="Times New Roman" w:hAnsi="Arial" w:cs="Arial"/>
                <w:color w:val="000000" w:themeColor="text1"/>
                <w:sz w:val="16"/>
                <w:szCs w:val="16"/>
                <w:lang w:eastAsia="en-GB"/>
              </w:rPr>
              <w:fldChar w:fldCharType="end"/>
            </w:r>
          </w:p>
          <w:p w14:paraId="15BEEF43" w14:textId="71D4FA26" w:rsidR="00EF39F4" w:rsidRPr="0072164E" w:rsidRDefault="00EF39F4" w:rsidP="00EF39F4">
            <w:pPr>
              <w:jc w:val="right"/>
              <w:rPr>
                <w:rFonts w:ascii="Arial" w:eastAsia="Times New Roman" w:hAnsi="Arial" w:cs="Arial"/>
                <w:color w:val="000000" w:themeColor="text1"/>
                <w:sz w:val="16"/>
                <w:szCs w:val="16"/>
                <w:lang w:eastAsia="en-GB"/>
              </w:rPr>
            </w:pPr>
          </w:p>
        </w:tc>
        <w:tc>
          <w:tcPr>
            <w:tcW w:w="1213" w:type="dxa"/>
            <w:shd w:val="clear" w:color="auto" w:fill="auto"/>
            <w:noWrap/>
            <w:vAlign w:val="center"/>
            <w:hideMark/>
          </w:tcPr>
          <w:p w14:paraId="260AF4D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C26C353" w14:textId="22B5394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805 (unclear)</w:t>
            </w:r>
          </w:p>
        </w:tc>
        <w:tc>
          <w:tcPr>
            <w:tcW w:w="1417" w:type="dxa"/>
            <w:shd w:val="clear" w:color="auto" w:fill="auto"/>
            <w:noWrap/>
            <w:vAlign w:val="center"/>
            <w:hideMark/>
          </w:tcPr>
          <w:p w14:paraId="311AD9CE" w14:textId="3E31656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7 (unclear)</w:t>
            </w:r>
          </w:p>
        </w:tc>
        <w:tc>
          <w:tcPr>
            <w:tcW w:w="1597" w:type="dxa"/>
            <w:vAlign w:val="center"/>
          </w:tcPr>
          <w:p w14:paraId="24B854E7" w14:textId="7E857F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3F47CBF" w14:textId="1B22E5C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0EB30C23" w14:textId="5997E438" w:rsidTr="0072164E">
        <w:trPr>
          <w:trHeight w:val="320"/>
        </w:trPr>
        <w:tc>
          <w:tcPr>
            <w:tcW w:w="2267" w:type="dxa"/>
            <w:shd w:val="clear" w:color="auto" w:fill="auto"/>
            <w:noWrap/>
            <w:vAlign w:val="center"/>
            <w:hideMark/>
          </w:tcPr>
          <w:p w14:paraId="71600940" w14:textId="17FBD18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7/CM9.0000000000000775","ISSN":"2542-5641","abstract":"BACKGROUND: Since early December 2019, the 2019 novel coronavirus disease (COVID-19) has caused pneumonia epidemic in Wuhan, Hubei province of China. This study aims to investigate the factors affecting the progression of pneumonia in COVID-19 patients. Associated results will be used to evaluate the prognosis and to find the optimal treatment regimens for COVID-19 pneumonia. METHOD(S): Patients tested positive for the COVID-19 based on nucleic acid detection were included in this study. Patients were admitted to 3 tertiary hospitals in Wuhan between December 30, 2019, and January 15, 2020. Individual data, laboratory indices, imaging characteristics, and clinical data were collected, and statistical analysis was performed. Based on clinical typing results, the patients were divided into a progression group or an improvement/stabilization group. Continuous variables were analyzed using independent samples t-test or Mann-Whitney U test. Categorical variables were analyzed using Chi-squared test or Fisher exact test. Logistic regression analysis was performed to explore the risk factors for disease progression. RESULT(S): Seventy-eight patients with COVID-19-induced pneumonia met the inclusion criteria and were included in this study. Efficacy evaluation at 2 weeks after hospitalization indicated that 11 patients (14.1%) had deteriorated, and 67 patients (85.9%) had improved/stabilized. The patients in the progression group were significantly older than those in the disease improvement/stabilization group (66 [51, 70] vs. 37 [32, 41] years, U = 4.932, P = 0.001). The progression group had a significantly higher proportion of patients with a history of smoking than the improvement/stabilization group (27.3% vs. 3.0%, chi = 9.291, P = 0.018). For all the 78 patients, fever was the most common initial symptom, and the maximum body temperature at admission was significantly higher in the progression group than in the improvement/stabilization group (38.2 [37.8, 38.6] vs. 37.5 [37.0, 38.4]degreeC, U = 2.057, P = 0.027). Moreover, the proportion of patients with respiratory failure (54.5% vs. 20.9%, chi = 5.611, P = 0.028) and respiratory rate (34 [18, 48] vs. 24 [16, 60] breaths/min, U = 4.030, P = 0.004) were significantly higher in the progression group than in the improvement/stabilization group. C-reactive protein was significantly elevated in the progression group compared to the improvement/stabilization group (38.9 [14.3, 64.8] vs. 10.6 [1.9, 33.1] mg/L…","author":[{"dropping-particle":"","family":"Liu","given":"Wei","non-dropping-particle":"","parse-names":false,"suffix":""},{"dropping-particle":"","family":"Tao","given":"Zhao-Wu","non-dropping-particle":"","parse-names":false,"suffix":""},{"dropping-particle":"","family":"Lei","given":"Wang","non-dropping-particle":"","parse-names":false,"suffix":""},{"dropping-particle":"","family":"Ming-Li","given":"Yuan","non-dropping-particle":"","parse-names":false,"suffix":""},{"dropping-particle":"","family":"Kui","given":"Liu","non-dropping-particle":"","parse-names":false,"suffix":""},{"dropping-particle":"","family":"Ling","given":"Zhou","non-dropping-particle":"","parse-names":false,"suffix":""},{"dropping-particle":"","family":"Shuang","given":"Wei","non-dropping-particle":"","parse-names":false,"suffix":""},{"dropping-particle":"","family":"Yan","given":"Deng","non-dropping-particle":"","parse-names":false,"suffix":""},{"dropping-particle":"","family":"Jing","given":"Liu","non-dropping-particle":"","parse-names":false,"suffix":""},{"dropping-particle":"","family":"Liu","given":"Hui-Guo","non-dropping-particle":"","parse-names":false,"suffix":""},{"dropping-particle":"","family":"Ming","given":"Yang","non-dropping-particle":"","parse-names":false,"suffix":""},{"dropping-particle":"","family":"Yi","given":"Hu","non-dropping-particle":"","parse-names":false,"suffix":""}],"container-title":"Chinese Medical Journal","id":"ITEM-1","issued":{"date-parts":[["2020","2"]]},"page":"1","publisher":"NLM (Medline)","publisher-place":"(Liu, Lei, Ming-Li, Yi) Department of Respiratory and Critical Care Medicine, Central Hospital of Wuhan, Tongji Medical College, Huazhong University of Science and Technology, Wuhan, Hubei 430014, China","title":"Analysis of factors associated with disease outcomes in hospitalized patients with 2019 novel coronavirus disease","type":"article-journal"},"uris":["http://www.mendeley.com/documents/?uuid=051c3d25-076a-4a7d-950e-2613a8d5cbd2"]}],"mendeley":{"formattedCitation":"&lt;sup&gt;79&lt;/sup&gt;","plainTextFormattedCitation":"79","previouslyFormattedCitation":"&lt;sup&gt;77&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9</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6B88A7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BE3BC2F" w14:textId="1D63B08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7 (9:8)</w:t>
            </w:r>
          </w:p>
        </w:tc>
        <w:tc>
          <w:tcPr>
            <w:tcW w:w="1417" w:type="dxa"/>
            <w:shd w:val="clear" w:color="auto" w:fill="auto"/>
            <w:noWrap/>
            <w:vAlign w:val="center"/>
            <w:hideMark/>
          </w:tcPr>
          <w:p w14:paraId="78F03B98" w14:textId="3429779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 (unclear)</w:t>
            </w:r>
          </w:p>
        </w:tc>
        <w:tc>
          <w:tcPr>
            <w:tcW w:w="1597" w:type="dxa"/>
            <w:vAlign w:val="center"/>
          </w:tcPr>
          <w:p w14:paraId="63EEB7E6" w14:textId="1DE8AEE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fluorescent RT-PCR</w:t>
            </w:r>
          </w:p>
        </w:tc>
        <w:tc>
          <w:tcPr>
            <w:tcW w:w="1701" w:type="dxa"/>
            <w:vAlign w:val="center"/>
          </w:tcPr>
          <w:p w14:paraId="481B83BE" w14:textId="073A340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ed</w:t>
            </w:r>
          </w:p>
        </w:tc>
      </w:tr>
      <w:tr w:rsidR="00EF39F4" w:rsidRPr="0072164E" w14:paraId="5C42FD8E" w14:textId="6E7159E8" w:rsidTr="0072164E">
        <w:trPr>
          <w:trHeight w:val="320"/>
        </w:trPr>
        <w:tc>
          <w:tcPr>
            <w:tcW w:w="2267" w:type="dxa"/>
            <w:shd w:val="clear" w:color="auto" w:fill="auto"/>
            <w:noWrap/>
            <w:vAlign w:val="center"/>
            <w:hideMark/>
          </w:tcPr>
          <w:p w14:paraId="05E555C3" w14:textId="1B717D0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hi</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cardio.2020.0950","ISSN":"2380-6583","abstract":"Importance: Coronavirus disease 2019 (COVID-19) has resulted in considerable morbidity and mortality worldwide since December 2019. However, information on cardiac injury in patients affected by COVID-19 is limited. Objective(s): To explore the association between cardiac injury and mortality in patients with COVID-19. Design, Setting, and Participant(s): This cohort study was conducted from January 20, 2020, to February 10, 2020, in a single center at Renmin Hospital of Wuhan University, Wuhan, China; the final date of follow-up was February 15, 2020. All consecutive inpatients with laboratory-confirmed COVID-19 were included in this study. Main Outcomes and Measures: Clinical laboratory, radiological, and treatment data were collected and analyzed. Outcomes of patients with and without cardiac injury were compared. The association between cardiac injury and mortality was analyzed. Result(s): A total of 416 hospitalized patients with COVID-19 were included in the final analysis; the median age was 64 years (range, 21-95 years), and 211 (50.7%) were female. Common symptoms included fever (334 patients [80.3%]), cough (144 [34.6%]), and shortness of breath (117 [28.1%]). A total of 82 patients (19.7%) had cardiac injury, and compared with patients without cardiac injury, these patients were older (median [range] age, 74 [34-95] vs 60 [21-90] years; P&lt;.001); had more comorbidities (eg, hypertension in 49 of 82 [59.8%] vs 78 of 334 [23.4%]; P&lt;.001); had higher leukocyte counts (median [interquartile range (IQR)], 9400 [6900-13800] vs 5500 [4200-7400] cells/muL) and levels of C-reactive protein (median [IQR], 10.2 [6.4-17.0] vs 3.7 [1.0-7.3] mg/dL), procalcitonin (median [IQR], 0.27 [0.10-1.22] vs 0.06 [0.03-0.10] ng/mL), creatinine kinase-myocardial band (median [IQR], 3.2 [1.8-6.2] vs 0.9 [0.6-1.3] ng/mL), myohemoglobin (median [IQR], 128 [68-305] vs 39 [27-65] mug/L), high-sensitivity troponin I (median [IQR], 0.19 [0.08-1.12] vs &lt;0.006 [&lt;0.006-0.009] mug/L), N-terminal pro-B-type natriuretic peptide (median [IQR], 1689 [698-3327] vs 139 [51-335] pg/mL), aspartate aminotransferase (median [IQR], 40 [27-60] vs 29 [21-40] U/L), and creatinine (median [IQR], 1.15 [0.72-1.92] vs 0.64 [0.54-0.78] mg/dL); and had a higher proportion of multiple mottling and ground-glass opacity in radiographic findings (53 of 82 patients [64.6%] vs 15 of 334 patients [4.5%]). Greater proportions of patients with cardiac injury required noninvasive mechanical ventilation (38 of…","author":[{"dropping-particle":"","family":"Shi","given":"Shaobo","non-dropping-particle":"","parse-names":false,"suffix":""},{"dropping-particle":"","family":"Qin","given":"Mu","non-dropping-particle":"","parse-names":false,"suffix":""},{"dropping-particle":"","family":"Shen","given":"Bo","non-dropping-particle":"","parse-names":false,"suffix":""},{"dropping-particle":"","family":"Cai","given":"Yuli","non-dropping-particle":"","parse-names":false,"suffix":""},{"dropping-particle":"","family":"Liu","given":"Tao","non-dropping-particle":"","parse-names":false,"suffix":""},{"dropping-particle":"","family":"Yang","given":"Fan","non-dropping-particle":"","parse-names":false,"suffix":""},{"dropping-particle":"","family":"Gong","given":"Wei","non-dropping-particle":"","parse-names":false,"suffix":""},{"dropping-particle":"","family":"Liu","given":"Xu","non-dropping-particle":"","parse-names":false,"suffix":""},{"dropping-particle":"","family":"Liang","given":"Jinjun","non-dropping-particle":"","parse-names":false,"suffix":""},{"dropping-particle":"","family":"Zhao","given":"Qinyan","non-dropping-particle":"","parse-names":false,"suffix":""},{"dropping-particle":"","family":"Huang","given":"He","non-dropping-particle":"","parse-names":false,"suffix":""},{"dropping-particle":"","family":"Yang","given":"Bo","non-dropping-particle":"","parse-names":false,"suffix":""},{"dropping-particle":"","family":"Huang","given":"Congxin","non-dropping-particle":"","parse-names":false,"suffix":""}],"container-title":"JAMA Cardiology","id":"ITEM-1","issued":{"date-parts":[["2020","3","25"]]},"publisher":"NLM (Medline)","publisher-place":"(Shi, Shen, Liu, Liang, Zhao, Huang, Yang, Huang) Department of Cardiology, Renmin Hospital of Wuhan University, Wuhan, China","title":"Association of Cardiac Injury With Mortality in Hospitalized Patients With COVID-19 in Wuhan, China","type":"article-journal"},"uris":["http://www.mendeley.com/documents/?uuid=f7e74a6a-aa60-4ed2-a27a-cf4c67c7062d"]}],"mendeley":{"formattedCitation":"&lt;sup&gt;80&lt;/sup&gt;","plainTextFormattedCitation":"80","previouslyFormattedCitation":"&lt;sup&gt;78&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0</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713D3F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CE66D1E" w14:textId="1478D93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8 (9:9)</w:t>
            </w:r>
          </w:p>
        </w:tc>
        <w:tc>
          <w:tcPr>
            <w:tcW w:w="1417" w:type="dxa"/>
            <w:shd w:val="clear" w:color="auto" w:fill="auto"/>
            <w:noWrap/>
            <w:vAlign w:val="center"/>
            <w:hideMark/>
          </w:tcPr>
          <w:p w14:paraId="49644AA1" w14:textId="6FCA726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7 (31-73)</w:t>
            </w:r>
          </w:p>
        </w:tc>
        <w:tc>
          <w:tcPr>
            <w:tcW w:w="1597" w:type="dxa"/>
            <w:vAlign w:val="center"/>
          </w:tcPr>
          <w:p w14:paraId="5E0DEC27" w14:textId="21E39A2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6E31F9C8" w14:textId="339D2E9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7D04E96" w14:textId="31A623B3" w:rsidTr="0072164E">
        <w:trPr>
          <w:trHeight w:val="320"/>
        </w:trPr>
        <w:tc>
          <w:tcPr>
            <w:tcW w:w="2267" w:type="dxa"/>
            <w:shd w:val="clear" w:color="auto" w:fill="auto"/>
            <w:noWrap/>
            <w:vAlign w:val="center"/>
            <w:hideMark/>
          </w:tcPr>
          <w:p w14:paraId="1106087B" w14:textId="0C33989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Arentz</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2020.4326","ISSN":"0098-7484","author":[{"dropping-particle":"","family":"Arentz","given":"Matt","non-dropping-particle":"","parse-names":false,"suffix":""},{"dropping-particle":"","family":"Yim","given":"Eric","non-dropping-particle":"","parse-names":false,"suffix":""},{"dropping-particle":"","family":"Klaff","given":"Lindy","non-dropping-particle":"","parse-names":false,"suffix":""},{"dropping-particle":"","family":"Lokhandwala","given":"Sharukh","non-dropping-particle":"","parse-names":false,"suffix":""},{"dropping-particle":"","family":"Riedo","given":"Francis X.","non-dropping-particle":"","parse-names":false,"suffix":""},{"dropping-particle":"","family":"Chong","given":"Maria","non-dropping-particle":"","parse-names":false,"suffix":""},{"dropping-particle":"","family":"Lee","given":"Melissa","non-dropping-particle":"","parse-names":false,"suffix":""}],"container-title":"JAMA","id":"ITEM-1","issued":{"date-parts":[["2020","3","19"]]},"publisher":"American Medical Association (E-mail: smcleod@itsa.ucsf.edu)","publisher-place":"(Arentz) Department of Global Health, University of Washington, 325 Ninth Ave, Seattle, WA 98104, United States","title":"Characteristics and Outcomes of 21 Critically Ill Patients With COVID-19 in Washington State","type":"article-journal"},"uris":["http://www.mendeley.com/documents/?uuid=3910e87b-af0c-4722-a768-1772009613fa"]}],"mendeley":{"formattedCitation":"&lt;sup&gt;169&lt;/sup&gt;","plainTextFormattedCitation":"169","previouslyFormattedCitation":"&lt;sup&gt;167&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9</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43ECD1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USA</w:t>
            </w:r>
          </w:p>
        </w:tc>
        <w:tc>
          <w:tcPr>
            <w:tcW w:w="1445" w:type="dxa"/>
            <w:vAlign w:val="center"/>
          </w:tcPr>
          <w:p w14:paraId="7230F44A" w14:textId="7B31055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9 (11:8)</w:t>
            </w:r>
          </w:p>
        </w:tc>
        <w:tc>
          <w:tcPr>
            <w:tcW w:w="1417" w:type="dxa"/>
            <w:shd w:val="clear" w:color="auto" w:fill="auto"/>
            <w:noWrap/>
            <w:vAlign w:val="center"/>
            <w:hideMark/>
          </w:tcPr>
          <w:p w14:paraId="046818E1" w14:textId="5C5CEE0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8 (27-56)</w:t>
            </w:r>
          </w:p>
        </w:tc>
        <w:tc>
          <w:tcPr>
            <w:tcW w:w="1597" w:type="dxa"/>
            <w:vAlign w:val="center"/>
          </w:tcPr>
          <w:p w14:paraId="03D4F69F" w14:textId="48B3061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CR</w:t>
            </w:r>
          </w:p>
        </w:tc>
        <w:tc>
          <w:tcPr>
            <w:tcW w:w="1701" w:type="dxa"/>
            <w:vAlign w:val="center"/>
          </w:tcPr>
          <w:p w14:paraId="3AFA2F95" w14:textId="35C3171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11ED36A" w14:textId="31E18B66" w:rsidTr="0072164E">
        <w:trPr>
          <w:trHeight w:val="320"/>
        </w:trPr>
        <w:tc>
          <w:tcPr>
            <w:tcW w:w="2267" w:type="dxa"/>
            <w:shd w:val="clear" w:color="auto" w:fill="auto"/>
            <w:noWrap/>
            <w:vAlign w:val="center"/>
            <w:hideMark/>
          </w:tcPr>
          <w:p w14:paraId="4D63B139" w14:textId="3735B8F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2/jmv.25789","ISSN":"1096-9071 (electronic)","abstract":"OBJECTIVE: To evaluate the pregnant women infected with coronavirus disease 2019 (COVID-19) and provide help for clinical prevention and treatment. &lt;br/&gt;METHOD(S): All 5 cases of pregnant women confirmed COVID-19 were collected among patients who admitted in Maternal and Child Hospital of Hubei Province between January 20 and February 10, 2020. &lt;br/&gt;RESULT(S): All patients, aging from 25 to 31 years old, had the gestational week from 38th weeks to 41st weeks. All pregnant women did not have an antepartum fever but developed a low-grade fever (37.5-38.5) within 24 hours after delivery. All patients had normal liver and renal function, two patients had elevated plasma levels of the myocardial enzyme. Unusual chest imaging manifestations, featured with ground-grass opacity, were frequently observed in bilateral (3 cases) or unilateral lobe (2 cases) by computed tomography (CT) scan. All labors smoothly processed, the Apgar scores were 10 one and five minutes after delivery, no complications were observed in the newborn. INTERPRETATION: Pregnancy and perinatal outcomes of patients with COVID-19 should receive more attention. It is probable that pregnant women diagnosed with COVID-19 have no fever before delivery. Their primary initial manifestations were merely low-grade postpartum fever or mild respiratory symptoms. Therefore, the protective measures are necessary on admission; the instant CT scan and real-time reverse-transcriptase polymerase-chain-reaction (RT-PCR) assay should be helpful in early diagnosis and avoid cross-infection on the occasion that patients have fever and other respiratory signs. This article is protected by copyright. All rights reserved.","author":[{"dropping-particle":"","family":"S.","given":"Chen","non-dropping-particle":"","parse-names":false,"suffix":""},{"dropping-particle":"","family":"Y.","given":"Shao","non-dropping-particle":"","parse-names":false,"suffix":""},{"dropping-particle":"","family":"E.","given":"Liao","non-dropping-particle":"","parse-names":false,"suffix":""}],"container-title":"Journal of medical virology","id":"ITEM-1","issued":{"date-parts":[["2020"]]},"publisher":"NLM (Medline)","publisher-place":"(Chen, Shao) Department of Obstetrics and Gynecology, First Affiliated Hospital of Chongqing Medical University, Chongqing 400016, China","title":"Clinical analysis of pregnant women with 2019 novel coronavirus pneumonia","type":"article-journal"},"uris":["http://www.mendeley.com/documents/?uuid=d8c8df95-874c-4572-ae99-4090338f5caf"]}],"mendeley":{"formattedCitation":"&lt;sup&gt;81&lt;/sup&gt;","plainTextFormattedCitation":"81","previouslyFormattedCitation":"&lt;sup&gt;79&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1</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727F70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533DFB0" w14:textId="22A6458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0 (10:10)</w:t>
            </w:r>
          </w:p>
        </w:tc>
        <w:tc>
          <w:tcPr>
            <w:tcW w:w="1417" w:type="dxa"/>
            <w:shd w:val="clear" w:color="auto" w:fill="auto"/>
            <w:noWrap/>
            <w:vAlign w:val="center"/>
            <w:hideMark/>
          </w:tcPr>
          <w:p w14:paraId="2A91C8C2" w14:textId="4C871B6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7 (unclear)</w:t>
            </w:r>
          </w:p>
        </w:tc>
        <w:tc>
          <w:tcPr>
            <w:tcW w:w="1597" w:type="dxa"/>
            <w:vAlign w:val="center"/>
          </w:tcPr>
          <w:p w14:paraId="000E98F3" w14:textId="7912959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F10E055" w14:textId="1AE00FA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5°C</w:t>
            </w:r>
          </w:p>
        </w:tc>
      </w:tr>
      <w:tr w:rsidR="00EF39F4" w:rsidRPr="0072164E" w14:paraId="17A620AB" w14:textId="1453944D" w:rsidTr="0072164E">
        <w:trPr>
          <w:trHeight w:val="320"/>
        </w:trPr>
        <w:tc>
          <w:tcPr>
            <w:tcW w:w="2267" w:type="dxa"/>
            <w:shd w:val="clear" w:color="auto" w:fill="auto"/>
            <w:noWrap/>
            <w:vAlign w:val="center"/>
            <w:hideMark/>
          </w:tcPr>
          <w:p w14:paraId="06A16992" w14:textId="1E525DA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2.017","ISSN":"01634453","abstract":"Purpose: To investigate the clinical and imaging characteristics of computed tomography (CT) in novel coronavirus pneumonia (NCP) caused by SARS-CoV-2. Material(s) and Method(s): A retrospective analysis was performed on the imaging findings of patients confirmed with COVID-19 pneumonia who had chest CT scanning and treatment after disease onset. The clinical and imaging data were analyzed. Result(s): Fifty patients were enrolled, including mild type in nine, common in 28, severe in 10 and critically severe in the rest three. Mild patients (29 years) were significantly (P&lt;0.03) younger than either common (44.5 years) or severe (54.7) and critically severe (65.7 years) patients, and common patients were also significantly (P&lt;0.03) younger than severe and critically severe patients. Mild patients had low to moderate fever (&lt;39.1 degreeC), 49 (98%) patients had normal or slightly reduced leukocyte count, 14 (28%) had decreased counts of lymphocytes, and 26 (52%) patients had increased C-reactive protein. Nine mild patients were negative in CT imaging. For all the other types of NCP, the lesion was in the right upper lobe in 30 cases, right middle lobe in 22, right lower lobe in 39, left upper lobe in 33 and left lower lobe in 36. The lesion was primarily located in the peripheral area under the pleura with possible extension towards the pulmonary hilum. Symmetrical lesions were seen in 26 cases and asymmetrical in 15. The density of lesion was mostly uneven with ground glass opacity as the primary presentation accompanied by partial consolidation and fibrosis. Conclusion(s): CT imaging presentations of NCP are mostly patchy ground glass opacities in the peripheral areas under the pleura with partial consolidation which will be absorbed with formation of fibrotic stripes if improved. CT scanning provides important bases for early diagnosis and treatment of NCP. Copyright © 2020 The British Infection Association","author":[{"dropping-particle":"","family":"Xu","given":"Yu-Huan","non-dropping-particle":"","parse-names":false,"suffix":""},{"dropping-particle":"","family":"Dong","given":"Jing-Hui","non-dropping-particle":"","parse-names":false,"suffix":""},{"dropping-particle":"","family":"An","given":"Wei-Min","non-dropping-particle":"","parse-names":false,"suffix":""},{"dropping-particle":"","family":"Lv","given":"Xiao-Yan","non-dropping-particle":"","parse-names":false,"suffix":""},{"dropping-particle":"","family":"Yin","given":"Xiao-Ping","non-dropping-particle":"","parse-names":false,"suffix":""},{"dropping-particle":"","family":"Zhang","given":"Jian-Zeng","non-dropping-particle":"","parse-names":false,"suffix":""},{"dropping-particle":"","family":"Dong","given":"Li","non-dropping-particle":"","parse-names":false,"suffix":""},{"dropping-particle":"","family":"Ma","given":"Xi","non-dropping-particle":"","parse-names":false,"suffix":""},{"dropping-particle":"","family":"Zhang","given":"Hong-Jie","non-dropping-particle":"","parse-names":false,"suffix":""},{"dropping-particle":"","family":"Gao","given":"Bu-Lang","non-dropping-particle":"","parse-names":false,"suffix":""}],"container-title":"Journal of Infection","id":"ITEM-1","issue":"4","issued":{"date-parts":[["2020","4"]]},"page":"394-400","publisher":"W.B. Saunders Ltd","publisher-place":"(Xu, Dong, An, Lv, Zhang, Gao) Department of Radiology, The Fifth Medical Center of Chinese PLA General Hospital, 100 West Fourth Ring Road, Fengtai District, Beijing 100039, China","title":"Clinical and computed tomographic imaging features of novel coronavirus pneumonia caused by SARS-CoV-2","type":"article-journal","volume":"80"},"uris":["http://www.mendeley.com/documents/?uuid=194372d1-30d2-4811-b3bf-8194d7d989ef"]}],"mendeley":{"formattedCitation":"&lt;sup&gt;82&lt;/sup&gt;","plainTextFormattedCitation":"82","previouslyFormattedCitation":"&lt;sup&gt;80&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2</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ED50CF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44A1196" w14:textId="5FC59AA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13:8)</w:t>
            </w:r>
          </w:p>
        </w:tc>
        <w:tc>
          <w:tcPr>
            <w:tcW w:w="1417" w:type="dxa"/>
            <w:shd w:val="clear" w:color="auto" w:fill="auto"/>
            <w:noWrap/>
            <w:vAlign w:val="center"/>
            <w:hideMark/>
          </w:tcPr>
          <w:p w14:paraId="634558C1" w14:textId="37D968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1 (unclear)</w:t>
            </w:r>
          </w:p>
        </w:tc>
        <w:tc>
          <w:tcPr>
            <w:tcW w:w="1597" w:type="dxa"/>
            <w:vAlign w:val="center"/>
          </w:tcPr>
          <w:p w14:paraId="7E131DCA" w14:textId="483ACE5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w:t>
            </w:r>
            <w:r w:rsidRPr="0072164E">
              <w:rPr>
                <w:rFonts w:ascii="Calibri" w:eastAsia="Times New Roman" w:hAnsi="Calibri" w:cs="Calibri"/>
                <w:color w:val="000000" w:themeColor="text1"/>
                <w:sz w:val="16"/>
                <w:szCs w:val="16"/>
                <w:lang w:eastAsia="en-GB"/>
              </w:rPr>
              <w:t>﻿</w:t>
            </w:r>
            <w:r w:rsidRPr="0072164E">
              <w:rPr>
                <w:rFonts w:ascii="Arial" w:eastAsia="Times New Roman" w:hAnsi="Arial" w:cs="Arial"/>
                <w:color w:val="000000" w:themeColor="text1"/>
                <w:sz w:val="16"/>
                <w:szCs w:val="16"/>
                <w:lang w:eastAsia="en-GB"/>
              </w:rPr>
              <w:t>…positive nucleic acid of the virus and CT scanning of the lung”</w:t>
            </w:r>
          </w:p>
        </w:tc>
        <w:tc>
          <w:tcPr>
            <w:tcW w:w="1701" w:type="dxa"/>
            <w:vAlign w:val="center"/>
          </w:tcPr>
          <w:p w14:paraId="3E14B825"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63524D88" w14:textId="01BFA4EA" w:rsidTr="0072164E">
        <w:trPr>
          <w:trHeight w:val="320"/>
        </w:trPr>
        <w:tc>
          <w:tcPr>
            <w:tcW w:w="2267" w:type="dxa"/>
            <w:shd w:val="clear" w:color="auto" w:fill="auto"/>
            <w:noWrap/>
            <w:vAlign w:val="center"/>
            <w:hideMark/>
          </w:tcPr>
          <w:p w14:paraId="5B400B46" w14:textId="0CC62D0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ang</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83/13993003.00407-2020","ISSN":"0903-1936","author":[{"dropping-particle":"","family":"Yang","given":"Shuyi","non-dropping-particle":"","parse-names":false,"suffix":""},{"dropping-particle":"","family":"Shi","given":"Yuxin","non-dropping-particle":"","parse-names":false,"suffix":""},{"dropping-particle":"","family":"Lu","given":"Hongzhou","non-dropping-particle":"","parse-names":false,"suffix":""},{"dropping-particle":"","family":"Xu","given":"Jianqing","non-dropping-particle":"","parse-names":false,"suffix":""},{"dropping-particle":"","family":"Li","given":"Feng","non-dropping-particle":"","parse-names":false,"suffix":""},{"dropping-particle":"","family":"Qian","given":"Zhiping","non-dropping-particle":"","parse-names":false,"suffix":""},{"dropping-particle":"","family":"Hua","given":"Xinyan","non-dropping-particle":"","parse-names":false,"suffix":""},{"dropping-particle":"","family":"Ding","given":"Xueting","non-dropping-particle":"","parse-names":false,"suffix":""},{"dropping-particle":"","family":"Song","given":"Fengxiang","non-dropping-particle":"","parse-names":false,"suffix":""},{"dropping-particle":"","family":"Shen","given":"Jie","non-dropping-particle":"","parse-names":false,"suffix":""},{"dropping-particle":"","family":"Lu","given":"Yang","non-dropping-particle":"","parse-names":false,"suffix":""},{"dropping-particle":"","family":"Shan","given":"Fei","non-dropping-particle":"","parse-names":false,"suffix":""},{"dropping-particle":"","family":"Zhang","given":"Zhiyong","non-dropping-particle":"","parse-names":false,"suffix":""}],"container-title":"European Respiratory Journal","id":"ITEM-1","issued":{"date-parts":[["2020","3","26"]]},"page":"2000407","publisher":"NLM (Medline)","publisher-place":"(Yang, Shi, Hua, Ding, Song, Shen, Lu, Shan, Zhang) Department of Radiology, Shanghai Public Health Clinical Center, Fudan University, Shanghai, China","title":"Clinical and CT features of early-stage patients with COVID-19: a retrospective analysis of imported cases in Shanghai, China","type":"article-journal"},"uris":["http://www.mendeley.com/documents/?uuid=f1778946-fc0f-4591-8a78-5aeb0f2d045c"]}],"mendeley":{"formattedCitation":"&lt;sup&gt;83&lt;/sup&gt;","plainTextFormattedCitation":"83","previouslyFormattedCitation":"&lt;sup&gt;81&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3</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0B6963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8EFC4D0" w14:textId="3ACB511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6:15)</w:t>
            </w:r>
          </w:p>
        </w:tc>
        <w:tc>
          <w:tcPr>
            <w:tcW w:w="1417" w:type="dxa"/>
            <w:shd w:val="clear" w:color="auto" w:fill="auto"/>
            <w:noWrap/>
            <w:vAlign w:val="center"/>
            <w:hideMark/>
          </w:tcPr>
          <w:p w14:paraId="731852FE" w14:textId="1F839D6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0.9 (unclear)</w:t>
            </w:r>
          </w:p>
        </w:tc>
        <w:tc>
          <w:tcPr>
            <w:tcW w:w="1597" w:type="dxa"/>
            <w:vAlign w:val="center"/>
          </w:tcPr>
          <w:p w14:paraId="268AF81C" w14:textId="08088C8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877AC6B" w14:textId="6A0907E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6948086" w14:textId="06CDCE5C" w:rsidTr="0072164E">
        <w:trPr>
          <w:trHeight w:val="320"/>
        </w:trPr>
        <w:tc>
          <w:tcPr>
            <w:tcW w:w="2267" w:type="dxa"/>
            <w:shd w:val="clear" w:color="auto" w:fill="auto"/>
            <w:noWrap/>
            <w:vAlign w:val="center"/>
            <w:hideMark/>
          </w:tcPr>
          <w:p w14:paraId="677533B8" w14:textId="5954DA1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sidRPr="00041963">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3.007","ISSN":"01634453","abstract":"Background: The ongoing outbreak of COVID-19 pneumonia is globally concerning. We aimed to investigate the clinical and CT features in the pregnant women and children with this disease, which have not been well reported. Method(s): Clinical and CT data of 59 patients with COVID-19 from January 27 to February 14, 2020 were retrospectively reviewed, including 14 laboratory-confirmed non-pregnant adults, 16 laboratory-confirmed and 25 clinically-diagnosed pregnant women, and 4 laboratory-confirmed children. The clinical and CT features were analyzed and compared. Finding(s): Compared with the non-pregnant adults group (n = 14), initial normal body temperature (9 [56%] and 16 [64%]), leukocytosis (8 [50%] and 9 [36%]) and elevated neutrophil ratio (14 [88%] and 20 [80%]), and lymphopenia (9 [56%] and 16 [64%]) were more common in the laboratory-confirmed (n = 16) and clinically-diagnosed (n = 25) pregnant groups. Totally 614 lesions were detected with predominantly peripheral and bilateral distributions in 54 (98%) and 37 (67%) patients, respectively. Pure ground-glass opacity (GGO) was the predominant presence in 94/131 (72%) lesions for the non-pregnant adults. Mixed consolidation and complete consolidation were more common in the laboratory-confirmed (70/161 [43%]) and clinically-diagnosed (153/322 [48%]) pregnant groups than 37/131 (28%) in the non-pregnant adults (P = 0.007, P &lt; 0.001). GGO with reticulation was less common in 9/161 (6%) and 16/322 (5%) lesions for the two pregnant groups than 24/131 (18%) for the non-pregnant adults (P = 0.001, P &lt; 0.001). The pulmonary involvement in children with COVID-19 was mild with a focal GGO or consolidation. Twenty-three patients underwent follow-up CT, revealing progression in 9/13 (69%) at 3 days whereas improvement in 8/10 (80%) at 6-9 days after initial CT scans. Interpretation(s): Atypical clinical findings of pregnant women with COVID-19 could increase the difficulty in initial identification. Consolidation was more common in the pregnant groups. The clinically-diagnosed cases were vulnerable to more pulmonary involvement. CT was the modality of choice for early detection, severity assessment, and timely therapeutic effects evaluation for the cases with epidemic and clinical features of COVID-19 with or without laboratory confirmation. The exposure history and clinical symptoms were more helpful for screening in children versus chest CT. Copyright © 2020","author":[{"dropping-particle":"","family":"Liu","given":"Huanhuan","non-dropping-particle":"","parse-names":false,"suffix":""},{"dropping-particle":"","family":"Liu","given":"Fang","non-dropping-particle":"","parse-names":false,"suffix":""},{"dropping-particle":"","family":"Li","given":"Jinning","non-dropping-particle":"","parse-names":false,"suffix":""},{"dropping-particle":"","family":"Zhang","given":"Tingting","non-dropping-particle":"","parse-names":false,"suffix":""},{"dropping-particle":"","family":"Wang","given":"Dengbin","non-dropping-particle":"","parse-names":false,"suffix":""},{"dropping-particle":"","family":"Lan","given":"Weishun","non-dropping-particle":"","parse-names":false,"suffix":""}],"container-title":"Journal of Infection","id":"ITEM-1","issued":{"date-parts":[["2020","3"]]},"publisher":"W.B. Saunders Ltd","publisher-place":"(Liu, Li, Zhang, Wang) Department of Radiology, Xinhua Hospital, Shanghai Jiao Tong University School of Medicine, No. 1665 Kongjiang Road, Yangpu District, Shanghai 200092, China","title":"Clinical and CT imaging features of the COVID-19 pneumonia: Focus on pregnant women and children","type":"article-journal"},"uris":["http://www.mendeley.com/documents/?uuid=7fd17d86-b7bf-48f7-8200-e8a517bf2564"]}],"mendeley":{"formattedCitation":"&lt;sup&gt;84&lt;/sup&gt;","plainTextFormattedCitation":"84","previouslyFormattedCitation":"&lt;sup&gt;82&lt;/sup&gt;"},"properties":{"noteIndex":0},"schema":"https://github.com/citation-style-language/schema/raw/master/csl-citation.json"}</w:instrText>
            </w:r>
            <w:r w:rsidRPr="00041963">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4</w:t>
            </w:r>
            <w:r w:rsidRPr="00041963">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0036B8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60FED95" w14:textId="24F19C7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11:10)</w:t>
            </w:r>
          </w:p>
        </w:tc>
        <w:tc>
          <w:tcPr>
            <w:tcW w:w="1417" w:type="dxa"/>
            <w:shd w:val="clear" w:color="auto" w:fill="auto"/>
            <w:noWrap/>
            <w:vAlign w:val="center"/>
            <w:hideMark/>
          </w:tcPr>
          <w:p w14:paraId="7BE21150" w14:textId="3B3D65E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70 (43-92)</w:t>
            </w:r>
          </w:p>
        </w:tc>
        <w:tc>
          <w:tcPr>
            <w:tcW w:w="1597" w:type="dxa"/>
            <w:vAlign w:val="center"/>
          </w:tcPr>
          <w:p w14:paraId="6A8D3D18" w14:textId="4726783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0FEF63B" w14:textId="29DF71C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1C3DF3D" w14:textId="65FEF9E8" w:rsidTr="0072164E">
        <w:trPr>
          <w:trHeight w:val="320"/>
        </w:trPr>
        <w:tc>
          <w:tcPr>
            <w:tcW w:w="2267" w:type="dxa"/>
            <w:shd w:val="clear" w:color="auto" w:fill="auto"/>
            <w:noWrap/>
            <w:vAlign w:val="center"/>
            <w:hideMark/>
          </w:tcPr>
          <w:p w14:paraId="3A138B71" w14:textId="60FA8B6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2.016","ISSN":"01634453","PMID":"32112884","abstract":"Background: Little is known about COVID-19 outside Hubei. The aim of this paper was to describe the clinical characteristics and imaging manifestations of hospitalized patients with confirmed COVID-19 infection in Wenzhou, Zhejiang, China. Methods: In this retrospective cohort study, 149 RT-PCR confirmed positive patients were consecutively enrolled from January 17th to February 10th, 2020 in three tertiary hospitals of Wenzhou. Outcomes were followed up until Feb 15th, 2020. Findings: A total of 85 patients had Hubei travel/residence history, while another 49 had contact with people from Hubei and 15 had no traceable exposure history to Hubei. Fever, cough and expectoration were the most common symptoms, 14 patients had decreased oxygen saturation, 33 had leukopenia, 53 had lymphopenia, and 82 had elevated C-reactive protein. On chest computed tomography (CT), lung segments 6 and 10 were mostly involved. A total of 287 segments presented ground glass opacity, 637 presented mixed opacity and 170 presented consolidation. Lesions were more localized in the peripheral lung with a patchy form. No significant difference was found between patients with or without Hubei exposure history. Seventeen patients had normal CT on admission of these, 12 had negative findings even10 days later. Interpretation: Most patients presented with a mild infection in our study. The imaging pattern of multifocal peripheral ground glass or mixed opacity with predominance in the lower lung is highly suspicious of COVID-19 in the first week of disease onset. Nevetheless, some patients can present with a normal chest finding despite testing positive for COVID-19. Funding: We did not receive any fundings.","author":[{"dropping-particle":"","family":"Yang","given":"Wenjie","non-dropping-particle":"","parse-names":false,"suffix":""},{"dropping-particle":"","family":"Cao","given":"Qiqi","non-dropping-particle":"","parse-names":false,"suffix":""},{"dropping-particle":"","family":"Qin","given":"Le","non-dropping-particle":"","parse-names":false,"suffix":""},{"dropping-particle":"","family":"Wang","given":"Xiaoyang","non-dropping-particle":"","parse-names":false,"suffix":""},{"dropping-particle":"","family":"Cheng","given":"Zenghui","non-dropping-particle":"","parse-names":false,"suffix":""},{"dropping-particle":"","family":"Pan","given":"Ashan","non-dropping-particle":"","parse-names":false,"suffix":""},{"dropping-particle":"","family":"Dai","given":"Jianyi","non-dropping-particle":"","parse-names":false,"suffix":""},{"dropping-particle":"","family":"Sun","given":"Qingfeng","non-dropping-particle":"","parse-names":false,"suffix":""},{"dropping-particle":"","family":"Zhao","given":"Fengquan","non-dropping-particle":"","parse-names":false,"suffix":""},{"dropping-particle":"","family":"Qu","given":"Jieming","non-dropping-particle":"","parse-names":false,"suffix":""},{"dropping-particle":"","family":"Yan","given":"Fuhua","non-dropping-particle":"","parse-names":false,"suffix":""}],"container-title":"Journal of Infection","id":"ITEM-1","issue":"4","issued":{"date-parts":[["2020","4"]]},"page":"388-393","publisher":"Elsevier Ltd","title":"Clinical characteristics and imaging manifestations of the 2019 novel coronavirus disease (COVID-19):A multi-center study in Wenzhou city, Zhejiang, China","type":"article-journal","volume":"80"},"uris":["http://www.mendeley.com/documents/?uuid=6b5586f8-cf4f-4f6d-828f-8361df3d3601"]}],"mendeley":{"formattedCitation":"&lt;sup&gt;85&lt;/sup&gt;","plainTextFormattedCitation":"85","previouslyFormattedCitation":"&lt;sup&gt;8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89A18E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C7EABDC" w14:textId="640C704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17:4)</w:t>
            </w:r>
          </w:p>
        </w:tc>
        <w:tc>
          <w:tcPr>
            <w:tcW w:w="1417" w:type="dxa"/>
            <w:shd w:val="clear" w:color="auto" w:fill="auto"/>
            <w:noWrap/>
            <w:vAlign w:val="center"/>
            <w:hideMark/>
          </w:tcPr>
          <w:p w14:paraId="664DE1C2" w14:textId="2FDBD39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3 (unclear)</w:t>
            </w:r>
          </w:p>
        </w:tc>
        <w:tc>
          <w:tcPr>
            <w:tcW w:w="1597" w:type="dxa"/>
            <w:vAlign w:val="center"/>
          </w:tcPr>
          <w:p w14:paraId="2277E1EE" w14:textId="6C67772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A1F0267" w14:textId="4BB0C20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69C801D" w14:textId="72ACBB46" w:rsidTr="0072164E">
        <w:trPr>
          <w:trHeight w:val="320"/>
        </w:trPr>
        <w:tc>
          <w:tcPr>
            <w:tcW w:w="2267" w:type="dxa"/>
            <w:shd w:val="clear" w:color="auto" w:fill="auto"/>
            <w:noWrap/>
            <w:vAlign w:val="center"/>
            <w:hideMark/>
          </w:tcPr>
          <w:p w14:paraId="2257D10C" w14:textId="1A4D244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360-3","ISSN":"01406736","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1","issue":"10226","issued":{"date-parts":[["2020","3"]]},"page":"809-815","publisher":"Lancet","publisher-place":"(Chen, Guo, Yu, Li, Xu, Gong, Liao, Zhang) Department of Gynaecology and Obstetrics, Zhongnan Hospital of Wuhan University, Wuhan, Hubei, China","title":"Clinical characteristics and intrauterine vertical transmission potential of COVID-19 infection in nine pregnant women: a retrospective review of medical records","type":"article-journal","volume":"395"},"uris":["http://www.mendeley.com/documents/?uuid=b097d027-8807-4b33-8402-07a8c2dfdf4f"]}],"mendeley":{"formattedCitation":"&lt;sup&gt;86&lt;/sup&gt;","plainTextFormattedCitation":"86","previouslyFormattedCitation":"&lt;sup&gt;8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079B38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CC3A60D" w14:textId="4C3C0E9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18:3)</w:t>
            </w:r>
          </w:p>
        </w:tc>
        <w:tc>
          <w:tcPr>
            <w:tcW w:w="1417" w:type="dxa"/>
            <w:shd w:val="clear" w:color="auto" w:fill="auto"/>
            <w:noWrap/>
            <w:vAlign w:val="center"/>
            <w:hideMark/>
          </w:tcPr>
          <w:p w14:paraId="585ABE64" w14:textId="22D7F52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4 (48-75)</w:t>
            </w:r>
          </w:p>
        </w:tc>
        <w:tc>
          <w:tcPr>
            <w:tcW w:w="1597" w:type="dxa"/>
            <w:vAlign w:val="center"/>
          </w:tcPr>
          <w:p w14:paraId="52216125" w14:textId="24309B2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77DFAAC" w14:textId="695C2EF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4467E79" w14:textId="0D4A0DA0" w:rsidTr="0072164E">
        <w:trPr>
          <w:trHeight w:val="320"/>
        </w:trPr>
        <w:tc>
          <w:tcPr>
            <w:tcW w:w="2267" w:type="dxa"/>
            <w:shd w:val="clear" w:color="auto" w:fill="auto"/>
            <w:noWrap/>
            <w:vAlign w:val="center"/>
            <w:hideMark/>
          </w:tcPr>
          <w:p w14:paraId="0CEB84AC" w14:textId="62AEE48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5582/bst.2020.01030","ISSN":"1881-7823 (electronic)","abstract":"Pneumonia associated with the 2019 novel coronavirus (2019-nCoV) is continuously and rapidly circulating at present. No effective antiviral treatment has been verified thus far. We report here the clinical characteristics and therapeutic procedure for four patients with mild or severe 2019-nCoV pneumonia admitted to Shanghai Public Health Clinical Center. All the patients were given antiviral treatment including lopinavir/ritonavir (Kaletra), arbidol, and Shufeng Jiedu Capsule (SFJDC, a traditional Chinese medicine) and other necessary support care. After treatment, three patients gained significant improvement in pneumonia associated symptoms, two of whom were confirmed 2019-nCoV negative and discharged, and one of whom was virus negative at the first test. The remaining patient with severe pneumonia had shown signs of improvement by the cutoff date for data collection. Results obtained in the current study may provide clues for treatment of 2019-nCoV pneumonia. The efficacy of antiviral treatment including lopinavir/ritonavir, arbidol, and SFJDC warrants further verification in future study.","author":[{"dropping-particle":"","family":"Z.","given":"Wang","non-dropping-particle":"","parse-names":false,"suffix":""},{"dropping-particle":"","family":"X.","given":"Chen","non-dropping-particle":"","parse-names":false,"suffix":""},{"dropping-particle":"","family":"Y.","given":"Lu","non-dropping-particle":"","parse-names":false,"suffix":""},{"dropping-particle":"","family":"F.","given":"Chen","non-dropping-particle":"","parse-names":false,"suffix":""},{"dropping-particle":"","family":"W.","given":"Zhang","non-dropping-particle":"","parse-names":false,"suffix":""}],"container-title":"Bioscience trends","id":"ITEM-1","issue":"1","issued":{"date-parts":[["2020"]]},"page":"64-68","publisher":"NLM (Medline)","publisher-place":"(Wang) Department of Respiratory Disease, Yueyang Hospital of Integrated Traditional Chinese and Western Medicine, Shanghai University of Traditional Chinese Medicine, Shanghai, China","title":"Clinical characteristics and therapeutic procedure for four cases with 2019 novel coronavirus pneumonia receiving combined Chinese and Western medicine treatment","type":"article-journal","volume":"14"},"uris":["http://www.mendeley.com/documents/?uuid=ba0f89cb-2d6b-4ea0-9b03-2242580ed541"]}],"mendeley":{"formattedCitation":"&lt;sup&gt;87&lt;/sup&gt;","plainTextFormattedCitation":"87","previouslyFormattedCitation":"&lt;sup&gt;8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2445FF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B1BE810" w14:textId="3709671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 (11:10)</w:t>
            </w:r>
          </w:p>
        </w:tc>
        <w:tc>
          <w:tcPr>
            <w:tcW w:w="1417" w:type="dxa"/>
            <w:shd w:val="clear" w:color="auto" w:fill="auto"/>
            <w:noWrap/>
            <w:vAlign w:val="center"/>
            <w:hideMark/>
          </w:tcPr>
          <w:p w14:paraId="54339567" w14:textId="709A137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2 (24-85)</w:t>
            </w:r>
          </w:p>
        </w:tc>
        <w:tc>
          <w:tcPr>
            <w:tcW w:w="1597" w:type="dxa"/>
            <w:vAlign w:val="center"/>
          </w:tcPr>
          <w:p w14:paraId="61B579A9" w14:textId="5EFC7B1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6F725F3" w14:textId="79B3BAB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BD7576D" w14:textId="39C0C66A" w:rsidTr="0072164E">
        <w:trPr>
          <w:trHeight w:val="320"/>
        </w:trPr>
        <w:tc>
          <w:tcPr>
            <w:tcW w:w="2267" w:type="dxa"/>
            <w:shd w:val="clear" w:color="auto" w:fill="auto"/>
            <w:noWrap/>
            <w:vAlign w:val="center"/>
            <w:hideMark/>
          </w:tcPr>
          <w:p w14:paraId="1F6E8EB3" w14:textId="473A731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lastRenderedPageBreak/>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36/bmj.m1091","ISBN":"0000000220279","ISSN":"17561833","abstract":"OBJECTIVE: To delineate the clinical characteristics of patients with coronavirus disease 2019 (covid-19) who died. DESIGN: Retrospective case series. SETTING: Tongji Hospital in Wuhan, China. PARTICIPANTS: Among a cohort of 799 patients, 113 who died and 161 who recovered with a diagnosis of covid-19 were analysed. Data were collected until 28 February 2020. MAIN OUTCOME MEASURES: Clinical characteristics and laboratory findings were obtained from electronic medical records with data collection forms. RESULTS: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 CONCLUSIO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author":[{"dropping-particle":"","family":"Chen","given":"Tao","non-dropping-particle":"","parse-names":false,"suffix":""},{"dropping-particle":"","family":"Wu","given":"Di","non-dropping-particle":"","parse-names":false,"suffix":""},{"dropping-particle":"","family":"Chen","given":"Huilong","non-dropping-particle":"","parse-names":false,"suffix":""},{"dropping-particle":"","family":"Yan","given":"Weiming","non-dropping-particle":"","parse-names":false,"suffix":""},{"dropping-particle":"","family":"Yang","given":"Danlei","non-dropping-particle":"","parse-names":false,"suffix":""},{"dropping-particle":"","family":"Chen","given":"Guang","non-dropping-particle":"","parse-names":false,"suffix":""},{"dropping-particle":"","family":"Ma","given":"Ke","non-dropping-particle":"","parse-names":false,"suffix":""},{"dropping-particle":"","family":"Xu","given":"Dong","non-dropping-particle":"","parse-names":false,"suffix":""},{"dropping-particle":"","family":"Yu","given":"Haijing","non-dropping-particle":"","parse-names":false,"suffix":""},{"dropping-particle":"","family":"Wang","given":"Hongwu","non-dropping-particle":"","parse-names":false,"suffix":""},{"dropping-particle":"","family":"Wang","given":"Tao","non-dropping-particle":"","parse-names":false,"suffix":""},{"dropping-particle":"","family":"Guo","given":"Wei","non-dropping-particle":"","parse-names":false,"suffix":""},{"dropping-particle":"","family":"Chen","given":"Jia","non-dropping-particle":"","parse-names":false,"suffix":""},{"dropping-particle":"","family":"Ding","given":"Chen","non-dropping-particle":"","parse-names":false,"suffix":""},{"dropping-particle":"","family":"Zhang","given":"Xiaoping","non-dropping-particle":"","parse-names":false,"suffix":""},{"dropping-particle":"","family":"Huang","given":"Jiaquan","non-dropping-particle":"","parse-names":false,"suffix":""},{"dropping-particle":"","family":"Han","given":"Meifang","non-dropping-particle":"","parse-names":false,"suffix":""},{"dropping-particle":"","family":"Li","given":"Shusheng","non-dropping-particle":"","parse-names":false,"suffix":""},{"dropping-particle":"","family":"Luo","given":"Xiaoping","non-dropping-particle":"","parse-names":false,"suffix":""},{"dropping-particle":"","family":"Zhao","given":"Jianping","non-dropping-particle":"","parse-names":false,"suffix":""},{"dropping-particle":"","family":"Ning","given":"Qin","non-dropping-particle":"","parse-names":false,"suffix":""}],"container-title":"Bmj","id":"ITEM-1","issued":{"date-parts":[["2020"]]},"page":"m1091","title":"Clinical characteristics of 113 deceased patients with coronavirus disease 2019: retrospective study","type":"article-journal","volume":"2"},"uris":["http://www.mendeley.com/documents/?uuid=6cc16e3b-2893-48a7-bd1d-98b340e6a757"]}],"mendeley":{"formattedCitation":"&lt;sup&gt;88&lt;/sup&gt;","plainTextFormattedCitation":"88","previouslyFormattedCitation":"&lt;sup&gt;8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8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0BEB87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267EBDA" w14:textId="7EC3BC5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4 (8:16)</w:t>
            </w:r>
          </w:p>
        </w:tc>
        <w:tc>
          <w:tcPr>
            <w:tcW w:w="1417" w:type="dxa"/>
            <w:shd w:val="clear" w:color="auto" w:fill="auto"/>
            <w:noWrap/>
            <w:vAlign w:val="center"/>
            <w:hideMark/>
          </w:tcPr>
          <w:p w14:paraId="181FDBD9" w14:textId="48A200E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3 (unclear)</w:t>
            </w:r>
          </w:p>
        </w:tc>
        <w:tc>
          <w:tcPr>
            <w:tcW w:w="1597" w:type="dxa"/>
            <w:vAlign w:val="center"/>
          </w:tcPr>
          <w:p w14:paraId="6F2BDA3C" w14:textId="690B72E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FF12F88" w14:textId="2CED827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69A64F5" w14:textId="5E757A2D" w:rsidTr="0072164E">
        <w:trPr>
          <w:trHeight w:val="320"/>
        </w:trPr>
        <w:tc>
          <w:tcPr>
            <w:tcW w:w="2267" w:type="dxa"/>
            <w:shd w:val="clear" w:color="auto" w:fill="auto"/>
            <w:noWrap/>
            <w:vAlign w:val="center"/>
            <w:hideMark/>
          </w:tcPr>
          <w:p w14:paraId="4F41C078" w14:textId="4B64066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11/all.14238","ISSN":"0105-4538","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s):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 Copyright © 2020 EAACI and John Wiley and Sons A/S. Published by John Wiley and Sons Ltd.","author":[{"dropping-particle":"","family":"Zhang","given":"Jin-jin","non-dropping-particle":"","parse-names":false,"suffix":""},{"dropping-particle":"","family":"Dong","given":"Xiang","non-dropping-particle":"","parse-names":false,"suffix":""},{"dropping-particle":"","family":"Cao","given":"Yi-yuan","non-dropping-particle":"","parse-names":false,"suffix":""},{"dropping-particle":"","family":"Yuan","given":"Ya-dong","non-dropping-particle":"","parse-names":false,"suffix":""},{"dropping-particle":"","family":"Yang","given":"Yi-bin","non-dropping-particle":"","parse-names":false,"suffix":""},{"dropping-particle":"","family":"Yan","given":"You-qin","non-dropping-particle":"","parse-names":false,"suffix":""},{"dropping-particle":"","family":"Akdis","given":"Cezmi A.","non-dropping-particle":"","parse-names":false,"suffix":""},{"dropping-particle":"","family":"Gao","given":"Ya-dong","non-dropping-particle":"","parse-names":false,"suffix":""}],"container-title":"Allergy","id":"ITEM-1","issued":{"date-parts":[["2020","2","27"]]},"page":"all.14238","publisher":"Blackwell Publishing Ltd","publisher-place":"(Zhang, Dong, Gao) Department of Allergology, Zhongnan Hospital of Wuhan University, Wuhan, China","title":"Clinical characteristics of 140 patients infected with SARS</w:instrText>
            </w:r>
            <w:r>
              <w:rPr>
                <w:rFonts w:ascii="Cambria Math" w:eastAsia="Times New Roman" w:hAnsi="Cambria Math" w:cs="Cambria Math"/>
                <w:color w:val="000000" w:themeColor="text1"/>
                <w:sz w:val="16"/>
                <w:szCs w:val="16"/>
                <w:lang w:eastAsia="en-GB"/>
              </w:rPr>
              <w:instrText>‐</w:instrText>
            </w:r>
            <w:r>
              <w:rPr>
                <w:rFonts w:ascii="Arial" w:eastAsia="Times New Roman" w:hAnsi="Arial" w:cs="Arial"/>
                <w:color w:val="000000" w:themeColor="text1"/>
                <w:sz w:val="16"/>
                <w:szCs w:val="16"/>
                <w:lang w:eastAsia="en-GB"/>
              </w:rPr>
              <w:instrText>CoV</w:instrText>
            </w:r>
            <w:r>
              <w:rPr>
                <w:rFonts w:ascii="Cambria Math" w:eastAsia="Times New Roman" w:hAnsi="Cambria Math" w:cs="Cambria Math"/>
                <w:color w:val="000000" w:themeColor="text1"/>
                <w:sz w:val="16"/>
                <w:szCs w:val="16"/>
                <w:lang w:eastAsia="en-GB"/>
              </w:rPr>
              <w:instrText>‐</w:instrText>
            </w:r>
            <w:r>
              <w:rPr>
                <w:rFonts w:ascii="Arial" w:eastAsia="Times New Roman" w:hAnsi="Arial" w:cs="Arial"/>
                <w:color w:val="000000" w:themeColor="text1"/>
                <w:sz w:val="16"/>
                <w:szCs w:val="16"/>
                <w:lang w:eastAsia="en-GB"/>
              </w:rPr>
              <w:instrText>2 in Wuhan, China","type":"article-journal"},"uris":["http://www.mendeley.com/documents/?uuid=a3c0b182-b1e9-42cc-ad9f-aced013cac17"]}],"mendeley":{"formattedCitation":"&lt;sup&gt;90&lt;/sup&gt;","plainTextFormattedCitation":"90","previouslyFormattedCitation":"&lt;sup&gt;8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1EDC00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84BE39C" w14:textId="361CFBD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5 (11:14)</w:t>
            </w:r>
          </w:p>
        </w:tc>
        <w:tc>
          <w:tcPr>
            <w:tcW w:w="1417" w:type="dxa"/>
            <w:shd w:val="clear" w:color="auto" w:fill="auto"/>
            <w:noWrap/>
            <w:vAlign w:val="center"/>
            <w:hideMark/>
          </w:tcPr>
          <w:p w14:paraId="5822F8A4" w14:textId="36B1D8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1 (25-80)</w:t>
            </w:r>
          </w:p>
        </w:tc>
        <w:tc>
          <w:tcPr>
            <w:tcW w:w="1597" w:type="dxa"/>
            <w:vAlign w:val="center"/>
          </w:tcPr>
          <w:p w14:paraId="4C67D135" w14:textId="2595CB4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FC5D4F3" w14:textId="57C383F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175D24A" w14:textId="491312A1" w:rsidTr="0072164E">
        <w:trPr>
          <w:trHeight w:val="320"/>
        </w:trPr>
        <w:tc>
          <w:tcPr>
            <w:tcW w:w="2267" w:type="dxa"/>
            <w:shd w:val="clear" w:color="auto" w:fill="auto"/>
            <w:noWrap/>
            <w:vAlign w:val="center"/>
            <w:hideMark/>
          </w:tcPr>
          <w:p w14:paraId="5C1FE657" w14:textId="5BD4002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2/jmv.25793","ISSN":"01466615","abstract":"BACKGROUND: In December 2019, an outbreak of the SARS-Cov-2 infection occurred in Wuhan, and rapidly spread to worldwide, which has attracted many people's concerns about the patients. However, studies on the infection status of medical personnels is still lacking. METHOD(S): 54 cases of SARS-Cov-2 infected medical staff from Tongji Hospital between January 7th to February 11th of 2020 were analyzed in this retrospective study. Clinical and epidemiological characteristics were compared between different groups by statistical method. RESULT(S): From January 7 to February 11, 2020, 54 medical staff of Tongji Hospital were hospitalized due to COVID-19. Most of them were from other clinical departments (72.2%) rather than emergency department (3.7%) or medical technology departments (18.5%). Among the 54 COVID-19 patients, the distribution of age had a significant difference between non-severe type and severe/critical cases (median age: 47 years vs. 38 years, p=0.0015). However, there was no statistical difference in terms of gender distribution and the first symptoms between theses two groups. Furthermore, we observed that the lesion regions in SARS-Cov-2 infected lungs with severe-/critical-type of medical staff were more likely to exhibit lesions in the right upper lobe (31.7% vs. 0%, P=0.028) and right lung (61% vs. 18.2%, P=0.012). CONCLUSION(S): Based on our findings with medical staff infection data, we suggest training for all hospital staff to prevent infection and preparation of sufficient protection and disinfection materials. This article is protected by copyright. All rights reserved.","author":[{"dropping-particle":"","family":"Chu","given":"Jiaojiao","non-dropping-particle":"","parse-names":false,"suffix":""},{"dropping-particle":"","family":"Yang","given":"Nan","non-dropping-particle":"","parse-names":false,"suffix":""},{"dropping-particle":"","family":"Wei","given":"Yanqiu","non-dropping-particle":"","parse-names":false,"suffix":""},{"dropping-particle":"","family":"Yue","given":"Huihui","non-dropping-particle":"","parse-names":false,"suffix":""},{"dropping-particle":"","family":"Zhang","given":"Fengqin","non-dropping-particle":"","parse-names":false,"suffix":""},{"dropping-particle":"","family":"Zhao","given":"Jianping","non-dropping-particle":"","parse-names":false,"suffix":""},{"dropping-particle":"","family":"He","given":"Li","non-dropping-particle":"","parse-names":false,"suffix":""},{"dropping-particle":"","family":"Sheng","given":"Gaohong","non-dropping-particle":"","parse-names":false,"suffix":""},{"dropping-particle":"","family":"Chen","given":"Peng","non-dropping-particle":"","parse-names":false,"suffix":""},{"dropping-particle":"","family":"Li","given":"Gang","non-dropping-particle":"","parse-names":false,"suffix":""},{"dropping-particle":"","family":"Wu","given":"Sisi","non-dropping-particle":"","parse-names":false,"suffix":""},{"dropping-particle":"","family":"Zhang","given":"Bo","non-dropping-particle":"","parse-names":false,"suffix":""},{"dropping-particle":"","family":"Zhang","given":"Shu","non-dropping-particle":"","parse-names":false,"suffix":""},{"dropping-particle":"","family":"Wang","given":"Congyi","non-dropping-particle":"","parse-names":false,"suffix":""},{"dropping-particle":"","family":"Miao","given":"Xiaoping","non-dropping-particle":"","parse-names":false,"suffix":""},{"dropping-particle":"","family":"Li","given":"Juan","non-dropping-particle":"","parse-names":false,"suffix":""},{"dropping-particle":"","family":"Liu","given":"Wenhua","non-dropping-particle":"","parse-names":false,"suffix":""},{"dropping-particle":"","family":"Zhang","given":"Huilan","non-dropping-particle":"","parse-names":false,"suffix":""}],"container-title":"Journal of Medical Virology","id":"ITEM-1","issued":{"date-parts":[["2020","4","6"]]},"publisher":"NLM (Medline)","publisher-place":"(Chu, Wei, Yue, Zhang, Zhao, Zhang) Department of Respiratory and Critical Care Medicine, Tongji Medical College, Huazhong University of Sciences and Technology, Wuhan, HuBei 430030, China","title":"Clinical characteristics of 54 medical staff with COVID-19: A retrospective study in a single center in Wuhan, China","type":"article-journal"},"uris":["http://www.mendeley.com/documents/?uuid=2abd8d00-b372-40c5-9835-9a1d02633bbf"]}],"mendeley":{"formattedCitation":"&lt;sup&gt;91&lt;/sup&gt;","plainTextFormattedCitation":"91","previouslyFormattedCitation":"&lt;sup&gt;8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1</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701DE6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3C34A64" w14:textId="10F5735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8 (15:13)</w:t>
            </w:r>
          </w:p>
        </w:tc>
        <w:tc>
          <w:tcPr>
            <w:tcW w:w="1417" w:type="dxa"/>
            <w:shd w:val="clear" w:color="auto" w:fill="auto"/>
            <w:noWrap/>
            <w:vAlign w:val="center"/>
            <w:hideMark/>
          </w:tcPr>
          <w:p w14:paraId="36B6E494" w14:textId="48E0B6F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2.6 (20-73)</w:t>
            </w:r>
          </w:p>
        </w:tc>
        <w:tc>
          <w:tcPr>
            <w:tcW w:w="1597" w:type="dxa"/>
            <w:vAlign w:val="center"/>
          </w:tcPr>
          <w:p w14:paraId="52EB7A30" w14:textId="7995560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7C99425" w14:textId="1811E3F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50B295D" w14:textId="083A6FA9" w:rsidTr="0072164E">
        <w:trPr>
          <w:trHeight w:val="320"/>
        </w:trPr>
        <w:tc>
          <w:tcPr>
            <w:tcW w:w="2267" w:type="dxa"/>
            <w:shd w:val="clear" w:color="auto" w:fill="auto"/>
            <w:noWrap/>
            <w:vAlign w:val="center"/>
            <w:hideMark/>
          </w:tcPr>
          <w:p w14:paraId="30114ECE" w14:textId="5164EEA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Gu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 Copyright © 2020 Massachusetts Medical Society.","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d":{"date-parts":[["2020","2","28"]]},"page":"NEJMoa2002032","publisher":"NLM (Medline)","publisher-place":"(Guan, Ni, Hu, Liang, Ou, He, Liu, Shan, Lei, Hui, Du, Li, Zeng, Yuen, Chen, Tang, Wang, Chen, Xiang, Li, Wang, Liang, Peng, Wei, Liu, Hu, Peng, Wang, Liu, Chen, Li, Zheng, Qiu, Luo, Ye, Zhu, Zhong) From the State Key Laboratory of Respiratory Disease, Na","title":"Clinical Characteristics of Coronavirus Disease 2019 in China","type":"article-journal"},"uris":["http://www.mendeley.com/documents/?uuid=f4566957-49de-49cd-a7c8-527172828bdd"]}],"mendeley":{"formattedCitation":"&lt;sup&gt;92&lt;/sup&gt;","plainTextFormattedCitation":"92","previouslyFormattedCitation":"&lt;sup&gt;9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90725A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0273050" w14:textId="79D4445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8 (16:12)</w:t>
            </w:r>
          </w:p>
        </w:tc>
        <w:tc>
          <w:tcPr>
            <w:tcW w:w="1417" w:type="dxa"/>
            <w:shd w:val="clear" w:color="auto" w:fill="auto"/>
            <w:noWrap/>
            <w:vAlign w:val="center"/>
            <w:hideMark/>
          </w:tcPr>
          <w:p w14:paraId="250E3DB5" w14:textId="2D3C226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8 (unclear)</w:t>
            </w:r>
          </w:p>
        </w:tc>
        <w:tc>
          <w:tcPr>
            <w:tcW w:w="1597" w:type="dxa"/>
            <w:vAlign w:val="center"/>
          </w:tcPr>
          <w:p w14:paraId="4F76ACEB" w14:textId="218BA1F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AE409E8" w14:textId="5109EDE5" w:rsidR="00EF39F4" w:rsidRPr="0072164E" w:rsidRDefault="00EF39F4" w:rsidP="00EF39F4">
            <w:pPr>
              <w:jc w:val="right"/>
              <w:rPr>
                <w:rFonts w:ascii="Arial" w:hAnsi="Arial" w:cs="Arial"/>
                <w:color w:val="000000" w:themeColor="text1"/>
                <w:sz w:val="18"/>
                <w:szCs w:val="18"/>
                <w:lang w:eastAsia="en-GB"/>
              </w:rPr>
            </w:pPr>
            <w:r w:rsidRPr="0072164E">
              <w:rPr>
                <w:rFonts w:ascii="Arial" w:hAnsi="Arial" w:cs="Arial"/>
                <w:color w:val="000000" w:themeColor="text1"/>
                <w:sz w:val="18"/>
                <w:szCs w:val="18"/>
              </w:rPr>
              <w:t>≥37.5°C</w:t>
            </w:r>
          </w:p>
        </w:tc>
      </w:tr>
      <w:tr w:rsidR="00EF39F4" w:rsidRPr="0072164E" w14:paraId="55A4AA19" w14:textId="649646C3" w:rsidTr="0072164E">
        <w:trPr>
          <w:trHeight w:val="320"/>
        </w:trPr>
        <w:tc>
          <w:tcPr>
            <w:tcW w:w="2267" w:type="dxa"/>
            <w:shd w:val="clear" w:color="auto" w:fill="auto"/>
            <w:noWrap/>
            <w:vAlign w:val="center"/>
            <w:hideMark/>
          </w:tcPr>
          <w:p w14:paraId="683E9C1D" w14:textId="3C1F495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De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7/CM9.0000000000000824","ISSN":"2542-5641","abstract":"BACKGROUND: The 2019 novel coronavirus (2019-nCoV) has caused the outbreak of the acute respiratory disease in Wuhan, Hubei Province of China since December 2019. This study is performed to analyze the clinical characteristics of patients who succumbed to and who recovered from 2019 novel coronavirus disease (COVID-19). METHOD(S): Clinical data were collected from two tertiary hospitals in Wuhan. A retrospective investigation was conducted to analyze the clinical characteristics of fatal cases of COVID-19 (death group) and compare them with recovered patients (recovered group). Continuous variables were analyzed using the Mann-Whitney U test. Categorical variables were analyzed by chi test or Fisher's exact tests as appropriate. RESULT(S): Our study enrolled 109 COVID-19 patients who died during hospitalization and 116 recovered patients. The median age of the death group was older than the recovered group (69 [62, 74] years vs. 40 [33, 57] years, Z = 9.738, P &lt; 0.001). More patients in the death group had underlying diseases (72.5% vs. 41.5%, chi = 22.105, P &lt; 0.001). Patients in the death group had a significantly longer time of illness onset to hospitalization (10.0 [6.5, 12.0] days vs. 7.0 [5.0, 10.0] days, Z = 3.216, P = 0.001). On admission, the proportion of patients with symptoms of dyspnea (70.6% vs. 24.7%, chi = 60.905, P &lt; 0.001) and expectoration (32.1% vs.15.7%, chi = 13.250, P &lt; 0.001) was significantly higher. The blood oxygen saturation was significantly lower in the death group (85 [77, 91]% vs. 97 [95, 98]%, Z = 10.625, P &lt; 0.001). The white blood cell (WBC) in death group was higher on admission (7.23 [4.87, 11.17] x 10/L vs. 4.52 [3.62, 5.88] x 10/L, Z = 7.618, P &lt; 0.001). Patients in the death group exhibited significantly lower lymphocyte count (0.63 [0.40, 0.79] x 10/L vs. 1.00 [0.72, 1.27] x 10/L, Z = 8.037, P &lt; 0.001) and lymphocyte/WBC ratio (7.10 [4.45, 12.73]% vs. 23.5 [15.27, 31.25]%, Z = 10.315, P &lt; 0.001) on admission, and the lymphocyte/WBC ratio continue to decrease during hospitalization (7.10 [4.45, 12.73]% vs. 2.91 [1.79, 6.13]%, Z = 5.242, P &lt; 0.001). Alanine transaminase (ALT) (22.00 [15.00, 34.00] U/L vs. 18.70 [13.00, 30.38] U/L, Z = 2.592, P = 0.010), aspartate transaminase (AST) (34.00 [27.00, 47.00] U/L vs. 22.00 [17.65, 31.75] U/L, Z = 7.308, P &lt; 0.001), and creatinine levels (89.00 [72.00, 133.50] mumol/L vs.65.00 [54.60, 78.75] mumol/L, Z = 6.478, P &lt; 0.001) were significantly higher in the death group that …","author":[{"dropping-particle":"","family":"Deng","given":"Yan","non-dropping-particle":"","parse-names":false,"suffix":""},{"dropping-particle":"","family":"Liu","given":"Wei","non-dropping-particle":"","parse-names":false,"suffix":""},{"dropping-particle":"","family":"Liu","given":"Kui","non-dropping-particle":"","parse-names":false,"suffix":""},{"dropping-particle":"","family":"Fang","given":"Yuan-Yuan","non-dropping-particle":"","parse-names":false,"suffix":""},{"dropping-particle":"","family":"Shang","given":"Jin","non-dropping-particle":"","parse-names":false,"suffix":""},{"dropping-particle":"","family":"Zhou","given":"Ling","non-dropping-particle":"","parse-names":false,"suffix":""},{"dropping-particle":"","family":"Wang","given":"Ke","non-dropping-particle":"","parse-names":false,"suffix":""},{"dropping-particle":"","family":"Leng","given":"Fan","non-dropping-particle":"","parse-names":false,"suffix":""},{"dropping-particle":"","family":"Wei","given":"Shuang","non-dropping-particle":"","parse-names":false,"suffix":""},{"dropping-particle":"","family":"Chen","given":"Lei","non-dropping-particle":"","parse-names":false,"suffix":""},{"dropping-particle":"","family":"Liu","given":"Hui-Guo","non-dropping-particle":"","parse-names":false,"suffix":""}],"container-title":"Chinese Medical Journal","id":"ITEM-1","issued":{"date-parts":[["2020","3"]]},"page":"1","publisher":"NLM (Medline)","publisher-place":"(Deng, Liu, Fang, Shang, Zhou, Wang, Leng, Wei, Chen, Liu) Department of Respiratory and Critical Care Medicine, Tongji Hospital, Tongji Medical College, Huazhong University of Science and Technology, Wuhan, Hubei 430030, China","title":"Clinical characteristics of fatal and recovered cases of coronavirus disease 2019 (COVID-19) in Wuhan, China","type":"article-journal"},"uris":["http://www.mendeley.com/documents/?uuid=bf673d2f-ca01-49f8-b3d9-dd9b919ce402"]}],"mendeley":{"formattedCitation":"&lt;sup&gt;93&lt;/sup&gt;","plainTextFormattedCitation":"93","previouslyFormattedCitation":"&lt;sup&gt;9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293734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BEB6F25" w14:textId="5F4E358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9 (21:8)</w:t>
            </w:r>
          </w:p>
        </w:tc>
        <w:tc>
          <w:tcPr>
            <w:tcW w:w="1417" w:type="dxa"/>
            <w:shd w:val="clear" w:color="auto" w:fill="auto"/>
            <w:noWrap/>
            <w:vAlign w:val="center"/>
            <w:hideMark/>
          </w:tcPr>
          <w:p w14:paraId="2E35199D" w14:textId="515DBC6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 (unclear)</w:t>
            </w:r>
          </w:p>
        </w:tc>
        <w:tc>
          <w:tcPr>
            <w:tcW w:w="1597" w:type="dxa"/>
            <w:vAlign w:val="center"/>
          </w:tcPr>
          <w:p w14:paraId="4F596E8A" w14:textId="42C92ED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79E7D7E" w14:textId="766AFE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69E71B6" w14:textId="01CC1516" w:rsidTr="0072164E">
        <w:trPr>
          <w:trHeight w:val="320"/>
        </w:trPr>
        <w:tc>
          <w:tcPr>
            <w:tcW w:w="2267" w:type="dxa"/>
            <w:shd w:val="clear" w:color="auto" w:fill="auto"/>
            <w:noWrap/>
            <w:vAlign w:val="center"/>
            <w:hideMark/>
          </w:tcPr>
          <w:p w14:paraId="291E6809" w14:textId="2FCF7CF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199","ISSN":"1058-4838","abstract":"BACKGROUND: We aimed to report the clinical characteristics of imported coronavirus disease-19 (COVID-19) in Jiangsu Province. METHOD(S): We retrospectively investigated the clinical, imaging, and laboratory characteristics of confirmed cases of COVID-19 with WHO interim guidance in three Grade IIIA hospitals of Jiangsu from Jan 22 to Feb 14, 2020. Real time RT-PCR was used to detect the new coronavirus in respiratory samples. RESULT(S): Of the 80 patients infected with COVID-19, 41 patients were female, with a median age of 46.1 years. Except for 3 severe patients, the rest of the 77 patients exhibited mild or moderate symptoms. 9 patients were unconfirmed until a third-time nucleic acid test. 38 cases had a history of chronic diseases. The main clinical manifestations of the patients were fever and cough, which accounted for 63 cases (78.75%) and 51 cases (-63.75%) respectively. Only 3 patients (3.75%) showed liver dysfunction. Imaging examination showed that 55 patients (-68.75%) showed abnormal, 25 cases (31.25%) had no abnormal density shadow in the parenchyma of both lungs. Up to now, 21 cases were discharged from the hospital, and no patient died. The average length of stay for discharged patients was 8 days. CONCLUSION(S): Compared with the cases in Wuhan, the cases in Jiangsu exhibited mild or moderate symptoms and no obvious gender susceptivity. The proportion of patients having liver dysfunction and abnormal CT imaging was relatively lower than that of Wuhan. Notably, infected patients may be falsely excluded based on two consecutively negative respiratory pathogenic nucleic acid test results. Copyright © The Author(s) 2020. Published by Oxford University Press for the Infectious Diseases Society of America. All rights reserved. For permissions, e-mail: journals.permissions@oup.com.","author":[{"dropping-particle":"","family":"Wu","given":"Jian","non-dropping-particle":"","parse-names":false,"suffix":""},{"dropping-particle":"","family":"Liu","given":"Jun","non-dropping-particle":"","parse-names":false,"suffix":""},{"dropping-particle":"","family":"Zhao","given":"Xinguo","non-dropping-particle":"","parse-names":false,"suffix":""},{"dropping-particle":"","family":"Liu","given":"Chengyuan","non-dropping-particle":"","parse-names":false,"suffix":""},{"dropping-particle":"","family":"Wang","given":"Wei","non-dropping-particle":"","parse-names":false,"suffix":""},{"dropping-particle":"","family":"Wang","given":"Dawei","non-dropping-particle":"","parse-names":false,"suffix":""},{"dropping-particle":"","family":"Xu","given":"Wei","non-dropping-particle":"","parse-names":false,"suffix":""},{"dropping-particle":"","family":"Zhang","given":"Chunyu","non-dropping-particle":"","parse-names":false,"suffix":""},{"dropping-particle":"","family":"Yu","given":"Jiong","non-dropping-particle":"","parse-names":false,"suffix":""},{"dropping-particle":"","family":"Jiang","given":"Bin","non-dropping-particle":"","parse-names":false,"suffix":""},{"dropping-particle":"","family":"Cao","given":"Hongcui","non-dropping-particle":"","parse-names":false,"suffix":""},{"dropping-particle":"","family":"Li","given":"Lanjuan","non-dropping-particle":"","parse-names":false,"suffix":""}],"container-title":"Clinical Infectious Diseases","id":"ITEM-1","issued":{"date-parts":[["2020","2","29"]]},"publisher":"NLM (Medline)","publisher-place":"(Wu, Yu, Cao, Li) State Key Laboratory for the Diagnosis and Treatment of Infectious Diseases, National Clinical Research Center for Infectious Diseases, First Affiliated Hospital, College of Medicine, Zhejiang University, Hangzhou, China","title":"Clinical Characteristics of Imported Cases of Coronavirus Disease 2019 (COVID-19) in Jiangsu Province: A Multicenter Descriptive Study","type":"article-journal"},"uris":["http://www.mendeley.com/documents/?uuid=453660c5-1453-45a4-8884-992bbc3ee913"]}],"mendeley":{"formattedCitation":"&lt;sup&gt;94&lt;/sup&gt;","plainTextFormattedCitation":"94","previouslyFormattedCitation":"&lt;sup&gt;9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424B6F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981DC46" w14:textId="5667CB1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2 (15:17)</w:t>
            </w:r>
          </w:p>
        </w:tc>
        <w:tc>
          <w:tcPr>
            <w:tcW w:w="1417" w:type="dxa"/>
            <w:shd w:val="clear" w:color="auto" w:fill="auto"/>
            <w:noWrap/>
            <w:vAlign w:val="center"/>
            <w:hideMark/>
          </w:tcPr>
          <w:p w14:paraId="49750452" w14:textId="5E4A6D3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44D2F7E6" w14:textId="5AD7C2D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11ADABA" w14:textId="08BD2BF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4EA201C" w14:textId="7801CDB1" w:rsidTr="0072164E">
        <w:trPr>
          <w:trHeight w:val="320"/>
        </w:trPr>
        <w:tc>
          <w:tcPr>
            <w:tcW w:w="2267" w:type="dxa"/>
            <w:shd w:val="clear" w:color="auto" w:fill="auto"/>
            <w:noWrap/>
            <w:vAlign w:val="center"/>
            <w:hideMark/>
          </w:tcPr>
          <w:p w14:paraId="077D11FC" w14:textId="1167FA2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Hu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tmaid.2020.101606","ISSN":"14778939","author":[{"dropping-particle":"","family":"Huang","given":"Yihui","non-dropping-particle":"","parse-names":false,"suffix":""},{"dropping-particle":"","family":"Tu","given":"Mengqi","non-dropping-particle":"","parse-names":false,"suffix":""},{"dropping-particle":"","family":"Wang","given":"Shipei","non-dropping-particle":"","parse-names":false,"suffix":""},{"dropping-particle":"","family":"Chen","given":"Sichao","non-dropping-particle":"","parse-names":false,"suffix":""},{"dropping-particle":"","family":"Zhou","given":"Wei","non-dropping-particle":"","parse-names":false,"suffix":""},{"dropping-particle":"","family":"Chen","given":"Danyang","non-dropping-particle":"","parse-names":false,"suffix":""},{"dropping-particle":"","family":"Zhou","given":"Lin","non-dropping-particle":"","parse-names":false,"suffix":""},{"dropping-particle":"","family":"Wang","given":"Min","non-dropping-particle":"","parse-names":false,"suffix":""},{"dropping-particle":"","family":"Zhao","given":"Yan","non-dropping-particle":"","parse-names":false,"suffix":""},{"dropping-particle":"","family":"Zeng","given":"Wen","non-dropping-particle":"","parse-names":false,"suffix":""},{"dropping-particle":"","family":"Huang","given":"Qi","non-dropping-particle":"","parse-names":false,"suffix":""},{"dropping-particle":"","family":"Xu","given":"Hai'bo","non-dropping-particle":"","parse-names":false,"suffix":""},{"dropping-particle":"","family":"Liu","given":"Zeming","non-dropping-particle":"","parse-names":false,"suffix":""},{"dropping-particle":"","family":"Guo","given":"Liang","non-dropping-particle":"","parse-names":false,"suffix":""}],"container-title":"Travel Medicine and Infectious Disease","id":"ITEM-1","issued":{"date-parts":[["2020","2"]]},"page":"101606","publisher":"Elsevier USA","publisher-place":"(Huang, Wang, Chen, Zhou, Chen, Zhou, Wang, Liu, Guo) Department of Plastic Surgery, Zhongnan Hospital of Wuhan University, Wuhan 430071, China","title":"Clinical characteristics of laboratory confirmed positive cases of SARS-CoV-2 infection in Wuhan, China: A retrospective single center analysis","type":"article-journal"},"uris":["http://www.mendeley.com/documents/?uuid=9dba1982-b5cb-49b1-b5ec-5f3d36df2dc6"]}],"mendeley":{"formattedCitation":"&lt;sup&gt;95&lt;/sup&gt;","plainTextFormattedCitation":"95","previouslyFormattedCitation":"&lt;sup&gt;9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98DB8E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1F41AB2" w14:textId="66E8004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3 (17:16)</w:t>
            </w:r>
          </w:p>
        </w:tc>
        <w:tc>
          <w:tcPr>
            <w:tcW w:w="1417" w:type="dxa"/>
            <w:shd w:val="clear" w:color="auto" w:fill="auto"/>
            <w:noWrap/>
            <w:vAlign w:val="center"/>
            <w:hideMark/>
          </w:tcPr>
          <w:p w14:paraId="1DAE4492" w14:textId="134DB86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 (unclear)</w:t>
            </w:r>
          </w:p>
        </w:tc>
        <w:tc>
          <w:tcPr>
            <w:tcW w:w="1597" w:type="dxa"/>
            <w:vAlign w:val="center"/>
          </w:tcPr>
          <w:p w14:paraId="0C86596E" w14:textId="433D4D0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0BE40844" w14:textId="2BC5E1A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DB39746" w14:textId="22B47EB8" w:rsidTr="0072164E">
        <w:trPr>
          <w:trHeight w:val="320"/>
        </w:trPr>
        <w:tc>
          <w:tcPr>
            <w:tcW w:w="2267" w:type="dxa"/>
            <w:shd w:val="clear" w:color="auto" w:fill="auto"/>
            <w:noWrap/>
            <w:vAlign w:val="center"/>
            <w:hideMark/>
          </w:tcPr>
          <w:p w14:paraId="54DED79E" w14:textId="1F755CC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Ku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7/CM9.0000000000000744","ISSN":"2542-5641","abstract":"BACKGROUND: A novel coronavirus (2019-nCoV) causing an outbreak of pneumonia in Wuhan, Hubei province of China was isolated in January 2020. This study aims to investigate its epidemiologic history, and analyzed the clinical characteristics, treatment regimens, and prognosis of patients infected with 2019-nCoV during this outbreak. METHOD(S): Clinical data from 137 2019-nCoV-infected patients admitted to the respiratory departments of nine tertiary hospitals in Hubei province from December 30, 2019 to January 24, 2020 were collected, including general status, clinical manifestations, laboratory test results, imaging characteristics, and treatment regimens. RESULT(S): None of the 137 patients (61 males, 76 females, aged 20-83 years, mean age 55 +/- 16 years) had a definite history of exposure to Huanan Seafood Wholesale Market. Major initial symptoms included fever (112/137, 81.8%), coughing (66/137, 48.2%), and muscle pain or fatigue (44/137, 32.1%), with other, less typical initial symptoms observed at low frequency, including heart palpitations, diarrhea, and headache. Nearly 80% of the patients had normal or decreased white blood cell counts, and 72.3% (99/137) had lymphocytopenia. Lung involvement was present in all cases, with most chest computed tomography scans showing lesions in multiple lung lobes, some of which were dense; ground-glass opacity co-existed with consolidation shadows or cord-like shadows. Given the lack of effective drugs, treatment focused on symptomatic and respiratory support. Immunoglobulin G was delivered to some critically ill patients according to their condition. Systemic corticosteroid treatment did not show significant benefits. Notably, early respiratory support facilitated disease recovery and improved prognosis. The risk of death was primarily associated with age, underlying chronic diseases, and median interval from the appearance of initial symptoms to dyspnea. CONCLUSION(S): The majority of patients with 2019-nCoV coronavirus pneumonia present with fever as the first symptom, and most of them still showed typical manifestations of viral pneumonia on chest imaging. Middle-aged and elderly patients with underlying comorbidities are susceptible to respiratory failure and may have a poorer prognosis.","author":[{"dropping-particle":"","family":"Liu","given":"Kui","non-dropping-particle":"","parse-names":false,"suffix":""},{"dropping-particle":"","family":"Fang","given":"Yuan-Yuan","non-dropping-particle":"","parse-names":false,"suffix":""},{"dropping-particle":"","family":"Deng","given":"Yan","non-dropping-particle":"","parse-names":false,"suffix":""},{"dropping-particle":"","family":"Liu","given":"Wei","non-dropping-particle":"","parse-names":false,"suffix":""},{"dropping-particle":"","family":"Wang","given":"Mei-Fang","non-dropping-particle":"","parse-names":false,"suffix":""},{"dropping-particle":"","family":"Ma","given":"Jing-Ping","non-dropping-particle":"","parse-names":false,"suffix":""},{"dropping-particle":"","family":"Xiao","given":"Wei","non-dropping-particle":"","parse-names":false,"suffix":""},{"dropping-particle":"","family":"Wang","given":"Ying-Nan","non-dropping-particle":"","parse-names":false,"suffix":""},{"dropping-particle":"","family":"Zhong","given":"Min-Hua","non-dropping-particle":"","parse-names":false,"suffix":""},{"dropping-particle":"","family":"Li","given":"Cheng-Hong","non-dropping-particle":"","parse-names":false,"suffix":""},{"dropping-particle":"","family":"Li","given":"Guang-Cai","non-dropping-particle":"","parse-names":false,"suffix":""},{"dropping-particle":"","family":"Liu","given":"Hui-Guo","non-dropping-particle":"","parse-names":false,"suffix":""}],"container-title":"Chinese Medical Journal","id":"ITEM-1","issued":{"date-parts":[["2020","2"]]},"page":"1","publisher":"NLM (Medline)","publisher-place":"(Kui, Fang, Deng, Liu) Department of Respiratory and Critical Care Medicine, Tongji Hospital, Tongji Medical College, Huazhong University of Science and Technology, Wuhan, Hubei 430030, China","title":"Clinical characteristics of novel coronavirus cases in tertiary hospitals in Hubei Province","type":"article-journal"},"uris":["http://www.mendeley.com/documents/?uuid=9c3d5667-32d2-42b5-9024-1604219ded2e"]}],"mendeley":{"formattedCitation":"&lt;sup&gt;96&lt;/sup&gt;","plainTextFormattedCitation":"96","previouslyFormattedCitation":"&lt;sup&gt;9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029E32E"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7F60D0D" w14:textId="6D5FC7C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3 (0:33)</w:t>
            </w:r>
          </w:p>
        </w:tc>
        <w:tc>
          <w:tcPr>
            <w:tcW w:w="1417" w:type="dxa"/>
            <w:shd w:val="clear" w:color="auto" w:fill="auto"/>
            <w:noWrap/>
            <w:vAlign w:val="center"/>
            <w:hideMark/>
          </w:tcPr>
          <w:p w14:paraId="2ABCCB3B" w14:textId="6835E94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0.5 (24-36)</w:t>
            </w:r>
          </w:p>
        </w:tc>
        <w:tc>
          <w:tcPr>
            <w:tcW w:w="1597" w:type="dxa"/>
            <w:vAlign w:val="center"/>
          </w:tcPr>
          <w:p w14:paraId="28659DEB" w14:textId="0666762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fluorescence RT-PCR</w:t>
            </w:r>
          </w:p>
        </w:tc>
        <w:tc>
          <w:tcPr>
            <w:tcW w:w="1701" w:type="dxa"/>
            <w:vAlign w:val="center"/>
          </w:tcPr>
          <w:p w14:paraId="11AC2A2A" w14:textId="1A36899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33ADFB9" w14:textId="1F187947" w:rsidTr="0072164E">
        <w:trPr>
          <w:trHeight w:val="320"/>
        </w:trPr>
        <w:tc>
          <w:tcPr>
            <w:tcW w:w="2267" w:type="dxa"/>
            <w:shd w:val="clear" w:color="auto" w:fill="auto"/>
            <w:noWrap/>
            <w:vAlign w:val="center"/>
            <w:hideMark/>
          </w:tcPr>
          <w:p w14:paraId="3DBF1D5D" w14:textId="4AC426A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M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270","ISSN":"1058-4838","abstract":"BACKGROUND: Since December 2019, novel coronavirus (SARS-CoV-2)-infected pneumonia (COVID-19) occurred in Wuhan, and rapidly spread throughout China. This study aimed to clarify the characteristics of patients with refractory COVID-19. METHOD(S): In this retrospective single-center study, we included 155 consecutive patients with confirmed COVID-19 in Zhongnan Hospital of Wuhan University from January 1st to February 5th. The cases were divided into general and refractory COVID-19 groups according to the clinical efficacy after hospitalization, and the difference between groups were compared. RESULT(S): Compared with general COVID-19 patients (45.2%), refractory patients had an older age, male sex, more underlying comorbidities, lower incidence of fever, higher levels of maximum temperature among fever cases, higher incidence of breath shortness and anorexia, severer disease assessment on admission, high levels of neutrophil, aspartate aminotransferase (AST), lactate dehydrogenase (LDH) and C-reactive protein, lower levels of platelets and albumin, and higher incidence of bilateral pneumonia and pleural effusion (P&lt;0.05). Refractory COVID-19 patients were more likely to receive oxygen, mechanical ventilation, expectorant, and adjunctive treatment including corticosteroid, antiviral drugs and immune enhancer (P&lt;0.05). After adjustment, those with refractory COVID-19 were also more likely to have a male sex and manifestations of anorexia and fever on admission, and receive oxygen, expectorant and adjunctive agents (P&lt;0.05) when considering the factors of disease severity on admission, mechanical ventilation, and ICU transfer. CONCLUSION(S): Nearly 50% COVID-19 patients could not reach obvious clinical and radiological remission within 10 days after hospitalization. The patients with male sex, anorexia and no fever on admission predicted poor efficacy. Copyright © The Author(s) 2020. Published by Oxford University Press for the Infectious Diseases Society of America. All rights reserved. For permissions, e-mail: journals.permissions@oup.com.","author":[{"dropping-particle":"","family":"Mo","given":"Pingzheng","non-dropping-particle":"","parse-names":false,"suffix":""},{"dropping-particle":"","family":"Xing","given":"Yuanyuan","non-dropping-particle":"","parse-names":false,"suffix":""},{"dropping-particle":"","family":"Xiao","given":"Yu","non-dropping-particle":"","parse-names":false,"suffix":""},{"dropping-particle":"","family":"Deng","given":"Liping","non-dropping-particle":"","parse-names":false,"suffix":""},{"dropping-particle":"","family":"Zhao","given":"Qiu","non-dropping-particle":"","parse-names":false,"suffix":""},{"dropping-particle":"","family":"Wang","given":"Hongling","non-dropping-particle":"","parse-names":false,"suffix":""},{"dropping-particle":"","family":"Xiong","given":"Yong","non-dropping-particle":"","parse-names":false,"suffix":""},{"dropping-particle":"","family":"Cheng","given":"Zhenshun","non-dropping-particle":"","parse-names":false,"suffix":""},{"dropping-particle":"","family":"Gao","given":"Shicheng","non-dropping-particle":"","parse-names":false,"suffix":""},{"dropping-particle":"","family":"Liang","given":"Ke","non-dropping-particle":"","parse-names":false,"suffix":""},{"dropping-particle":"","family":"Luo","given":"Mingqi","non-dropping-particle":"","parse-names":false,"suffix":""},{"dropping-particle":"","family":"Chen","given":"Tielong","non-dropping-particle":"","parse-names":false,"suffix":""},{"dropping-particle":"","family":"Song","given":"Shihui","non-dropping-particle":"","parse-names":false,"suffix":""},{"dropping-particle":"","family":"Ma","given":"Zhiyong","non-dropping-particle":"","parse-names":false,"suffix":""},{"dropping-particle":"","family":"Chen","given":"Xiaoping","non-dropping-particle":"","parse-names":false,"suffix":""},{"dropping-particle":"","family":"Zheng","given":"Ruiying","non-dropping-particle":"","parse-names":false,"suffix":""},{"dropping-particle":"","family":"Cao","given":"Qian","non-dropping-particle":"","parse-names":false,"suffix":""},{"dropping-particle":"","family":"Wang","given":"Fan","non-dropping-particle":"","parse-names":false,"suffix":""},{"dropping-particle":"","family":"Zhang","given":"Yongxi","non-dropping-particle":"","parse-names":false,"suffix":""}],"container-title":"Clinical Infectious Diseases","id":"ITEM-1","issued":{"date-parts":[["2020","3","16"]]},"publisher":"NLM (Medline)","publisher-place":"(Mo, Deng, Xiong, Gao, Liang, Luo, Chen, Song, Ma, Chen, Zheng, Cao, Zhang) Department of Infectious Disease, Zhongnan Hospital of Wuhan University, Wuhan, Hubei, China","title":"Clinical characteristics of refractory COVID-19 pneumonia in Wuhan, China","type":"article-journal"},"uris":["http://www.mendeley.com/documents/?uuid=c56aad8b-ab5e-4402-8ffa-dc8e15650d58"]}],"mendeley":{"formattedCitation":"&lt;sup&gt;97&lt;/sup&gt;","plainTextFormattedCitation":"97","previouslyFormattedCitation":"&lt;sup&gt;9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07B641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C6B8802" w14:textId="0E81417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4 (14:20)</w:t>
            </w:r>
          </w:p>
        </w:tc>
        <w:tc>
          <w:tcPr>
            <w:tcW w:w="1417" w:type="dxa"/>
            <w:shd w:val="clear" w:color="auto" w:fill="auto"/>
            <w:noWrap/>
            <w:vAlign w:val="center"/>
            <w:hideMark/>
          </w:tcPr>
          <w:p w14:paraId="029295E5" w14:textId="46ED139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24 (unclear)</w:t>
            </w:r>
          </w:p>
        </w:tc>
        <w:tc>
          <w:tcPr>
            <w:tcW w:w="1597" w:type="dxa"/>
            <w:vAlign w:val="center"/>
          </w:tcPr>
          <w:p w14:paraId="2D8E6835" w14:textId="3236F2B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virus nucleic acid detection kit”</w:t>
            </w:r>
          </w:p>
        </w:tc>
        <w:tc>
          <w:tcPr>
            <w:tcW w:w="1701" w:type="dxa"/>
            <w:vAlign w:val="center"/>
          </w:tcPr>
          <w:p w14:paraId="62126EA9" w14:textId="7316E34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0D280F5" w14:textId="32CC10D7" w:rsidTr="0072164E">
        <w:trPr>
          <w:trHeight w:val="320"/>
        </w:trPr>
        <w:tc>
          <w:tcPr>
            <w:tcW w:w="2267" w:type="dxa"/>
            <w:shd w:val="clear" w:color="auto" w:fill="auto"/>
            <w:noWrap/>
            <w:vAlign w:val="center"/>
            <w:hideMark/>
          </w:tcPr>
          <w:p w14:paraId="24A58351" w14:textId="1CA1BCB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e</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3.001","ISSN":"0163-4453","abstract":"Objectives: Previous studies on the pneumonia outbreak caused by the 2019 novel coronavirus disease (COVID-19) were based on information from the general population. However, limited data was available for severe acute respiratory syndrome coronavirus 2 (SARS-CoV-2) reactivation. This study aimed to evaluate the clinical characteristics of the SARS-CoV-2 reactivation. &lt;br/&gt;Method(s): Clinical records, laboratory results, and chest CT scans were retrospectively reviewed for 55 patients with laboratory-confirmed COVID-19 pneumonia (i.e., with throat swab samples that were positive for SARS-CoV-2) who were admitted to Zhongnan Hospital of Wuhan University, Wuhan, China, from Jan. 8 to Feb. 10, 2020. &lt;br/&gt;Result(s): All 55 patients had a history of epidemiological exposure to COVID-19, and 5 (9%) patients who discharged from hospital presented with SARS-CoV-2 reactivation. Among the 5 reactivated patients, other symptoms were also observed, including fever, cough, sore throat, and fatigue. One of the 5 patients had progressive lymphopenia (from 1.3 to 0.56 x 10&lt;sup&gt;9&lt;/sup&gt; cells per L) and progressive neutrophilia (from 4.5 to 18.28 x 10&lt;sup&gt;9&lt;/sup&gt; cells per L). All 5 reactivated patients presented normal aminotransferase levels. Throat swab samples from the 5 reactivated patients were tested for SARS-CoV-2, indicating all positive for the virus. &lt;br/&gt;Conclusion(s): Findings from this small group of cases suggested that there was currently evidence for reactivation of SARS-CoV-2 and there might be no specific clinical characteristics to distinguish them.&lt;br/&gt;Copyright &amp;#xa9; 2020","author":[{"dropping-particle":"","family":"G.","given":"Ye","non-dropping-particle":"","parse-names":false,"suffix":""},{"dropping-particle":"","family":"Y.","given":"Pan","non-dropping-particle":"","parse-names":false,"suffix":""},{"dropping-particle":"","family":"Q.","given":"Deng","non-dropping-particle":"","parse-names":false,"suffix":""},{"dropping-particle":"","family":"L.","given":"Chen","non-dropping-particle":"","parse-names":false,"suffix":""},{"dropping-particle":"","family":"J.","given":"Li","non-dropping-particle":"","parse-names":false,"suffix":""},{"dropping-particle":"","family":"Y.","given":"Li","non-dropping-particle":"","parse-names":false,"suffix":""},{"dropping-particle":"","family":"Z.","given":"Pan","non-dropping-particle":"","parse-names":false,"suffix":""},{"dropping-particle":"","family":"X.","given":"Wang","non-dropping-particle":"","parse-names":false,"suffix":""}],"container-title":"Journal of Infection","id":"ITEM-1","issued":{"date-parts":[["2020"]]},"publisher":"W.B. Saunders Ltd","publisher-place":"(Ye, Pan, Deng, Chen, Li, Li) Department of Laboratory Medicine, Zhongnan Hospital of Wuhan University, Wuhan University, Wuhan, Hubei, China","title":"Clinical characteristics of severe acute respiratory syndrome coronavirus 2 reactivation","type":"article-journal"},"uris":["http://www.mendeley.com/documents/?uuid=4753ded1-0c4b-420d-84d5-46327f6ed225"]}],"mendeley":{"formattedCitation":"&lt;sup&gt;98&lt;/sup&gt;","plainTextFormattedCitation":"98","previouslyFormattedCitation":"&lt;sup&gt;9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953301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4563C22" w14:textId="0FBA4AD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4 (0:34)</w:t>
            </w:r>
          </w:p>
        </w:tc>
        <w:tc>
          <w:tcPr>
            <w:tcW w:w="1417" w:type="dxa"/>
            <w:shd w:val="clear" w:color="auto" w:fill="auto"/>
            <w:noWrap/>
            <w:vAlign w:val="center"/>
            <w:hideMark/>
          </w:tcPr>
          <w:p w14:paraId="1F32D8C0" w14:textId="15422F3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0 (unclear)</w:t>
            </w:r>
          </w:p>
        </w:tc>
        <w:tc>
          <w:tcPr>
            <w:tcW w:w="1597" w:type="dxa"/>
            <w:vAlign w:val="center"/>
          </w:tcPr>
          <w:p w14:paraId="358F7DD1" w14:textId="15A4A02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2A559EF" w14:textId="01371E8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F8A5E98" w14:textId="487D7E2D" w:rsidTr="0072164E">
        <w:trPr>
          <w:trHeight w:val="320"/>
        </w:trPr>
        <w:tc>
          <w:tcPr>
            <w:tcW w:w="2267" w:type="dxa"/>
            <w:shd w:val="clear" w:color="auto" w:fill="auto"/>
            <w:noWrap/>
            <w:vAlign w:val="center"/>
            <w:hideMark/>
          </w:tcPr>
          <w:p w14:paraId="003CC300" w14:textId="0CCF7C4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o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566-3","ISSN":"0140673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gt;=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mug/mL (18.42, 2.64-128.55; p=0.0033) on admission. Median duration of viral shedding was 20.0 days (IQR 17.0-24.0) in survivors, but SARS-CoV-2 was detectable until death in non-survivors. The longest observed duration of viral shedding in survivors was 37 days. Interpretation(s): The potential risk factors of older age, high SOFA score, and d-dimer greater than 1 mug/mL could help clinicians to identify patients with poor prognosis at an early stage. Prolonged viral shedding provides the rationale for a strategy of isolation of infected patients and optimal antiviral interventions in the future. Funding(s): Chinese Academy of Medical Sciences Innovation Fund for Medical Sciences; National Science Grant for Distinguished Young Scholars; National Key Research and Development Program of China; The Beijing Science and Technology Project; and M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page":"1054-1062","publisher":"Lancet Publishing Group (E-mail: cususerv@lancet.com)","publisher-place":"(Zhou, Fan, Liu, Wang, Gu, Li, Zhang, Cao) Department of Pulmonary and Critical Care Medicine, Center of Respiratory Medicine, National Clinical Research Center for Respiratory Diseases, Institute of Respiratory Medicine, Chinese Academy of Medical Scienc","title":"Clinical course and risk factors for mortality of adult inpatients with COVID-19 in Wuhan, China: a retrospective cohort study","type":"article-journal","volume":"395"},"uris":["http://www.mendeley.com/documents/?uuid=f6c4b5d7-b7c8-47aa-927e-a32091de2ca3"]}],"mendeley":{"formattedCitation":"&lt;sup&gt;99&lt;/sup&gt;","plainTextFormattedCitation":"99","previouslyFormattedCitation":"&lt;sup&gt;9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9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5BD38F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7D3846C" w14:textId="4098F96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5 (0:35)</w:t>
            </w:r>
          </w:p>
        </w:tc>
        <w:tc>
          <w:tcPr>
            <w:tcW w:w="1417" w:type="dxa"/>
            <w:shd w:val="clear" w:color="auto" w:fill="auto"/>
            <w:noWrap/>
            <w:vAlign w:val="center"/>
            <w:hideMark/>
          </w:tcPr>
          <w:p w14:paraId="736C4814" w14:textId="2D887E6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1.5 (37-88)</w:t>
            </w:r>
          </w:p>
        </w:tc>
        <w:tc>
          <w:tcPr>
            <w:tcW w:w="1597" w:type="dxa"/>
            <w:vAlign w:val="center"/>
          </w:tcPr>
          <w:p w14:paraId="46447755" w14:textId="1049B95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ext-generation sequencing or Real-time RT-PCR</w:t>
            </w:r>
          </w:p>
        </w:tc>
        <w:tc>
          <w:tcPr>
            <w:tcW w:w="1701" w:type="dxa"/>
            <w:vAlign w:val="center"/>
          </w:tcPr>
          <w:p w14:paraId="08421420"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723CEC81" w14:textId="675971B8"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31FAF6E5" w14:textId="275AA92D" w:rsidTr="0072164E">
        <w:trPr>
          <w:trHeight w:val="320"/>
        </w:trPr>
        <w:tc>
          <w:tcPr>
            <w:tcW w:w="2267" w:type="dxa"/>
            <w:shd w:val="clear" w:color="auto" w:fill="auto"/>
            <w:noWrap/>
            <w:vAlign w:val="center"/>
            <w:hideMark/>
          </w:tcPr>
          <w:p w14:paraId="2A5BCD21" w14:textId="0F95DAC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2214/AJR.20.22959","ISSN":"0361-803X","abstract":"OBJECTIVE. Confronting the new coronavirus infection known as coronavirus disease 2019 (COVID-19) is challenging and requires excluding patients with suspected COVID-19 who actually have other diseases. The purpose of this study was to assess the clinical features and CT manifestations of COVID-19 by comparing patients with COVID-19 pneumonia with patients with non-COVID-19 pneumonia who presented at a fever observation department in Shanghai, China. MATERIALS AND METHODS. Patients were retrospectively enrolled in the study from January 19 through February 6, 2020. All patients underwent real-time reverse transcription-polymerase chain reaction (RT-PCR) testing. RESULTS. Eleven patients had RT-PCR test results that were positive for severe acute respiratory syndrome coronavirus 2, whereas 22 patients had negative results. No statistical difference in clinical features was observed (p &gt; 0.05), with the exception of leukocyte and platelet counts (p &lt; 0.05). The mean (+/- SD) interval between onset of symptoms and admission to the fever observation department was 4.40 +/- 2.00 and 5.52 +/- 4.00 days for patients with positive and negative RT-PCR test results, respectively. The frequency of opacifications in patients with positive results and patients with negative results, respectively, was as follows: ground-glass opacities (GGOs), 100.0% versus 90.9%; mixed GGO, 63.6% versus 72.7%; and consolidation, 54.5% versus 77.3%. In patients with positive RT-PCR results, GGOs were the most commonly observed opacification (seen in 100.0% of patients) and were predominantly located in the peripheral zone (100.0% of patients), compared with patients with negative results (31.8%) (p = 0.05). The median number of affected lung lobes and segments was higher in patients with positive RT-PCR results than in those with negative RT-PCR results (five vs 3.5 affected lobes and 15 vs nine affected segments; p &lt; 0.05). Although the air bronchogram reticular pattern was more frequently seen in patients with positive results, centrilobular nodules were less frequently seen in patients with positive results. CONCLUSION. At the point during the COVID-19 outbreak when this study was performed, imaging patterns of multifocal, peripheral, pure GGO, mixed GGO, or consolidation with slight predominance in the lower lung and findings of more extensive GGO than consolidation on chest CT scans obtained during the first week of illness were considered findings highly suspicious of COVID-19.","author":[{"dropping-particle":"","family":"Cheng","given":"Zenghui","non-dropping-particle":"","parse-names":false,"suffix":""},{"dropping-particle":"","family":"Lu","given":"Yong","non-dropping-particle":"","parse-names":false,"suffix":""},{"dropping-particle":"","family":"Cao","given":"Qiqi","non-dropping-particle":"","parse-names":false,"suffix":""},{"dropping-particle":"","family":"Qin","given":"Le","non-dropping-particle":"","parse-names":false,"suffix":""},{"dropping-particle":"","family":"Pan","given":"Zilai","non-dropping-particle":"","parse-names":false,"suffix":""},{"dropping-particle":"","family":"Yan","given":"Fuhua","non-dropping-particle":"","parse-names":false,"suffix":""},{"dropping-particle":"","family":"Yang","given":"Wenjie","non-dropping-particle":"","parse-names":false,"suffix":""}],"container-title":"American Journal of Roentgenology","id":"ITEM-1","issued":{"date-parts":[["2020","3","14"]]},"page":"1-6","publisher":"NLM (Medline)","publisher-place":"(Cheng, Lu, Cao, Qin, Pan, Yan, Yang) Department of Radiology, Ruijin Hospital, Shanghai Jiao Tong University School of Medicine, No. 197, Ruijin Er Rd, Shanghai 200025, China","title":"Clinical Features and Chest CT Manifestations of Coronavirus Disease 2019 (COVID-19) in a Single-Center Study in Shanghai, China","type":"article-journal"},"uris":["http://www.mendeley.com/documents/?uuid=bbe1ec89-428d-4887-bfe3-1ac656ea5bf2"]}],"mendeley":{"formattedCitation":"&lt;sup&gt;101&lt;/sup&gt;","plainTextFormattedCitation":"101","previouslyFormattedCitation":"&lt;sup&gt;9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C9CFFD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19B2D6B" w14:textId="47A5E5D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6 (25:11)</w:t>
            </w:r>
          </w:p>
        </w:tc>
        <w:tc>
          <w:tcPr>
            <w:tcW w:w="1417" w:type="dxa"/>
            <w:shd w:val="clear" w:color="auto" w:fill="auto"/>
            <w:noWrap/>
            <w:vAlign w:val="center"/>
            <w:hideMark/>
          </w:tcPr>
          <w:p w14:paraId="30E17539" w14:textId="27F7F2A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9.22 (50-90)</w:t>
            </w:r>
          </w:p>
        </w:tc>
        <w:tc>
          <w:tcPr>
            <w:tcW w:w="1597" w:type="dxa"/>
            <w:vAlign w:val="center"/>
          </w:tcPr>
          <w:p w14:paraId="76D6CB4E" w14:textId="3BDE722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4D6E33B" w14:textId="51C7801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9EF18FA" w14:textId="5D40EB07" w:rsidTr="0072164E">
        <w:trPr>
          <w:trHeight w:val="320"/>
        </w:trPr>
        <w:tc>
          <w:tcPr>
            <w:tcW w:w="2267" w:type="dxa"/>
            <w:shd w:val="clear" w:color="auto" w:fill="auto"/>
            <w:noWrap/>
            <w:vAlign w:val="center"/>
            <w:hideMark/>
          </w:tcPr>
          <w:p w14:paraId="03DE6EF6" w14:textId="51CBE60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ijid.2020.03.022","ISSN":"12019712","abstract":"OBJECTIVES: To compare the clinical characteristics and the dynamics of viral load between the imported and non-imported patients with COVID-19. DESIGN AND METHODS: Data from 51 laboratory-confirmed patients were retrospectively analyzed. RESULT(S): The incubation period in the tertiary group was longer than that in the imported and secondary groups (both P&lt;0.05). Fever was the most common symptom at the onset of illness (73.33%, 58.82%, and 68.42%, respectively), and half of the patients had a low-grade temperature (&lt;38.0) with a short duration of fever (&lt;7 days). The CT scan showed that most patients had bilateral pneumonia in the three groups (80.00%, 76.47%, and 73.68%, respectively). Ct values detected from the tertiary patients were similar to those from the imported and secondary groups at the time of admission (both P&gt;0.05). For the tertiary group, the viral load was undetectable for half of the patients (52.63%) on day 7, and all patients on day 14. For 1/3rd of the patients in the imported and secondary groups, the viral load remained positive on day 14 after the admission. CONCLUSION(S): COVID-19 can present as pneumonia with less onset of symptoms, and the infectivity of SARS-CoV2 may gradually decrease in the tertiary patients. Copyright © 2020. Published by Elsevier Ltd.","author":[{"dropping-particle":"","family":"Xu","given":"Tianmin","non-dropping-particle":"","parse-names":false,"suffix":""},{"dropping-particle":"","family":"Chen","given":"Cong","non-dropping-particle":"","parse-names":false,"suffix":""},{"dropping-particle":"","family":"Zhu","given":"Zhen","non-dropping-particle":"","parse-names":false,"suffix":""},{"dropping-particle":"","family":"Cui","given":"Manman","non-dropping-particle":"","parse-names":false,"suffix":""},{"dropping-particle":"","family":"Chen","given":"Chunhua","non-dropping-particle":"","parse-names":false,"suffix":""},{"dropping-particle":"","family":"Dai","given":"Hong","non-dropping-particle":"","parse-names":false,"suffix":""},{"dropping-particle":"","family":"Xue","given":"Yuan","non-dropping-particle":"","parse-names":false,"suffix":""}],"container-title":"International Journal of Infectious Diseases","id":"ITEM-1","issued":{"date-parts":[["2020","3"]]},"publisher":"NLM (Medline)","publisher-place":"(Xu, Cui) Institute of Hepatology, the Third People's Hospital of Changzhou, Changzhou, China; Department of Infectious Diseases, the Third People's Hospital of Changzhou, Changzhou, China","title":"Clinical features and dynamics of viral load in imported and non-imported patients with COVID-19","type":"article-journal"},"uris":["http://www.mendeley.com/documents/?uuid=7606a02f-b24b-41eb-aab0-376053e17615"]}],"mendeley":{"formattedCitation":"&lt;sup&gt;102&lt;/sup&gt;","plainTextFormattedCitation":"102","previouslyFormattedCitation":"&lt;sup&gt;10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47FA1D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E3DB809" w14:textId="426F9D7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7 (17:20)</w:t>
            </w:r>
          </w:p>
        </w:tc>
        <w:tc>
          <w:tcPr>
            <w:tcW w:w="1417" w:type="dxa"/>
            <w:shd w:val="clear" w:color="auto" w:fill="auto"/>
            <w:noWrap/>
            <w:vAlign w:val="center"/>
            <w:hideMark/>
          </w:tcPr>
          <w:p w14:paraId="1CD7B447" w14:textId="68F9E3E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3 (unclear)</w:t>
            </w:r>
          </w:p>
        </w:tc>
        <w:tc>
          <w:tcPr>
            <w:tcW w:w="1597" w:type="dxa"/>
            <w:vAlign w:val="center"/>
          </w:tcPr>
          <w:p w14:paraId="7C44949F" w14:textId="3EC6728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RT-PCR </w:t>
            </w:r>
          </w:p>
        </w:tc>
        <w:tc>
          <w:tcPr>
            <w:tcW w:w="1701" w:type="dxa"/>
            <w:vAlign w:val="center"/>
          </w:tcPr>
          <w:p w14:paraId="239E3930" w14:textId="656DB18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B833FB6" w14:textId="3A0933A4" w:rsidTr="0072164E">
        <w:trPr>
          <w:trHeight w:val="320"/>
        </w:trPr>
        <w:tc>
          <w:tcPr>
            <w:tcW w:w="2267" w:type="dxa"/>
            <w:shd w:val="clear" w:color="auto" w:fill="auto"/>
            <w:noWrap/>
            <w:vAlign w:val="center"/>
            <w:hideMark/>
          </w:tcPr>
          <w:p w14:paraId="649E2F18" w14:textId="3FE2F6C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1473-3099(20)30176-6","ISSN":"14733099","abstract":"BACKGROUND: 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 &lt;br/&gt;METHOD(S): In this retrospective, single-centre study, we included all pregnant women with COVID-19 who were admitted to Tongji Hospital in Wuhan, China. Clinical features, treatments, and maternal and fetal outcomes were assessed. FINDINGS: 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 INTERPRETATION: 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 FUNDING: National Natural Science Foundation of China, Hubei Provincial Natural Science Foundation of China.&lt;br/&gt;Copyright &amp;#xa9; 2020 Elsevier Ltd. All rights reserved.","author":[{"dropping-particle":"","family":"Yu","given":"Nan","non-dropping-particle":"","parse-names":false,"suffix":""},{"dropping-particle":"","family":"Li","given":"Wei","non-dropping-particle":"","parse-names":false,"suffix":""},{"dropping-particle":"","family":"Kang","given":"Qingling","non-dropping-particle":"","parse-names":false,"suffix":""},{"dropping-particle":"","family":"Xiong","given":"Zhi","non-dropping-particle":"","parse-names":false,"suffix":""},{"dropping-particle":"","family":"Wang","given":"Shaoshuai","non-dropping-particle":"","parse-names":false,"suffix":""},{"dropping-particle":"","family":"Lin","given":"Xingguang","non-dropping-particle":"","parse-names":false,"suffix":""},{"dropping-particle":"","family":"Liu","given":"Yanyan","non-dropping-particle":"","parse-names":false,"suffix":""},{"dropping-particle":"","family":"Xiao","given":"Juan","non-dropping-particle":"","parse-names":false,"suffix":""},{"dropping-particle":"","family":"Liu","given":"Haiyi","non-dropping-particle":"","parse-names":false,"suffix":""},{"dropping-particle":"","family":"Deng","given":"Dongrui","non-dropping-particle":"","parse-names":false,"suffix":""},{"dropping-particle":"","family":"Chen","given":"Suhua","non-dropping-particle":"","parse-names":false,"suffix":""},{"dropping-particle":"","family":"Zeng","given":"Wanjiang","non-dropping-particle":"","parse-names":false,"suffix":""},{"dropping-particle":"","family":"Feng","given":"Ling","non-dropping-particle":"","parse-names":false,"suffix":""},{"dropping-particle":"","family":"Wu","given":"Jianli","non-dropping-particle":"","parse-names":false,"suffix":""},{"dropping-particle":"","family":"N.","given":"Yu","non-dropping-particle":"","parse-names":false,"suffix":""},{"dropping-particle":"","family":"W.","given":"Li","non-dropping-particle":"","parse-names":false,"suffix":""},{"dropping-particle":"","family":"Q.","given":"Kang","non-dropping-particle":"","parse-names":false,"suffix":""},{"dropping-particle":"","family":"Z.","given":"Xiong","non-dropping-particle":"","parse-names":false,"suffix":""},{"dropping-particle":"","family":"S.","given":"Wang","non-dropping-particle":"","parse-names":false,"suffix":""},{"dropping-particle":"","family":"X.","given":"Lin","non-dropping-particle":"","parse-names":false,"suffix":""},{"dropping-particle":"","family":"Y.","given":"Liu","non-dropping-particle":"","parse-names":false,"suffix":""},{"dropping-particle":"","family":"J.","given":"Xiao","non-dropping-particle":"","parse-names":false,"suffix":""},{"dropping-particle":"","family":"H.","given":"Liu","non-dropping-particle":"","parse-names":false,"suffix":""},{"dropping-particle":"","family":"D.","given":"Deng","non-dropping-particle":"","parse-names":false,"suffix":""},{"dropping-particle":"","family":"S.","given":"Chen","non-dropping-particle":"","parse-names":false,"suffix":""},{"dropping-particle":"","family":"W.","given":"Zeng","non-dropping-particle":"","parse-names":false,"suffix":""},{"dropping-particle":"","family":"L.","given":"Feng","non-dropping-particle":"","parse-names":false,"suffix":""},{"dropping-particle":"","family":"J.","given":"Wu","non-dropping-particle":"","parse-names":false,"suffix":""}],"container-title":"The Lancet Infectious Diseases","id":"ITEM-1","issued":{"date-parts":[["2020","3"]]},"publisher":"NLM (Medline)","publisher-place":"(Yu, Li, Kang, Xiong, Wang, Lin, Liu, Xiao, Liu, Deng, Chen, Zeng, Feng, Wu) Department of Obstetrics and Gynecology, Tongji Hospital, Tongji Medical College, Huazhong University of Science and Technology, Wuhan, Hubei, China","title":"Clinical features and obstetric and neonatal outcomes of pregnant patients with COVID-19 in Wuhan, China: a retrospective, single-centre, descriptive study","type":"article-journal"},"uris":["http://www.mendeley.com/documents/?uuid=09391323-904b-4015-b3bb-b2ac6112495e"]}],"mendeley":{"formattedCitation":"&lt;sup&gt;103&lt;/sup&gt;","plainTextFormattedCitation":"103","previouslyFormattedCitation":"&lt;sup&gt;10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4C4F3F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3BE172A" w14:textId="4EF8735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0 (15:25)</w:t>
            </w:r>
          </w:p>
        </w:tc>
        <w:tc>
          <w:tcPr>
            <w:tcW w:w="1417" w:type="dxa"/>
            <w:shd w:val="clear" w:color="auto" w:fill="auto"/>
            <w:noWrap/>
            <w:vAlign w:val="center"/>
            <w:hideMark/>
          </w:tcPr>
          <w:p w14:paraId="36AD3FFD" w14:textId="536B0E9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8.7 (unclear)</w:t>
            </w:r>
          </w:p>
        </w:tc>
        <w:tc>
          <w:tcPr>
            <w:tcW w:w="1597" w:type="dxa"/>
            <w:vAlign w:val="center"/>
          </w:tcPr>
          <w:p w14:paraId="2AB774EC" w14:textId="20D550F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159107D" w14:textId="18CB058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C54AFCC" w14:textId="502DA2BE" w:rsidTr="0072164E">
        <w:trPr>
          <w:trHeight w:val="320"/>
        </w:trPr>
        <w:tc>
          <w:tcPr>
            <w:tcW w:w="2267" w:type="dxa"/>
            <w:shd w:val="clear" w:color="auto" w:fill="auto"/>
            <w:noWrap/>
            <w:vAlign w:val="center"/>
            <w:hideMark/>
          </w:tcPr>
          <w:p w14:paraId="652FF145" w14:textId="2EAD20D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7/s12250-020-00203-8","ISSN":"1674-0769","author":[{"dropping-particle":"","family":"Zhang","given":"Zhan","non-dropping-particle":"","parse-names":false,"suffix":""},{"dropping-particle":"","family":"Li","given":"Xiaochen","non-dropping-particle":"","parse-names":false,"suffix":""},{"dropping-particle":"","family":"Zhang","given":"Wei","non-dropping-particle":"","parse-names":false,"suffix":""},{"dropping-particle":"","family":"Shi","given":"Zheng-Li","non-dropping-particle":"","parse-names":false,"suffix":""},{"dropping-particle":"","family":"Zheng","given":"Zhishui","non-dropping-particle":"","parse-names":false,"suffix":""},{"dropping-particle":"","family":"Wang","given":"Tao","non-dropping-particle":"","parse-names":false,"suffix":""}],"container-title":"Virologica Sinica","id":"ITEM-1","issued":{"date-parts":[["2020","2","7"]]},"publisher":"Science Press (E-mail: rfchen@issas.ac.cn)","publisher-place":"(Zhang, Li, Zheng, Wang) Department of Respiratory Disease and Intensive Care, Renmin Hospital of Wuhan University, Wuhan 430060, China","title":"Clinical Features and Treatment of 2019-nCov Pneumonia Patients in Wuhan: Report of A Couple Cases","type":"article-journal"},"uris":["http://www.mendeley.com/documents/?uuid=a57cccb8-0473-48c6-8633-5d899c0cd3c0"]}],"mendeley":{"formattedCitation":"&lt;sup&gt;104&lt;/sup&gt;","plainTextFormattedCitation":"104","previouslyFormattedCitation":"&lt;sup&gt;10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293A08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77D8364" w14:textId="2C6E72C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1 (30:11)</w:t>
            </w:r>
          </w:p>
        </w:tc>
        <w:tc>
          <w:tcPr>
            <w:tcW w:w="1417" w:type="dxa"/>
            <w:shd w:val="clear" w:color="auto" w:fill="auto"/>
            <w:noWrap/>
            <w:vAlign w:val="center"/>
            <w:hideMark/>
          </w:tcPr>
          <w:p w14:paraId="615E8DEC" w14:textId="64FE6BC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9 (unclear)</w:t>
            </w:r>
          </w:p>
        </w:tc>
        <w:tc>
          <w:tcPr>
            <w:tcW w:w="1597" w:type="dxa"/>
            <w:vAlign w:val="center"/>
          </w:tcPr>
          <w:p w14:paraId="5F897DCD" w14:textId="5EDE001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oronavirus antibody”</w:t>
            </w:r>
          </w:p>
        </w:tc>
        <w:tc>
          <w:tcPr>
            <w:tcW w:w="1701" w:type="dxa"/>
            <w:vAlign w:val="center"/>
          </w:tcPr>
          <w:p w14:paraId="35244613" w14:textId="274E0E8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6775544" w14:textId="4134609E" w:rsidTr="0072164E">
        <w:trPr>
          <w:trHeight w:val="320"/>
        </w:trPr>
        <w:tc>
          <w:tcPr>
            <w:tcW w:w="2267" w:type="dxa"/>
            <w:shd w:val="clear" w:color="auto" w:fill="auto"/>
            <w:noWrap/>
            <w:vAlign w:val="center"/>
            <w:hideMark/>
          </w:tcPr>
          <w:p w14:paraId="57E90EAF" w14:textId="6436610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2/jmv.25783","ISSN":"01466615","abstract":"BACKGROUND: The outbreak of the novel coronavirus in China (SARS CoV-2) that began in December 2019 presents a significant and urgent threat to global health. This study was conducted to provide the international community with a deeper understanding of this new infectious disease. METHOD(S): Epidemiological, clinical features, laboratory findings, radiological characteristics, treatment, and clinical outcomes of 135 patients in northeast Chongqing were collected and analyzed in this study. RESULT(S): A total of 135 hospitalized patients with COVID-19 were enrolled. The median age was 47 years (IQR 36-55), and there was no significant gender difference (53.3% men). The majority of patients had contact with people from the Wuhan area. Forty-three (31.9%) patients had underlying disease, primarily hypertension (13 [9.6%]), diabetes (12 [8.9%]), cardiovascular disease (7 [5.2%]), and malignancy (4 [3.0%]). Common symptoms included fever (120 [88.9%]), cough (102 [76.5%]), and fatigue (44 [32.5%]). Chest CT scans showed bilateral patchy shadows or ground glass opacity in the lungs of all of the patients. All of the patients received antiviral therapy (135 [100%] (Kaletra and interferon were both used), antibacterial therapy (59 [43.7%]), and corticosteroids (36 [26.7%]). In addition, many patients received traditional Chinese medicine (124 [91.8%]). It is suggested that patients should receive Kaletra early and should be treated by a combination of western and Chinese medicine. Compared with the mild cases, the severe cases had lower lymphocyte counts and higher plasma levels of Pt, APTT, D-dimer, LDH, PCT, ALB, CRP, and AST. CONCLUSION(S): In this study, the clinic features and therapies of 135 COVID-19 patients were demonstrated. Kaletra and traditional Chinese medicine played an important role in the treatment of the viral pneumonia. Further studies are required to explore the role of Kaletra and traditional Chinese medicine in the treatment of COVID-19. This article is protected by copyright. All rights reserved.","author":[{"dropping-particle":"","family":"Wan","given":"Suxin","non-dropping-particle":"","parse-names":false,"suffix":""},{"dropping-particle":"","family":"Xiang","given":"Yi","non-dropping-particle":"","parse-names":false,"suffix":""},{"dropping-particle":"","family":"Fang","given":"Wei","non-dropping-particle":"","parse-names":false,"suffix":""},{"dropping-particle":"","family":"Zheng","given":"Yu","non-dropping-particle":"","parse-names":false,"suffix":""},{"dropping-particle":"","family":"Li","given":"Boqun","non-dropping-particle":"","parse-names":false,"suffix":""},{"dropping-particle":"","family":"Hu","given":"Yanjun","non-dropping-particle":"","parse-names":false,"suffix":""},{"dropping-particle":"","family":"Lang","given":"Chunhui","non-dropping-particle":"","parse-names":false,"suffix":""},{"dropping-particle":"","family":"Huang","given":"Daoqiu","non-dropping-particle":"","parse-names":false,"suffix":""},{"dropping-particle":"","family":"Sun","given":"Qiuyan","non-dropping-particle":"","parse-names":false,"suffix":""},{"dropping-particle":"","family":"Xiong","given":"Yan","non-dropping-particle":"","parse-names":false,"suffix":""},{"dropping-particle":"","family":"Huang","given":"Xia","non-dropping-particle":"","parse-names":false,"suffix":""},{"dropping-particle":"","family":"Lv","given":"Jinglong","non-dropping-particle":"","parse-names":false,"suffix":""},{"dropping-particle":"","family":"Luo","given":"Yaling","non-dropping-particle":"","parse-names":false,"suffix":""},{"dropping-particle":"","family":"Shen","given":"Li","non-dropping-particle":"","parse-names":false,"suffix":""},{"dropping-particle":"","family":"Yang","given":"Haoran","non-dropping-particle":"","parse-names":false,"suffix":""},{"dropping-particle":"","family":"Huang","given":"Gu","non-dropping-particle":"","parse-names":false,"suffix":""},{"dropping-particle":"","family":"Yang","given":"Ruishan","non-dropping-particle":"","parse-names":false,"suffix":""}],"container-title":"Journal of Medical Virology","id":"ITEM-1","issued":{"date-parts":[["2020","4","1"]]},"publisher":"NLM (Medline)","publisher-place":"(Wan, Xiang, Fang, Li, Hu, Lang, Huang, Sun, Xiong, Huang, Lv, Shen, Yang, Huang, Yang) Pharmaceutical Department of Chongqing Three Gorges Central Hospital, Chongqing University Three Gorges Hospital, Chongqing 404100, China","title":"Clinical features and treatment of COVID-19 patients in northeast Chongqing","type":"article-journal"},"uris":["http://www.mendeley.com/documents/?uuid=f9fb47c4-bbe9-42e4-bd06-bc0f105ec139"]}],"mendeley":{"formattedCitation":"&lt;sup&gt;105&lt;/sup&gt;","plainTextFormattedCitation":"105","previouslyFormattedCitation":"&lt;sup&gt;10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5</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373D33C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37843FC" w14:textId="24370F4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1 (30:11)</w:t>
            </w:r>
          </w:p>
        </w:tc>
        <w:tc>
          <w:tcPr>
            <w:tcW w:w="1417" w:type="dxa"/>
            <w:shd w:val="clear" w:color="auto" w:fill="auto"/>
            <w:noWrap/>
            <w:vAlign w:val="center"/>
            <w:hideMark/>
          </w:tcPr>
          <w:p w14:paraId="68644151" w14:textId="6D3C17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3490F39C" w14:textId="098A7EF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1632EEF"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65FF4594" w14:textId="7994D3D9"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1907FB4E" w14:textId="3A389B97" w:rsidTr="0072164E">
        <w:trPr>
          <w:trHeight w:val="320"/>
        </w:trPr>
        <w:tc>
          <w:tcPr>
            <w:tcW w:w="2267" w:type="dxa"/>
            <w:shd w:val="clear" w:color="auto" w:fill="auto"/>
            <w:noWrap/>
            <w:vAlign w:val="center"/>
            <w:hideMark/>
          </w:tcPr>
          <w:p w14:paraId="5B0F131A" w14:textId="54A9900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272","ISSN":"1058-4838","abstract":"BACKGROUND: From December 2019 to February 2020, 2019 severe acute respiratory syndrome coronavirus 2 (SARS-CoV-2) has caused a serious outbreak of coronavirus disease 2019 (COVID-19) in Wuhan, China. Related clinical features are needed. METHOD(S): We reviewed 69 patients who were hospitalized in Union hospital in Wuhan between January 16 to January 29, 2020. All patients were confirmed to be infected with SARS-CoV-2 and the final date of follow-up was February 4, 2020. RESULT(S): The median age of 69 enrolled patients was 42.0 years (IQR 35.0-62.0), and 32 patients (46%) were men. The most common symptoms were fever (60[87%]), cough (38[55%]), and fatigue (29[42%]). Most patients received antiviral therapy (66 [98.5%] of 67 patients) and antibiotic therapy (66 [98.5%] of 67 patients). As of February 4, 2020, 18 (26.9%) of 67 patients had been discharged, and five patients had died, with a mortality rate of 7.5%. According to the lowest SpO2 during admission, cases were divided into the SpO2&gt;=90% group (n=55) and the SpO2&lt;90% group (n=14). All 5 deaths occurred in the SpO2&lt;90% group. Compared with SpO2&gt;=90% group, patients of the SpO2&lt;90% group were older, and showed more comorbidities and higher plasma levels of IL6, IL10, lactate dehydrogenase, and c reactive protein. Arbidol treatment showed tendency to improve the discharging rate and decrease the mortality rate. CONCLUSION(S): COVID-19 appears to show frequent fever, dry cough, and increase of inflammatory cytokines, and induced a mortality rate of 7.5%. Older patients or those with underlying comorbidities are at higher risk of death. Copyright © The Author(s) 2020. Published by Oxford University Press for the Infectious Diseases Society of America. All rights reserved. For permissions, e-mail: journals.permissions@oup.com.","author":[{"dropping-particle":"","family":"Wang","given":"Zhongliang","non-dropping-particle":"","parse-names":false,"suffix":""},{"dropping-particle":"","family":"Yang","given":"Bohan","non-dropping-particle":"","parse-names":false,"suffix":""},{"dropping-particle":"","family":"Li","given":"Qianwen","non-dropping-particle":"","parse-names":false,"suffix":""},{"dropping-particle":"","family":"Wen","given":"Lu","non-dropping-particle":"","parse-names":false,"suffix":""},{"dropping-particle":"","family":"Zhang","given":"Ruiguang","non-dropping-particle":"","parse-names":false,"suffix":""}],"container-title":"Clinical Infectious Diseases","id":"ITEM-1","issued":{"date-parts":[["2020","3","16"]]},"publisher":"NLM (Medline)","publisher-place":"(Wang, Li, Wen, Zhang) Cancer Center, Union Hospital, Tongji Medical College, Huazhong University of Science and Technology, Wuhan, China","title":"Clinical Features of 69 Cases with Coronavirus Disease 2019 in Wuhan, China","type":"article-journal"},"uris":["http://www.mendeley.com/documents/?uuid=2364e577-b88b-4ba4-ab8c-42e189762bae"]}],"mendeley":{"formattedCitation":"&lt;sup&gt;106&lt;/sup&gt;","plainTextFormattedCitation":"106","previouslyFormattedCitation":"&lt;sup&gt;10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635CAF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92CF2A0" w14:textId="6F519A0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1 (17:24)</w:t>
            </w:r>
          </w:p>
        </w:tc>
        <w:tc>
          <w:tcPr>
            <w:tcW w:w="1417" w:type="dxa"/>
            <w:shd w:val="clear" w:color="auto" w:fill="auto"/>
            <w:noWrap/>
            <w:vAlign w:val="center"/>
            <w:hideMark/>
          </w:tcPr>
          <w:p w14:paraId="7CAB2DAF" w14:textId="313C1C7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9.1 (unclear)</w:t>
            </w:r>
          </w:p>
        </w:tc>
        <w:tc>
          <w:tcPr>
            <w:tcW w:w="1597" w:type="dxa"/>
            <w:vAlign w:val="center"/>
          </w:tcPr>
          <w:p w14:paraId="26ED8B0D" w14:textId="29867B5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48A4553"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60997659" w14:textId="1A8A9C4A"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4DC5B932" w14:textId="64C2372C" w:rsidTr="0072164E">
        <w:trPr>
          <w:trHeight w:val="320"/>
        </w:trPr>
        <w:tc>
          <w:tcPr>
            <w:tcW w:w="2267" w:type="dxa"/>
            <w:shd w:val="clear" w:color="auto" w:fill="auto"/>
            <w:noWrap/>
            <w:vAlign w:val="center"/>
            <w:hideMark/>
          </w:tcPr>
          <w:p w14:paraId="6240ABC3" w14:textId="18C3B38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3.005","ISSN":"01634453","abstract":"Background: Due to the general susceptibility of new coronaviruses, the clinical characteristics and outcomes of elderly and young patients may be different. Objective(s): To analyze the clinical characteristics of elderly patients with 2019 new-type coronavirus pneumonia (COVID-19). Method(s): This is a retrospective study of patients with new coronavirus pneumonia (COVID-19) who were hospitalized in Hainan Provincial People's Hospital from January 15, 2020 to February 18, 2020. Compare the clinical characteristics of elderly with Young and Middle-aged patients. Result(s): A total of 56 patients were enrolled 18 elderly patients (32.14%), and 38 young and middle-aged patients (67.86%). The most common symptoms in both groups were fever, followed by cough and sputum. Four patients in the elderly group received negative pressure ICU for mechanical ventilation, and five patients in the young and middle-aged group. One patient died in the elderly group (5.56%), and two patients died in the young and middle-aged group (5.26%). The PSI score of the elderly group was higher than that of the young and middle-aged group (P &lt; 0.001). The proportion of patients with PSI grades IV and V was significantly higher in the elderly group than in the young and middle-aged group (P &lt; 0.05). The proportion of multiple lobe involvement in the elderly group was higher than that in the young and middle-aged group (P &lt; 0.001), and there was no difference in single lobe lesions between the two groups. The proportion of lymphocytes in the elderly group was significantly lower than that in the young and middle-aged group (P &lt; 0.001), and the C-reactive protein was significantly higher in the young group (P &lt; 0.001). The Lopinavir and Ritonavir Tablets, Chinese medicine, oxygen therapy, and mechanical ventilation were statistically different in the elderly group and the young and middle-aged group, and the P values were all &lt;0.05. Interpretation(s): The mortality of elderly patients with COVID-19 is higher than that of young and middle-aged patients, and the proportion of patients with PSI grade IV and V is significantly higher than that of young and middle-aged patients. Elderly patients with COVID-19 are more likely to progress to severe disease. Copyright © 2020","author":[{"dropping-particle":"","family":"Liu","given":"Kai","non-dropping-particle":"","parse-names":false,"suffix":""},{"dropping-particle":"","family":"Chen","given":"Ying","non-dropping-particle":"","parse-names":false,"suffix":""},{"dropping-particle":"","family":"Lin","given":"Ruzheng","non-dropping-particle":"","parse-names":false,"suffix":""},{"dropping-particle":"","family":"Han","given":"Kunyuan","non-dropping-particle":"","parse-names":false,"suffix":""}],"container-title":"Journal of Infection","id":"ITEM-1","issued":{"date-parts":[["2020","3"]]},"publisher":"W.B. Saunders Ltd","publisher-place":"(Liu) Hainan General Hospital, Geriatric center, China","title":"Clinical features of COVID-19 in elderly patients: A comparison with young and middle-aged patients","type":"article-journal"},"uris":["http://www.mendeley.com/documents/?uuid=fece440d-6361-4854-afe2-830773330732"]}],"mendeley":{"formattedCitation":"&lt;sup&gt;107&lt;/sup&gt;","plainTextFormattedCitation":"107","previouslyFormattedCitation":"&lt;sup&gt;10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356006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3B98229" w14:textId="288E5E0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4 (25:19)</w:t>
            </w:r>
          </w:p>
        </w:tc>
        <w:tc>
          <w:tcPr>
            <w:tcW w:w="1417" w:type="dxa"/>
            <w:shd w:val="clear" w:color="auto" w:fill="auto"/>
            <w:noWrap/>
            <w:vAlign w:val="center"/>
            <w:hideMark/>
          </w:tcPr>
          <w:p w14:paraId="5B7851FE" w14:textId="10E4F8F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0-76)</w:t>
            </w:r>
          </w:p>
        </w:tc>
        <w:tc>
          <w:tcPr>
            <w:tcW w:w="1597" w:type="dxa"/>
            <w:vAlign w:val="center"/>
          </w:tcPr>
          <w:p w14:paraId="3B0FD887" w14:textId="3649BE8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fluorescence RT-PCR</w:t>
            </w:r>
          </w:p>
        </w:tc>
        <w:tc>
          <w:tcPr>
            <w:tcW w:w="1701" w:type="dxa"/>
            <w:vAlign w:val="center"/>
          </w:tcPr>
          <w:p w14:paraId="5697EEFE" w14:textId="28E942C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3034CC8" w14:textId="47F2B701" w:rsidTr="0072164E">
        <w:trPr>
          <w:trHeight w:val="320"/>
        </w:trPr>
        <w:tc>
          <w:tcPr>
            <w:tcW w:w="2267" w:type="dxa"/>
            <w:shd w:val="clear" w:color="auto" w:fill="auto"/>
            <w:noWrap/>
            <w:vAlign w:val="center"/>
            <w:hideMark/>
          </w:tcPr>
          <w:p w14:paraId="355E8211" w14:textId="37B45DF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Hu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183-5","ISSN":"01406736","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Interpretation: The 2019-nCoV infection caused clusters of severe respiratory illness similar to severe acute respiratory syndrome coronavirus and was associated with ICU admission and high mortality. Major…","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page":"497-506","publisher":"Lancet","publisher-place":"(Huang, Zhang, Yu, Xia, Wei, Wu, Xie) Jin Yin-tan Hospital, Wuhan, China","title":"Clinical features of patients infected with 2019 novel coronavirus in Wuhan, China","type":"article-journal","volume":"395"},"uris":["http://www.mendeley.com/documents/?uuid=4bf13144-eb68-4af9-9a14-7e92197fc27e"]}],"mendeley":{"formattedCitation":"&lt;sup&gt;108&lt;/sup&gt;","plainTextFormattedCitation":"108","previouslyFormattedCitation":"&lt;sup&gt;10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E25FFA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D045C8A" w14:textId="78B9EC9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5 (29:16)</w:t>
            </w:r>
          </w:p>
        </w:tc>
        <w:tc>
          <w:tcPr>
            <w:tcW w:w="1417" w:type="dxa"/>
            <w:shd w:val="clear" w:color="auto" w:fill="auto"/>
            <w:noWrap/>
            <w:vAlign w:val="center"/>
            <w:hideMark/>
          </w:tcPr>
          <w:p w14:paraId="104F06CC" w14:textId="0AA9F4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7 (unclear)</w:t>
            </w:r>
          </w:p>
        </w:tc>
        <w:tc>
          <w:tcPr>
            <w:tcW w:w="1597" w:type="dxa"/>
            <w:vAlign w:val="center"/>
          </w:tcPr>
          <w:p w14:paraId="43FF871C" w14:textId="2A38931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 and next generation sequencing</w:t>
            </w:r>
          </w:p>
        </w:tc>
        <w:tc>
          <w:tcPr>
            <w:tcW w:w="1701" w:type="dxa"/>
            <w:vAlign w:val="center"/>
          </w:tcPr>
          <w:p w14:paraId="2F56A668"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5368DFC7" w14:textId="77777777"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768F3FD1" w14:textId="2DF560BE" w:rsidTr="0072164E">
        <w:trPr>
          <w:trHeight w:val="320"/>
        </w:trPr>
        <w:tc>
          <w:tcPr>
            <w:tcW w:w="2267" w:type="dxa"/>
            <w:shd w:val="clear" w:color="auto" w:fill="auto"/>
            <w:noWrap/>
            <w:vAlign w:val="center"/>
            <w:hideMark/>
          </w:tcPr>
          <w:p w14:paraId="40A58593" w14:textId="2CEF0E3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36/bmj.m606","ISSN":"1756-1833","abstract":"AbstractObjective To study the clinical characteristics of patients in Zhejiang province, China, infected with the 2019 severe acute respiratory syndrome coronavirus 2 (SARS-Cov-2) responsible for coronavirus disease 2019 (covid-2019). Design Retrospective case series. Setting Seven hospitals in Zhejiang province, China. Participants 62 patients admitted to hospital with laboratory confirmed SARS-Cov-2 infection. Data were collected from 10 January 2020 to 26 January 2020. Main outcome measures Clinical data, collected using a standardised case report form, such as temperature, history of exposure, incubation period. If information was not clear, the working group in Hangzhou contacted the doctor responsible for treating the patient for clarification. Results Of the 62 patients studied (median age 41 years), only one was admitted to an intensive care unit, and no patients died during the study. According to research, none of the infected patients in Zhejiang province were ever exposed to the Huanan seafood market, the original source of the virus; all studied cases were infected by human to human transmission. The most common symptoms at onset of illness were fever in 48 (77%) patients, cough in 50 (81%), expectoration in 35 (56%), headache in 21 (34%), myalgia or fatigue in 32 (52%), diarrhoea in 3 (8%), and haemoptysis in 2 (3%). Only two patients (3%) developed shortness of breath on admission. The median time from exposure to onset of illness was 4 days (interquartile range 3-5 days), and from onset of symptoms to first hospital admission was 2 (1-4) days. Conclusion As of early February 2020, compared with patients initially infected with SARS-Cov-2 in Wuhan, the symptoms of patients in Zhejiang province are relatively mild. Copyright © Published by the BMJ Publishing Group Limited. For permission to use (where not already granted under a licence) please go to.","author":[{"dropping-particle":"","family":"Xu","given":"Xiao-Wei","non-dropping-particle":"","parse-names":false,"suffix":""},{"dropping-particle":"","family":"Wu","given":"Xiao-Xin","non-dropping-particle":"","parse-names":false,"suffix":""},{"dropping-particle":"","family":"Jiang","given":"Xian-Gao","non-dropping-particle":"","parse-names":false,"suffix":""},{"dropping-particle":"","family":"Xu","given":"Kai-Jin","non-dropping-particle":"","parse-names":false,"suffix":""},{"dropping-particle":"","family":"Ying","given":"Ling-Jun","non-dropping-particle":"","parse-names":false,"suffix":""},{"dropping-particle":"","family":"Ma","given":"Chun-Lian","non-dropping-particle":"","parse-names":false,"suffix":""},{"dropping-particle":"","family":"Li","given":"Shi-Bo","non-dropping-particle":"","parse-names":false,"suffix":""},{"dropping-particle":"","family":"Wang","given":"Hua-Ying","non-dropping-particle":"","parse-names":false,"suffix":""},{"dropping-particle":"","family":"Zhang","given":"Sheng","non-dropping-particle":"","parse-names":false,"suffix":""},{"dropping-particle":"","family":"Gao","given":"Hai-Nv","non-dropping-particle":"","parse-names":false,"suffix":""},{"dropping-particle":"","family":"Sheng","given":"Ji-Fang","non-dropping-particle":"","parse-names":false,"suffix":""},{"dropping-particle":"","family":"Cai","given":"Hong-Liu","non-dropping-particle":"","parse-names":false,"suffix":""},{"dropping-particle":"","family":"Qiu","given":"Yun-Qing","non-dropping-particle":"","parse-names":false,"suffix":""},{"dropping-particle":"","family":"Li","given":"Lan-Juan","non-dropping-particle":"","parse-names":false,"suffix":""}],"container-title":"BMJ","id":"ITEM-1","issued":{"date-parts":[["2020","2","19"]]},"page":"m606","publisher":"BMJ Publishing Group (E-mail: subscriptions@bmjgroup.com)","publisher-place":"(Xu, Wu, Xu, Sheng, Cai, Qiu, Li) State Key Laboratory for Diagnosis and Treatment of Infectious Diseases, National Clinical Research Centre for Infectious Diseases, Collaborative Innovation Centre for Diagnosis and Treatment of Infectious Diseases, First","title":"Clinical findings in a group of patients infected with the 2019 novel coronavirus (SARS-Cov-2) outside of Wuhan, China: retrospective case series","type":"article-journal","volume":"368"},"uris":["http://www.mendeley.com/documents/?uuid=99bcc8ec-808d-460b-84b1-df138d700e6b"]}],"mendeley":{"formattedCitation":"&lt;sup&gt;109&lt;/sup&gt;","plainTextFormattedCitation":"109","previouslyFormattedCitation":"&lt;sup&gt;10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0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7BBBB0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CEC7346" w14:textId="0FB7141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6 (24:22)</w:t>
            </w:r>
          </w:p>
        </w:tc>
        <w:tc>
          <w:tcPr>
            <w:tcW w:w="1417" w:type="dxa"/>
            <w:shd w:val="clear" w:color="auto" w:fill="auto"/>
            <w:noWrap/>
            <w:vAlign w:val="center"/>
            <w:hideMark/>
          </w:tcPr>
          <w:p w14:paraId="16B43239" w14:textId="7B9A720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A2A89F1" w14:textId="0527C05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9016946" w14:textId="730782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17399A2E" w14:textId="77777777"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5A0457EA" w14:textId="3D9625F9" w:rsidTr="0072164E">
        <w:trPr>
          <w:trHeight w:val="320"/>
        </w:trPr>
        <w:tc>
          <w:tcPr>
            <w:tcW w:w="2267" w:type="dxa"/>
            <w:shd w:val="clear" w:color="auto" w:fill="auto"/>
            <w:noWrap/>
            <w:vAlign w:val="center"/>
            <w:hideMark/>
          </w:tcPr>
          <w:p w14:paraId="70901E6D" w14:textId="4DE2597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jinf.2020.03.004","ISSN":"01634453","abstract":"BACKGROUND: Studies on the 2019 novel coronavirus disease (COVID-19) have generally been limited to the description of the epidemiology and initial clinical characteristics. We investigated the temporal progression in patients with COVID-19. METHOD(S): In this retrospective, single-center study, we included confirmed cases of COVID-19 from Jan 20 to Feb 6, 2020 in Shanghai. Final date of follow-up was February 25, 2020. RESULT(S): Of the 249 patients enrolled, the median age was 51 years old, and 126 (50.6%) were male. The duration from onset of symptoms to hospitalization was 4(2-7) days in symptomatic patients. Fever was occurred in 235(94.3%) patients. A total of 215 (86.3%) patients had been discharged after 16(12-20) days hospitalization. The estimated median duration of fever in all the patients with fever was 10 days (95 confidential intervals [CIs]: 8-11 days) after onset of symptoms. Patients who were transferred to intensive care units (ICU) had significantly longer duration of fever as compared to those not in ICU (31 days v.s. 9 days after onset of symptoms, respectively, P&lt;0.0001). Radiological aggravation of initial image was observed in 163 (65.7%) patients on day 7 after onset of symptoms. 154(94.5%) of these patients showed radiological improvement on day 14. The median duration to negative reverse-transcriptase PCR tests of upper respiratory tract samples was 11 days (95 CIs: 10-12 days). Viral clearance was more likely to be delayed in patients in ICU than those not in ICU (P&lt;0.0001). In multivariate logistical analysis, age (Odds ratio [OR]=1.06) and CD4 T cell count (OR=0.55 per 100 cells/ul increase) were independently associated with ICU admission. CONCLUSION(S): The majority of COVID-19 cases are mild. The clinical progression pattern suggests that early control of viral replication and application of host-directed therapy in later stage is essential to improve the prognosis of CVOID-19. Copyright © 2020. Published by Elsevier Ltd.","author":[{"dropping-particle":"","family":"Chen","given":"Jun","non-dropping-particle":"","parse-names":false,"suffix":""},{"dropping-particle":"","family":"Qi","given":"Tangkai","non-dropping-particle":"","parse-names":false,"suffix":""},{"dropping-particle":"","family":"Liu","given":"Li","non-dropping-particle":"","parse-names":false,"suffix":""},{"dropping-particle":"","family":"Ling","given":"Yun","non-dropping-particle":"","parse-names":false,"suffix":""},{"dropping-particle":"","family":"Qian","given":"Zhiping","non-dropping-particle":"","parse-names":false,"suffix":""},{"dropping-particle":"","family":"Li","given":"Tao","non-dropping-particle":"","parse-names":false,"suffix":""},{"dropping-particle":"","family":"Li","given":"Feng","non-dropping-particle":"","parse-names":false,"suffix":""},{"dropping-particle":"","family":"Xu","given":"Qingnian","non-dropping-particle":"","parse-names":false,"suffix":""},{"dropping-particle":"","family":"Zhang","given":"Yuyi","non-dropping-particle":"","parse-names":false,"suffix":""},{"dropping-particle":"","family":"Xu","given":"Shuibao","non-dropping-particle":"","parse-names":false,"suffix":""},{"dropping-particle":"","family":"Song","given":"Zhigang","non-dropping-particle":"","parse-names":false,"suffix":""},{"dropping-particle":"","family":"Zeng","given":"Yigang","non-dropping-particle":"","parse-names":false,"suffix":""},{"dropping-particle":"","family":"Shen","given":"Yinzhong","non-dropping-particle":"","parse-names":false,"suffix":""},{"dropping-particle":"","family":"Shi","given":"Yuxin","non-dropping-particle":"","parse-names":false,"suffix":""},{"dropping-particle":"","family":"Zhu","given":"Tongyu","non-dropping-particle":"","parse-names":false,"suffix":""},{"dropping-particle":"","family":"Lu","given":"Hongzhou","non-dropping-particle":"","parse-names":false,"suffix":""}],"container-title":"Journal of Infection","id":"ITEM-1","issued":{"date-parts":[["2020","3"]]},"publisher":"NLM (Medline)","publisher-place":"(Chen, Qi, Liu, Xu, Shen) Department of Infectious Diseases and Immunology, Shanghai Public Health Clinical Center, Shanghai 201508, China","title":"Clinical progression of patients with COVID-19 in Shanghai, China","type":"article-journal"},"uris":["http://www.mendeley.com/documents/?uuid=8395c450-bcb5-4c2b-9913-753007122bc4"]}],"mendeley":{"formattedCitation":"&lt;sup&gt;110&lt;/sup&gt;","plainTextFormattedCitation":"110","previouslyFormattedCitation":"&lt;sup&gt;10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5C7F55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30AC583" w14:textId="7D8B3E5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7 (26:21)</w:t>
            </w:r>
          </w:p>
        </w:tc>
        <w:tc>
          <w:tcPr>
            <w:tcW w:w="1417" w:type="dxa"/>
            <w:shd w:val="clear" w:color="auto" w:fill="auto"/>
            <w:noWrap/>
            <w:vAlign w:val="center"/>
            <w:hideMark/>
          </w:tcPr>
          <w:p w14:paraId="0BDEC401" w14:textId="03037C1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4.9 (unclear)</w:t>
            </w:r>
          </w:p>
        </w:tc>
        <w:tc>
          <w:tcPr>
            <w:tcW w:w="1597" w:type="dxa"/>
            <w:vAlign w:val="center"/>
          </w:tcPr>
          <w:p w14:paraId="22CE8659" w14:textId="50C46D9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 time RT-PCR</w:t>
            </w:r>
          </w:p>
        </w:tc>
        <w:tc>
          <w:tcPr>
            <w:tcW w:w="1701" w:type="dxa"/>
            <w:vAlign w:val="center"/>
          </w:tcPr>
          <w:p w14:paraId="7CDFF1D1" w14:textId="11808D1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3DEFFE1" w14:textId="353872AB" w:rsidTr="0072164E">
        <w:trPr>
          <w:trHeight w:val="320"/>
        </w:trPr>
        <w:tc>
          <w:tcPr>
            <w:tcW w:w="2267" w:type="dxa"/>
            <w:shd w:val="clear" w:color="auto" w:fill="auto"/>
            <w:noWrap/>
            <w:vAlign w:val="center"/>
            <w:hideMark/>
          </w:tcPr>
          <w:p w14:paraId="73AD8B3D" w14:textId="12C5C1C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u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cgh.2020.03.043","ISSN":"15423565","author":[{"dropping-particle":"","family":"Luo","given":"Shihua","non-dropping-particle":"","parse-names":false,"suffix":""},{"dropping-particle":"","family":"Zhang","given":"Xiaochun","non-dropping-particle":"","parse-names":false,"suffix":""},{"dropping-particle":"","family":"Xu","given":"Haibo","non-dropping-particle":"","parse-names":false,"suffix":""}],"container-title":"Clinical Gastroenterology and Hepatology","id":"ITEM-1","issued":{"date-parts":[["2020","3"]]},"publisher":"NLM (Medline)","publisher-place":"(Luo, Xu) Department of Radiology, Zhongnan Hospital of Wuhan University, Hubei Province, Wuhan 430071, China","title":"Don't overlook digestive symptoms in patients with 2019 novel coronavirus disease (COVID-19)","type":"article-journal"},"uris":["http://www.mendeley.com/documents/?uuid=c4e05503-d3c4-4ee5-b146-ea5c61482726"]}],"mendeley":{"formattedCitation":"&lt;sup&gt;112&lt;/sup&gt;","plainTextFormattedCitation":"112","previouslyFormattedCitation":"&lt;sup&gt;11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B424A3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C0A70FE" w14:textId="61E2F34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7 (28:19)</w:t>
            </w:r>
          </w:p>
        </w:tc>
        <w:tc>
          <w:tcPr>
            <w:tcW w:w="1417" w:type="dxa"/>
            <w:shd w:val="clear" w:color="auto" w:fill="auto"/>
            <w:noWrap/>
            <w:vAlign w:val="center"/>
            <w:hideMark/>
          </w:tcPr>
          <w:p w14:paraId="155A244C" w14:textId="6C7CFAB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2 (unclear)</w:t>
            </w:r>
          </w:p>
        </w:tc>
        <w:tc>
          <w:tcPr>
            <w:tcW w:w="1597" w:type="dxa"/>
            <w:vAlign w:val="center"/>
          </w:tcPr>
          <w:p w14:paraId="729DCC5B" w14:textId="490BDA6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89A45DB" w14:textId="11DB965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ed</w:t>
            </w:r>
          </w:p>
        </w:tc>
      </w:tr>
      <w:tr w:rsidR="00EF39F4" w:rsidRPr="0072164E" w14:paraId="040B97F0" w14:textId="1C52A42E" w:rsidTr="0072164E">
        <w:trPr>
          <w:trHeight w:val="320"/>
        </w:trPr>
        <w:tc>
          <w:tcPr>
            <w:tcW w:w="2267" w:type="dxa"/>
            <w:shd w:val="clear" w:color="auto" w:fill="auto"/>
            <w:noWrap/>
            <w:vAlign w:val="center"/>
            <w:hideMark/>
          </w:tcPr>
          <w:p w14:paraId="2D0B2E82" w14:textId="1D125D4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K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24171/j.phrp.2020.11.1.03","ISSN":"2210-9099","abstract":"Objectives: The first confirmed case of coronavirus disease 2019 (COVID-19) in South Korea was reported in January 2020, with 28 confirmed cases reported as of February 14th, 2020. The epidemiological and clinical characteristics of all 28 cases were analyzed in response to this disease. Method(s): The epidemiological characteristics and early clinical features of the 28 patients from Korea with confirmed COVID-19 were analyzed using COVID-19 reporting and surveillance data and the epidemiological investigation reports prepared by the rapid response team. Result(s): There were 16 patients that entered Korea from foreign countries: Wuhan, China (11 patients), Zhuhai, China, (1 patient), Singapore (2 patients), Japan (1 patient), and Thailand (1 patient). The early symptoms were fever, sore throat, cough or sputum production, chills, and muscle ache. Three patients were asymptomatic, however, 18 developed pneumonia. Of the 28 cases, 16 were index cases imported from abroad, with 10 cases of secondary infection originating in Korea, and the route of transmission still under investigation for 2 patients. The 10 patients with secondary infection were infected from contact with family members or acquaintances of primary patients, and the suspected sites of transmission were mostly at home. Conclusion(s): COVID-19 in Korea was spread by 16 infected individuals traveling from other countries, leading to second-generation cases. The initial symptoms were mostly minor, but the disease was infectious at this stage, resulting from close contact, particularly at home. Establishing an early detection strategy for COVID-19 is crucial for managing the transmission of the disease. Copyright © 2020 Korea Centers for Disease Control and Prevention.","author":[{"dropping-particle":"","family":"I.","given":"Kong","non-dropping-particle":"","parse-names":false,"suffix":""},{"dropping-particle":"","family":"Y.","given":"Park","non-dropping-particle":"","parse-names":false,"suffix":""},{"dropping-particle":"","family":"Y.","given":"Woo","non-dropping-particle":"","parse-names":false,"suffix":""},{"dropping-particle":"","family":"J.","given":"Lee","non-dropping-particle":"","parse-names":false,"suffix":""},{"dropping-particle":"","family":"J.","given":"Cha","non-dropping-particle":"","parse-names":false,"suffix":""},{"dropping-particle":"","family":"J.","given":"Choi","non-dropping-particle":"","parse-names":false,"suffix":""},{"dropping-particle":"","family":"Y.","given":"Kim","non-dropping-particle":"","parse-names":false,"suffix":""},{"dropping-particle":"","family":"J.","given":"Kim","non-dropping-particle":"","parse-names":false,"suffix":""},{"dropping-particle":"","family":"S.","given":"Park","non-dropping-particle":"","parse-names":false,"suffix":""},{"dropping-particle":"","family":"M.","given":"Yum","non-dropping-particle":"","parse-names":false,"suffix":""},{"dropping-particle":"","family":"T.","given":"Kim","non-dropping-particle":"","parse-names":false,"suffix":""},{"dropping-particle":"","family":"J.","given":"Jo","non-dropping-particle":"","parse-names":false,"suffix":""},{"dropping-particle":"","family":"M.","given":"Kim","non-dropping-particle":"","parse-names":false,"suffix":""},{"dropping-particle":"","family":"D.","given":"Lee","non-dropping-particle":"","parse-names":false,"suffix":""},{"dropping-particle":"","family":"H.","given":"Bahk","non-dropping-particle":"","parse-names":false,"suffix":""},{"dropping-particle":"","family":"J.","given":"Yu","non-dropping-particle":"","parse-names":false,"suffix":""},{"dropping-particle":"","family":"J.","given":"Kwon","non-dropping-particle":"","parse-names":false,"suffix":""},{"dropping-particle":"","family":"H.","given":"Kim","non-dropping-particle":"","parse-names":false,"suffix":""},{"dropping-particle":"","family":"N.","given":"Shin","non-dropping-particle":"","parse-names":false,"suffix":""},{"dropping-particle":"","family":"S.","given":"Lee","non-dropping-particle":"","parse-names":false,"suffix":""},{"dropping-particle":"","family":"H.","given":"In","non-dropping-particle":"","parse-names":false,"suffix":""},{"dropping-particle":"","family":"J.","given":"Jung","non-dropping-particle":"","parse-names":false,"suffix":""},{"dropping-particle":"","family":"S.","given":"Cho","non-dropping-particle":"","parse-names":false,"suffix":""},{"dropping-particle":"","family":"B.","given":"Jeon","non-dropping-particle":"","parse-names":false,"suffix":""},{"dropping-particle":"","family":"D.","given":"Kim","non-dropping-particle":"","parse-names":false,"suffix":""},{"dropping-particle":"","family":"G.","given":"Jin","non-dropping-particle":"","parse-names":false,"suffix":""},{"dropping-particle":"","family":"S.","given":"Kim","non-dropping-particle":"","parse-names":false,"suffix":""},{"dropping-particle":"","family":"E.","given":"Kim","non-dropping-particle":"","parse-names":false,"suffix":""},{"dropping-particle":"","family":"B.I.","given":"Kim","non-dropping-particle":"","parse-names":false,"suffix":""},{"dropping-particle":"","family":"H.","given":"Lee","non-dropping-particle":"","parse-names":false,"suffix":""},{"dropping-particle":"","family":"Y.","given":"Jin","non-dropping-particle":"","parse-names":false,"suffix":""},{"dropping-particle":"","family":"B.","given":"Ryu","non-dropping-particle":"","parse-names":false,"suffix":""},{"dropping-particle":"","family":"S.","given":"Shin","non-dropping-particle":"","parse-names":false,"suffix":""},{"dropping-particle":"","family":"E.","given":"Shin","non-dropping-particle":"","parse-names":false,"suffix":""},{"dropping-particle":"","family":"Y.","given":"Jang","non-dropping-particle":"","parse-names":false,"suffix":""},{"dropping-particle":"","family":"E.","given":"Choi","non-dropping-particle":"","parse-names":false,"suffix":""},{"dropping-particle":"","family":"J.","given":"Hyun","non-dropping-particle":"","parse-names":false,"suffix":""},{"dropping-particle":"","family":"D.","given":"Ko","non-dropping-particle":"","parse-names":false,"suffix":""},{"dropping-particle":"","family":"G.","given":"Seo","non-dropping-particle":"","parse-names":false,"suffix":""},{"dropping-particle":"","family":"S.","given":"Kwon","non-dropping-particle":"","parse-names":false,"suffix":""},{"dropping-particle":"","family":"E.","given":"Park","non-dropping-particle":"","parse-names":false,"suffix":""},{"dropping-particle":"","family":"S.","given":"Choi","non-dropping-particle":"","parse-names":false,"suffix":""},{"dropping-particle":"","family":"S.","given":"Hwang","non-dropping-particle":"","parse-names":false,"suffix":""},{"dropping-particle":"","family":"B.","given":"Kang","non-dropping-particle":"","parse-names":false,"suffix":""},{"dropping-particle":"","family":"J.","given":"Park","non-dropping-particle":"","parse-names":false,"suffix":""},{"dropping-particle":"","family":"S.","given":"Jo","non-dropping-particle":"","parse-names":false,"suffix":""},{"dropping-particle":"","family":"E.","given":"Lee","non-dropping-particle":"","parse-names":false,"suffix":""},{"dropping-particle":"","family":"U.","given":"Kim","non-dropping-particle":"","parse-names":false,"suffix":""}],"container-title":"Osong Public Health and Research Perspectives","id":"ITEM-1","issue":"1","issued":{"date-parts":[["2020","2","28"]]},"page":"8-14","publisher":"Korea Centers for Disease Control and Prevention (E-mail: sidus@korea.kr)","publisher-place":"(Kong, Park, Woo, Lee, Cha, Choi, Kim, Kim, Park, Yum, Kim, Jo) Center for Disease Prevention, KCDC, South Korea","title":"Early Epidemiological and Clinical Characteristics of 28 Cases of Coronavirus Disease in South Korea","type":"article-journal","volume":"11"},"uris":["http://www.mendeley.com/documents/?uuid=5164c116-2972-492c-a9cf-4c772f194384"]}],"mendeley":{"formattedCitation":"&lt;sup&gt;176&lt;/sup&gt;","plainTextFormattedCitation":"176","previouslyFormattedCitation":"&lt;sup&gt;17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C3DA2A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Korea</w:t>
            </w:r>
          </w:p>
        </w:tc>
        <w:tc>
          <w:tcPr>
            <w:tcW w:w="1445" w:type="dxa"/>
            <w:vAlign w:val="center"/>
          </w:tcPr>
          <w:p w14:paraId="3C633ED5" w14:textId="5A9BF82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0 (29:21)</w:t>
            </w:r>
          </w:p>
        </w:tc>
        <w:tc>
          <w:tcPr>
            <w:tcW w:w="1417" w:type="dxa"/>
            <w:shd w:val="clear" w:color="auto" w:fill="auto"/>
            <w:noWrap/>
            <w:vAlign w:val="center"/>
            <w:hideMark/>
          </w:tcPr>
          <w:p w14:paraId="7BF69E2F" w14:textId="4E51873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BC62E2D" w14:textId="008FDD3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fined</w:t>
            </w:r>
          </w:p>
        </w:tc>
        <w:tc>
          <w:tcPr>
            <w:tcW w:w="1701" w:type="dxa"/>
            <w:vAlign w:val="center"/>
          </w:tcPr>
          <w:p w14:paraId="5709C198" w14:textId="139139B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E1F0FF5" w14:textId="47B33044" w:rsidTr="0072164E">
        <w:trPr>
          <w:trHeight w:val="320"/>
        </w:trPr>
        <w:tc>
          <w:tcPr>
            <w:tcW w:w="2267" w:type="dxa"/>
            <w:shd w:val="clear" w:color="auto" w:fill="auto"/>
            <w:noWrap/>
            <w:vAlign w:val="center"/>
            <w:hideMark/>
          </w:tcPr>
          <w:p w14:paraId="4BD07E3F" w14:textId="1620E22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D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11/all.14289","ISSN":"01054538","abstract":"BACKGROUND AND AIMS: The outbreak of coronavirus disease 2019 (COVID-19) caused by severe acute respiratory syndrome coronavirus 2 (SARS-CoV-2) infection has recently spread worldwide and been declared a pandemic. We aim to describe here the various clinical presentations of this disease by examining eleven cases. METHOD(S): Electronic medical records of 11 patients with COVID-19 were collected and demographics, clinical manifestations, outcomes, key laboratory results, and radiological images are discussed. RESULT(S): The clinical course of the eleven cases demonstrated the complexity of the COVID-19 profile with different clinical presentations. Clinical manifestations range from asymptomatic cases to patients with mild and severe symptoms, with or without pneumonia. Laboratory detection of the viral nucleic acid can yield false-negative results, and serological testing of virus specific IgG and IgM antibodies should be used as an alternative for diagnosis. Patients with common allergic diseases did not develop distinct symptoms and severe courses. Cases with a pre-existing condition of chronic obstructive pulmonary disease or complicated with a secondary bacterial pneumonia were more severe. CONCLUSION(S): All different clinical characteristics of COVID-19 should be taken into consideration to identify patients that need to be in strict quarantine for the efficient containment of the pandemic. Copyright This article is protected by copyright. All rights reserved.","author":[{"dropping-particle":"","family":"Dong","given":"Xiang","non-dropping-particle":"","parse-names":false,"suffix":""},{"dropping-particle":"","family":"Cao","given":"Yi-yuan","non-dropping-particle":"","parse-names":false,"suffix":""},{"dropping-particle":"","family":"Lu","given":"Xiao-xia","non-dropping-particle":"","parse-names":false,"suffix":""},{"dropping-particle":"","family":"Zhang","given":"Jin-jin","non-dropping-particle":"","parse-names":false,"suffix":""},{"dropping-particle":"","family":"Du","given":"Hui","non-dropping-particle":"","parse-names":false,"suffix":""},{"dropping-particle":"","family":"Yan","given":"You-qin","non-dropping-particle":"","parse-names":false,"suffix":""},{"dropping-particle":"","family":"Akdis","given":"Cezmi A.","non-dropping-particle":"","parse-names":false,"suffix":""},{"dropping-particle":"","family":"Gao","given":"Ya-dong","non-dropping-particle":"","parse-names":false,"suffix":""}],"container-title":"Allergy","id":"ITEM-1","issued":{"date-parts":[["2020","4","6"]]},"publisher":"NLM (Medline)","publisher-place":"(Dong, Zhang, Gao) Department of Allergology, Zhongnan Hospital of Wuhan University, Donghu Road 169, Wuhan, Hubei 430071, China","title":"Eleven faces of coronavirus disease 2019","type":"article-journal"},"uris":["http://www.mendeley.com/documents/?uuid=7f7a567f-d49c-4c0c-99db-4ef2ae26d616"]}],"mendeley":{"formattedCitation":"&lt;sup&gt;113&lt;/sup&gt;","plainTextFormattedCitation":"113","previouslyFormattedCitation":"&lt;sup&gt;11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5658AF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A95EAC0" w14:textId="2C8CF38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0 (27:23)</w:t>
            </w:r>
          </w:p>
        </w:tc>
        <w:tc>
          <w:tcPr>
            <w:tcW w:w="1417" w:type="dxa"/>
            <w:shd w:val="clear" w:color="auto" w:fill="auto"/>
            <w:noWrap/>
            <w:vAlign w:val="center"/>
            <w:hideMark/>
          </w:tcPr>
          <w:p w14:paraId="5015E68E" w14:textId="64FFC08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4 (unclear)</w:t>
            </w:r>
          </w:p>
        </w:tc>
        <w:tc>
          <w:tcPr>
            <w:tcW w:w="1597" w:type="dxa"/>
            <w:vAlign w:val="center"/>
          </w:tcPr>
          <w:p w14:paraId="05341471" w14:textId="55D1283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1C82432" w14:textId="65035B4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BF16AE6" w14:textId="02BABDF1" w:rsidTr="0072164E">
        <w:trPr>
          <w:trHeight w:val="320"/>
        </w:trPr>
        <w:tc>
          <w:tcPr>
            <w:tcW w:w="2267" w:type="dxa"/>
            <w:shd w:val="clear" w:color="auto" w:fill="auto"/>
            <w:noWrap/>
            <w:vAlign w:val="center"/>
            <w:hideMark/>
          </w:tcPr>
          <w:p w14:paraId="28B3F0AA" w14:textId="7A6E0BB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48/radiol.2020200274","ISSN":"0033-8419","abstract":"Background: The chest CT findings of patients with 2019 Novel Coronavirus (2019-nCoV) pneumonia have not previously been described in detail. Purpose(s): To investigate the clinical, laboratory, and imaging findings of emerging 2019-nCoV pneumonia in humans. Material(s) and Method(s): Fifty-one patients (25 men and 26 women; age range 16-76 years) with laboratory-confirmed 2019-nCoV infection by using real-time reverse transcription polymerase chain reaction underwent thin-section CT. The imaging findings, clinical data, and laboratory data were evaluated. Result(s): Fifty of 51 patients (98%) had a history of contact with individuals from the endemic center in Wuhan, China. Fever (49 of 51, 96%) and cough (24 of 51, 47%) were the most common symptoms. Most patients had a normal white blood cell count (37 of 51, 73%), neutrophil count (44 of 51, 86%), and either normal (17 of 51, 35%) or reduced (33 of 51, 65%) lymphocyte count. CT images showed pure ground-glass opacity (GGO) in 39 of 51 (77%) patients and GGO with reticular and/ or interlobular septal thickening in 38 of 51 (75%) patients. GGO with consolidation was present in 30 of 51 (59%) patients, and pure consolidation was present in 28 of 51 (55%) patients. Forty-four of 51 (86%) patients had bilateral lung involvement, while 41 of 51 (80%) involved the posterior part of the lungs and 44 of 51 (86%) were peripheral. There were more consolidated lung lesions in patients 5 days or more from disease onset to CT scan versus 4 days or fewer (431 of 712 lesions vs 129 of 612 lesions; P , .001). Patients older than 50 years had more consolidated lung lesions than did those aged 50 years or younger (212 of 470 vs 198 of 854; P , .001). Follow-up CT in 13 patients showed improvement in seven (54%) patients and progression in four (31%) patients. Conclusion(s): Patients with fever and/or cough and with conspicuous ground-glass opacity lesions in the peripheral and posterior lungs on CT images, combined with normal or decreased white blood cells and a history of epidemic exposure, are highly suspected of having 2019 Novel Coronavirus (2019-nCoV) pneumonia. Copyright © RSNA, 2020.","author":[{"dropping-particle":"","family":"Song","given":"Fengxiang","non-dropping-particle":"","parse-names":false,"suffix":""},{"dropping-particle":"","family":"Shi","given":"Nannan","non-dropping-particle":"","parse-names":false,"suffix":""},{"dropping-particle":"","family":"Shan","given":"Fei","non-dropping-particle":"","parse-names":false,"suffix":""},{"dropping-particle":"","family":"Zhang","given":"Zhiyong","non-dropping-particle":"","parse-names":false,"suffix":""},{"dropping-particle":"","family":"Shen","given":"Jie","non-dropping-particle":"","parse-names":false,"suffix":""},{"dropping-particle":"","family":"Lu","given":"Hongzhou","non-dropping-particle":"","parse-names":false,"suffix":""},{"dropping-particle":"","family":"Ling","given":"Yun","non-dropping-particle":"","parse-names":false,"suffix":""},{"dropping-particle":"","family":"Jiang","given":"Yebin","non-dropping-particle":"","parse-names":false,"suffix":""},{"dropping-particle":"","family":"Shi","given":"Yuxin","non-dropping-particle":"","parse-names":false,"suffix":""}],"container-title":"Radiology","id":"ITEM-1","issue":"1","issued":{"date-parts":[["2020","4"]]},"page":"210-217","publisher":"Radiological Society of North America Inc. (820 Jorie Boulevard, Oak Brook IL 60523-2251, United States)","publisher-place":"(Song, Shi, Shan, Zhang, Shen, Shi) Department of Radiology, Shanghai Public Health Clinical Center, No. 2501 Caolang Road Jinshan District, Shanghai 201508, China","title":"Emerging 2019 Novel Coronavirus (2019-nCoV) Pneumonia","type":"article-journal","volume":"295"},"uris":["http://www.mendeley.com/documents/?uuid=046d3d5e-d9b6-41e9-9c44-10f54a743119"]}],"mendeley":{"formattedCitation":"&lt;sup&gt;114&lt;/sup&gt;","plainTextFormattedCitation":"114","previouslyFormattedCitation":"&lt;sup&gt;11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EFFFB9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DAA8B76" w14:textId="36681ED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0 (23:27)</w:t>
            </w:r>
          </w:p>
        </w:tc>
        <w:tc>
          <w:tcPr>
            <w:tcW w:w="1417" w:type="dxa"/>
            <w:shd w:val="clear" w:color="auto" w:fill="auto"/>
            <w:noWrap/>
            <w:vAlign w:val="center"/>
            <w:hideMark/>
          </w:tcPr>
          <w:p w14:paraId="76713918" w14:textId="46F91DB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2 (22-96)</w:t>
            </w:r>
          </w:p>
        </w:tc>
        <w:tc>
          <w:tcPr>
            <w:tcW w:w="1597" w:type="dxa"/>
            <w:vAlign w:val="center"/>
          </w:tcPr>
          <w:p w14:paraId="2DDBEF5A" w14:textId="28C810F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27D1EDE" w14:textId="536EC7A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B317D8B" w14:textId="6B6C6B2D" w:rsidTr="0072164E">
        <w:trPr>
          <w:trHeight w:val="320"/>
        </w:trPr>
        <w:tc>
          <w:tcPr>
            <w:tcW w:w="2267" w:type="dxa"/>
            <w:shd w:val="clear" w:color="auto" w:fill="auto"/>
            <w:noWrap/>
            <w:vAlign w:val="center"/>
            <w:hideMark/>
          </w:tcPr>
          <w:p w14:paraId="48A8C2EB" w14:textId="1A16CC8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You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2020.3204","ISSN":"0098-7484","abstract":"Importance: Severe acute respiratory syndrome coronavirus 2 (SARS-CoV-2) emerged in Wuhan, China, in December 2019 and has spread globally with sustained human-to-human transmission outside China. Objective(s): To report the initial experience in Singapore with the epidemiologic investigation of this outbreak, clinical features, and management. Design, Setting, and Participant(s): Descriptive case series of the first 18 patients diagnosed with polymerase chain reaction (PCR)-confirmed SARS-CoV-2 infection at 4 hospitals in Singapore from January 23 to February 3, 2020; final follow-up date was February 25, 2020. Exposures: Confirmed SARS-CoV-2 infection. Main Outcomes and Measures: Clinical, laboratory, and radiologic data were collected, including PCR cycle threshold values from nasopharyngeal swabs and viral shedding in blood, urine, and stool. Clinical course was summarized, including requirement for supplemental oxygen and intensive care and use of empirical treatment with lopinavir-ritonavir. Result(s): Among the 18 hospitalized patients with PCR-confirmed SARS-CoV-2 infection (median age, 47 years; 9 [50%] women), clinical presentation was an upper respiratory tract infection in 12 (67%), and viral shedding from the nasopharynx was prolonged for 7 days or longer among 15 (83%). Six individuals (33%) required supplemental oxygen; of these, 2 required intensive care. There were no deaths. Virus was detectable in the stool (4/8 [50%]) and blood (1/12 [8%]) by PCR but not in urine. Five individuals requiring supplemental oxygen were treated with lopinavir-ritonavir. For 3 of the 5 patients, fever resolved and supplemental oxygen requirement was reduced within 3 days, whereas 2 deteriorated with progressive respiratory failure. Four of the 5 patients treated with lopinavir-ritonavir developed nausea, vomiting, and/or diarrhea, and 3 developed abnormal liver function test results. Conclusions and Relevance: Among the first 18 patients diagnosed with SARS-CoV-2 infection in Singapore, clinical presentation was frequently a mild respiratory tract infection. Some patients required supplemental oxygen and had variable clinical outcomes following treatment with an antiretroviral agent.. Copyright © 2020 The Author(s).","author":[{"dropping-particle":"","family":"Young","given":"Barnaby Edward","non-dropping-particle":"","parse-names":false,"suffix":""},{"dropping-particle":"","family":"Ong","given":"Sean Wei Xiang","non-dropping-particle":"","parse-names":false,"suffix":""},{"dropping-particle":"","family":"Kalimuddin","given":"Shirin","non-dropping-particle":"","parse-names":false,"suffix":""},{"dropping-particle":"","family":"Low","given":"Jenny G.","non-dropping-particle":"","parse-names":false,"suffix":""},{"dropping-particle":"","family":"Tan","given":"Seow Yen","non-dropping-particle":"","parse-names":false,"suffix":""},{"dropping-particle":"","family":"Loh","given":"Jiashen","non-dropping-particle":"","parse-names":false,"suffix":""},{"dropping-particle":"","family":"Ng","given":"Oon-Tek","non-dropping-particle":"","parse-names":false,"suffix":""},{"dropping-particle":"","family":"Marimuthu","given":"Kalisvar","non-dropping-particle":"","parse-names":false,"suffix":""},{"dropping-particle":"","family":"Ang","given":"Li Wei","non-dropping-particle":"","parse-names":false,"suffix":""},{"dropping-particle":"","family":"Mak","given":"Tze Minn","non-dropping-particle":"","parse-names":false,"suffix":""},{"dropping-particle":"","family":"Lau","given":"Sok Kiang","non-dropping-particle":"","parse-names":false,"suffix":""},{"dropping-particle":"","family":"Anderson","given":"Danielle E.","non-dropping-particle":"","parse-names":false,"suffix":""},{"dropping-particle":"","family":"Chan","given":"Kian Sing","non-dropping-particle":"","parse-names":false,"suffix":""},{"dropping-particle":"","family":"Tan","given":"Thean Yen","non-dropping-particle":"","parse-names":false,"suffix":""},{"dropping-particle":"","family":"Ng","given":"Tong Yong","non-dropping-particle":"","parse-names":false,"suffix":""},{"dropping-particle":"","family":"Cui","given":"Lin","non-dropping-particle":"","parse-names":false,"suffix":""},{"dropping-particle":"","family":"Said","given":"Zubaidah","non-dropping-particle":"","parse-names":false,"suffix":""},{"dropping-particle":"","family":"Kurupatham","given":"Lalitha","non-dropping-particle":"","parse-names":false,"suffix":""},{"dropping-particle":"","family":"Chen","given":"Mark I-Cheng","non-dropping-particle":"","parse-names":false,"suffix":""},{"dropping-particle":"","family":"Chan","given":"Monica","non-dropping-particle":"","parse-names":false,"suffix":""},{"dropping-particle":"","family":"Vasoo","given":"Shawn","non-dropping-particle":"","parse-names":false,"suffix":""},{"dropping-particle":"","family":"Wang","given":"Lin-Fa","non-dropping-particle":"","parse-names":false,"suffix":""},{"dropping-particle":"","family":"Tan","given":"Boon Huan","non-dropping-particle":"","parse-names":false,"suffix":""},{"dropping-particle":"","family":"Lin","given":"Raymond Tzer Pin","non-dropping-particle":"","parse-names":false,"suffix":""},{"dropping-particle":"","family":"Lee","given":"Vernon Jian Ming","non-dropping-particle":"","parse-names":false,"suffix":""},{"dropping-particle":"","family":"Leo","given":"Yee-Sin","non-dropping-particle":"","parse-names":false,"suffix":""},{"dropping-particle":"","family":"Lye","given":"David Chien","non-dropping-particle":"","parse-names":false,"suffix":""}],"container-title":"JAMA","id":"ITEM-1","issued":{"date-parts":[["2020","3","3"]]},"publisher":"American Medical Association (E-mail: smcleod@itsa.ucsf.edu)","publisher-place":"(Young, Ong, Ng, Marimuthu, Ang, Mak, Cui, Chen, Chan, Vasoo, Lin, Leo, Lye) National Centre for Infectious Diseases, Singapore, Singapore","title":"Epidemiologic Features and Clinical Course of Patients Infected With SARS-CoV-2 in Singapore","type":"article-journal"},"uris":["http://www.mendeley.com/documents/?uuid=10e72941-eb4d-4237-8cca-7d60b6fcb57f"]}],"mendeley":{"formattedCitation":"&lt;sup&gt;171&lt;/sup&gt;","plainTextFormattedCitation":"171","previouslyFormattedCitation":"&lt;sup&gt;16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84715E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Singapore</w:t>
            </w:r>
          </w:p>
        </w:tc>
        <w:tc>
          <w:tcPr>
            <w:tcW w:w="1445" w:type="dxa"/>
            <w:vAlign w:val="center"/>
          </w:tcPr>
          <w:p w14:paraId="76C89F7F" w14:textId="53742E4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1 (25:26)</w:t>
            </w:r>
          </w:p>
        </w:tc>
        <w:tc>
          <w:tcPr>
            <w:tcW w:w="1417" w:type="dxa"/>
            <w:shd w:val="clear" w:color="auto" w:fill="auto"/>
            <w:noWrap/>
            <w:vAlign w:val="center"/>
            <w:hideMark/>
          </w:tcPr>
          <w:p w14:paraId="0D42C579" w14:textId="229EFD2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1B084256" w14:textId="64C965F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AEEB56B" w14:textId="0481F5D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09C7D45" w14:textId="46AACDB4" w:rsidTr="0072164E">
        <w:trPr>
          <w:trHeight w:val="320"/>
        </w:trPr>
        <w:tc>
          <w:tcPr>
            <w:tcW w:w="2267" w:type="dxa"/>
            <w:shd w:val="clear" w:color="auto" w:fill="auto"/>
            <w:noWrap/>
            <w:vAlign w:val="center"/>
            <w:hideMark/>
          </w:tcPr>
          <w:p w14:paraId="04A9E656" w14:textId="7B588F2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S0140-6736(20)30211-7","ISSN":"01406736","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2"]]},"page":"507-513","publisher":"Elsevier Ltd","title":"Epidemiological and clinical characteristics of 99 cases of 2019 novel coronavirus pneumonia in Wuhan, China: a descriptive study","type":"article-journal","volume":"395"},"uris":["http://www.mendeley.com/documents/?uuid=4ae1d038-058e-41e1-ab06-18fdc720037f"]}],"mendeley":{"formattedCitation":"&lt;sup&gt;115&lt;/sup&gt;","plainTextFormattedCitation":"115","previouslyFormattedCitation":"&lt;sup&gt;11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56EC2B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7808FE5" w14:textId="2B1FD2D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1 (25:26)</w:t>
            </w:r>
          </w:p>
        </w:tc>
        <w:tc>
          <w:tcPr>
            <w:tcW w:w="1417" w:type="dxa"/>
            <w:shd w:val="clear" w:color="auto" w:fill="auto"/>
            <w:noWrap/>
            <w:vAlign w:val="center"/>
            <w:hideMark/>
          </w:tcPr>
          <w:p w14:paraId="689D1E69" w14:textId="779C9FC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9 (16-76)</w:t>
            </w:r>
          </w:p>
        </w:tc>
        <w:tc>
          <w:tcPr>
            <w:tcW w:w="1597" w:type="dxa"/>
            <w:vAlign w:val="center"/>
          </w:tcPr>
          <w:p w14:paraId="0415A92C" w14:textId="41129C1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8CBCE55" w14:textId="34CD8AA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30F4FB5" w14:textId="702E10F5" w:rsidTr="0072164E">
        <w:trPr>
          <w:trHeight w:val="320"/>
        </w:trPr>
        <w:tc>
          <w:tcPr>
            <w:tcW w:w="2267" w:type="dxa"/>
            <w:shd w:val="clear" w:color="auto" w:fill="auto"/>
            <w:noWrap/>
            <w:vAlign w:val="center"/>
            <w:hideMark/>
          </w:tcPr>
          <w:p w14:paraId="6E7EBB05" w14:textId="2583EB4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u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3/cid/ciaa322","ISSN":"1058-4838","abstract":"BACKGROUND: Rapid identification of COVID-19 cases, which is crucial to outbreak containment efforts, is challenging due to the lack of pathognomonic symptoms and in settings with limited capacity for specialized nucleic acid-based reverse transcription polymerase chain reaction (PCR) testing. METHOD(S): This retrospective case-control study involves subjects (7 to 98 years) presenting at the designated national outbreak screening centre and tertiary care hospital in Singapore for SARS-CoV-2 testing from January 26 to February 16, 2020. COVID-19 status was confirmed by PCR testing of sputum, nasopharyngeal swabs or throat swabs. Demographic, clinical, laboratory and exposure-risk variables ascertainable at presentation were analyzed to develop an algorithm for estimating the risk of COVID-19. Model development used Akaike's information criterion in a stepwise fashion to build logistic regression models, which were then translated into prediction scores. Performance was measured using receiver operating characteristics curves, adjusting for over-confidence using leave-out-one cross validation. RESULT(S): The study population included 788 subjects, of whom 54 (6.9%) were SARS-CoV-2 positive and 734 (93.1%) were SARS-CoV-2 negative. The median age was 34 years and 407 (51.7%) were female. Using leave-out-one cross validation, all the models incorporating clinical tests (Models 1, 2 and 3) performed well with areas under the receiver operating characteristics curve (AUC) of 0.91, 0.88 and 0.88 respectively. In comparison, Model 4 had an AUC of 0.65. CONCLUSION(S): Rapidly ascertainable clinical and laboratory data could identify individuals at high risk of COVID-19 and enable prioritization of PCR-testing and containment efforts. Basic laboratory test results were crucial to prediction models. Copyright © The Author(s) 2020. Published by Oxford University Press for the Infectious Diseases Society of America. All rights reserved. For permissions, e-mail: journals.permissions@oup.com.","author":[{"dropping-particle":"","family":"Sun","given":"Yinxiaohe","non-dropping-particle":"","parse-names":false,"suffix":""},{"dropping-particle":"","family":"Koh","given":"Vanessa","non-dropping-particle":"","parse-names":false,"suffix":""},{"dropping-particle":"","family":"Marimuthu","given":"Kalisvar","non-dropping-particle":"","parse-names":false,"suffix":""},{"dropping-particle":"","family":"Ng","given":"Oon Tek","non-dropping-particle":"","parse-names":false,"suffix":""},{"dropping-particle":"","family":"Young","given":"Barnaby","non-dropping-particle":"","parse-names":false,"suffix":""},{"dropping-particle":"","family":"Vasoo","given":"Shawn","non-dropping-particle":"","parse-names":false,"suffix":""},{"dropping-particle":"","family":"Chan","given":"Monica","non-dropping-particle":"","parse-names":false,"suffix":""},{"dropping-particle":"","family":"Lee","given":"Vernon J M","non-dropping-particle":"","parse-names":false,"suffix":""},{"dropping-particle":"","family":"De","given":"Partha P","non-dropping-particle":"","parse-names":false,"suffix":""},{"dropping-particle":"","family":"Barkham","given":"Timothy","non-dropping-particle":"","parse-names":false,"suffix":""},{"dropping-particle":"","family":"Lin","given":"Raymond T P","non-dropping-particle":"","parse-names":false,"suffix":""},{"dropping-particle":"","family":"Cook","given":"Alex R","non-dropping-particle":"","parse-names":false,"suffix":""},{"dropping-particle":"","family":"Leo","given":"Yee Sin","non-dropping-particle":"","parse-names":false,"suffix":""}],"container-title":"Clinical Infectious Diseases","id":"ITEM-1","issued":{"date-parts":[["2020","3","25"]]},"publisher":"NLM (Medline)","publisher-place":"(Sun, Lee, Cook, Leo) Saw Swee Hock School of Public Health, National University of Singapore and National University Health System, Science Drive 2, Singapore","title":"Epidemiological and Clinical Predictors of COVID-19","type":"article-journal"},"uris":["http://www.mendeley.com/documents/?uuid=b31df96c-9720-45d8-ba99-b5ccfeb91b28"]}],"mendeley":{"formattedCitation":"&lt;sup&gt;170&lt;/sup&gt;","plainTextFormattedCitation":"170","previouslyFormattedCitation":"&lt;sup&gt;16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850263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Singapore</w:t>
            </w:r>
          </w:p>
        </w:tc>
        <w:tc>
          <w:tcPr>
            <w:tcW w:w="1445" w:type="dxa"/>
            <w:vAlign w:val="center"/>
          </w:tcPr>
          <w:p w14:paraId="1EDB1697" w14:textId="7EE7C69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1 (32:19)</w:t>
            </w:r>
          </w:p>
        </w:tc>
        <w:tc>
          <w:tcPr>
            <w:tcW w:w="1417" w:type="dxa"/>
            <w:shd w:val="clear" w:color="auto" w:fill="auto"/>
            <w:noWrap/>
            <w:vAlign w:val="center"/>
            <w:hideMark/>
          </w:tcPr>
          <w:p w14:paraId="2A98542C" w14:textId="2DD818E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 (16-68)</w:t>
            </w:r>
          </w:p>
        </w:tc>
        <w:tc>
          <w:tcPr>
            <w:tcW w:w="1597" w:type="dxa"/>
            <w:vAlign w:val="center"/>
          </w:tcPr>
          <w:p w14:paraId="681AA794" w14:textId="01ECB07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CR</w:t>
            </w:r>
          </w:p>
        </w:tc>
        <w:tc>
          <w:tcPr>
            <w:tcW w:w="1701" w:type="dxa"/>
            <w:vAlign w:val="center"/>
          </w:tcPr>
          <w:p w14:paraId="22E51BF4" w14:textId="08E6B9E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ed</w:t>
            </w:r>
          </w:p>
        </w:tc>
      </w:tr>
      <w:tr w:rsidR="00EF39F4" w:rsidRPr="0072164E" w14:paraId="4A25C4D3" w14:textId="29983C8B" w:rsidTr="0072164E">
        <w:trPr>
          <w:trHeight w:val="320"/>
        </w:trPr>
        <w:tc>
          <w:tcPr>
            <w:tcW w:w="2267" w:type="dxa"/>
            <w:shd w:val="clear" w:color="auto" w:fill="auto"/>
            <w:noWrap/>
            <w:vAlign w:val="center"/>
            <w:hideMark/>
          </w:tcPr>
          <w:p w14:paraId="3D71B01D" w14:textId="06D6274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Ji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36/gutjnl-2020-320926","ISSN":"0017-5749","abstract":"Objective: The SARS-CoV-2-infected disease (COVID-19) outbreak is a major threat to human beings. Previous studies mainly focused on Wuhan and typical symptoms. We analysed 74 confirmed COVID-19 cases with GI symptoms in the Zhejiang province to determine epidemiological, clinical and virological characteristics. Design(s): COVID-19 hospital patients were admitted in the Zhejiang province from 17 January 2020 to 8 February 2020. Epidemiological, demographic, clinical, laboratory, management and outcome data of patients with GI symptoms were analysed using multivariate analysis for risk of severe/critical type. Bioinformatics were used to analyse features of SARS-CoV-2 from Zhejiang province. Result(s): Among enrolled 651 patients, 74 (11.4%) presented with at least one GI symptom (nausea, vomiting or diarrhoea), average age of 46.14 years, 4-day incubation period and 10.8% had pre-existing liver disease. Of patients with COVID-19 with GI symptoms, 17 (22.97%) and 23 (31.08%) had severe/critical types and family clustering, respectively, significantly higher than those without GI symptoms, 47 (8.14%) and 118 (20.45%). Of patients with COVID-19 with GI symptoms, 29 (39.19%), 23 (31.08%), 8 (10.81%) and 16 (21.62%) had significantly higher rates of fever &gt;38.5degreeC, fatigue, shortness of breath and headache, respectively. Low-dose glucocorticoids and antibiotics were administered to 14.86% and 41.89% of patients, respectively. Sputum production and increased lactate dehydrogenase/glucose levels were risk factors for severe/critical type. Bioinformatics showed sequence mutation of SARS-CoV-2 with m6A methylation and changed binding capacity with ACE2. Conclusion(s): We report COVID-19 cases with GI symptoms with novel features outside Wuhan. Attention to patients with COVID-19 with non-classic symptoms should increase to protect health providers. Copyright © 2020 Author(s).","author":[{"dropping-particle":"","family":"Jin","given":"Xi","non-dropping-particle":"","parse-names":false,"suffix":""},{"dropping-particle":"","family":"Lian","given":"Jiang-Shan","non-dropping-particle":"","parse-names":false,"suffix":""},{"dropping-particle":"","family":"Hu","given":"Jian-Hua","non-dropping-particle":"","parse-names":false,"suffix":""},{"dropping-particle":"","family":"Gao","given":"Jianguo","non-dropping-particle":"","parse-names":false,"suffix":""},{"dropping-particle":"","family":"Zheng","given":"Lin","non-dropping-particle":"","parse-names":false,"suffix":""},{"dropping-particle":"","family":"Zhang","given":"Yi-Min","non-dropping-particle":"","parse-names":false,"suffix":""},{"dropping-particle":"","family":"Hao","given":"Shao-Rui","non-dropping-particle":"","parse-names":false,"suffix":""},{"dropping-particle":"","family":"Jia","given":"Hong-Yu","non-dropping-particle":"","parse-names":false,"suffix":""},{"dropping-particle":"","family":"Cai","given":"Huan","non-dropping-particle":"","parse-names":false,"suffix":""},{"dropping-particle":"","family":"Zhang","given":"Xiao-Li","non-dropping-particle":"","parse-names":false,"suffix":""},{"dropping-particle":"","family":"Yu","given":"Guo-Dong","non-dropping-particle":"","parse-names":false,"suffix":""},{"dropping-particle":"","family":"Xu","given":"Kai-Jin","non-dropping-particle":"","parse-names":false,"suffix":""},{"dropping-particle":"","family":"Wang","given":"Xiao-Yan","non-dropping-particle":"","parse-names":false,"suffix":""},{"dropping-particle":"","family":"Gu","given":"Jue-Qing","non-dropping-particle":"","parse-names":false,"suffix":""},{"dropping-particle":"","family":"Zhang","given":"Shan-Yan","non-dropping-particle":"","parse-names":false,"suffix":""},{"dropping-particle":"","family":"Ye","given":"Chan-Yuan","non-dropping-particle":"","parse-names":false,"suffix":""},{"dropping-particle":"","family":"Jin","given":"Ci-Liang","non-dropping-particle":"","parse-names":false,"suffix":""},{"dropping-particle":"","family":"Lu","given":"Ying-Feng","non-dropping-particle":"","parse-names":false,"suffix":""},{"dropping-particle":"","family":"Yu","given":"Xia","non-dropping-particle":"","parse-names":false,"suffix":""},{"dropping-particle":"","family":"Yu","given":"Xiao-Peng","non-dropping-particle":"","parse-names":false,"suffix":""},{"dropping-particle":"","family":"Huang","given":"Jian-Rong","non-dropping-particle":"","parse-names":false,"suffix":""},{"dropping-particle":"","family":"Xu","given":"Kang-Li","non-dropping-particle":"","parse-names":false,"suffix":""},{"dropping-particle":"","family":"Ni","given":"Qin","non-dropping-particle":"","parse-names":false,"suffix":""},{"dropping-particle":"","family":"Yu","given":"Cheng-Bo","non-dropping-particle":"","parse-names":false,"suffix":""},{"dropping-particle":"","family":"Zhu","given":"Biao","non-dropping-particle":"","parse-names":false,"suffix":""},{"dropping-particle":"","family":"Li","given":"Yong-Tao","non-dropping-particle":"","parse-names":false,"suffix":""},{"dropping-particle":"","family":"Liu","given":"Jun","non-dropping-particle":"","parse-names":false,"suffix":""},{"dropping-particle":"","family":"Zhao","given":"Hong","non-dropping-particle":"","parse-names":false,"suffix":""},{"dropping-particle":"","family":"Zhang","given":"Xuan","non-dropping-particle":"","parse-names":false,"suffix":""},{"dropping-particle":"","family":"Yu","given":"Liang","non-dropping-particle":"","parse-names":false,"suffix":""},{"dropping-particle":"","family":"Guo","given":"Yong-Zheng","non-dropping-particle":"","parse-names":false,"suffix":""},{"dropping-particle":"","family":"Su","given":"Jun-Wei","non-dropping-particle":"","parse-names":false,"suffix":""},{"dropping-particle":"","family":"Tao","given":"Jing-Jing","non-dropping-particle":"","parse-names":false,"suffix":""},{"dropping-particle":"","family":"Lang","given":"Guan-Jing","non-dropping-particle":"","parse-names":false,"suffix":""},{"dropping-particle":"","family":"Wu","given":"Xiao-Xin","non-dropping-particle":"","parse-names":false,"suffix":""},{"dropping-particle":"","family":"Wu","given":"Wen-Rui","non-dropping-particle":"","parse-names":false,"suffix":""},{"dropping-particle":"","family":"Qv","given":"Ting-Ting","non-dropping-particle":"","parse-names":false,"suffix":""},{"dropping-particle":"","family":"Xiang","given":"Dai-Rong","non-dropping-particle":"","parse-names":false,"suffix":""},{"dropping-particle":"","family":"Yi","given":"Ping","non-dropping-particle":"","parse-names":false,"suffix":""},{"dropping-particle":"","family":"Shi","given":"Ding","non-dropping-particle":"","parse-names":false,"suffix":""},{"dropping-particle":"","family":"Chen","given":"Yanfei","non-dropping-particle":"","parse-names":false,"suffix":""},{"dropping-particle":"","family":"Ren","given":"Yue","non-dropping-particle":"","parse-names":false,"suffix":""},{"dropping-particle":"","family":"Qiu","given":"Yun-Qing","non-dropping-particle":"","parse-names":false,"suffix":""},{"dropping-particle":"","family":"Li","given":"Lan-Juan","non-dropping-particle":"","parse-names":false,"suffix":""},{"dropping-particle":"","family":"Sheng","given":"Jifang","non-dropping-particle":"","parse-names":false,"suffix":""},{"dropping-particle":"","family":"Yang","given":"Yida","non-dropping-particle":"","parse-names":false,"suffix":""}],"container-title":"Gut","id":"ITEM-1","issued":{"date-parts":[["2020","3","24"]]},"page":"gutjnl-2020-320926","publisher":"BMJ Publishing Group (E-mail: subscriptions@bmjgroup.com)","publisher-place":"(Jin, Gao, Ren) Department of Gastroenterology, First Affiliated Hospital, College of Medicine, Zhejiang University, Hangzhou, China","title":"Epidemiological, clinical and virological characteristics of 74 cases of coronavirus-infected disease 2019 (COVID-19) with gastrointestinal symptoms","type":"article-journal"},"uris":["http://www.mendeley.com/documents/?uuid=1d55fad6-f2de-4c47-b39b-a51f1218c3c6"]}],"mendeley":{"formattedCitation":"&lt;sup&gt;116&lt;/sup&gt;","plainTextFormattedCitation":"116","previouslyFormattedCitation":"&lt;sup&gt;11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D1AE93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C63985E" w14:textId="1CBB465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2 (35:17)</w:t>
            </w:r>
          </w:p>
        </w:tc>
        <w:tc>
          <w:tcPr>
            <w:tcW w:w="1417" w:type="dxa"/>
            <w:shd w:val="clear" w:color="auto" w:fill="auto"/>
            <w:noWrap/>
            <w:vAlign w:val="center"/>
            <w:hideMark/>
          </w:tcPr>
          <w:p w14:paraId="5A36143D" w14:textId="627888D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9.7 (unclear)</w:t>
            </w:r>
          </w:p>
        </w:tc>
        <w:tc>
          <w:tcPr>
            <w:tcW w:w="1597" w:type="dxa"/>
            <w:vAlign w:val="center"/>
          </w:tcPr>
          <w:p w14:paraId="5673669E" w14:textId="27A11C8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7447D6B" w14:textId="605BD00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407A27F" w14:textId="65DD5CF9" w:rsidTr="0072164E">
        <w:trPr>
          <w:trHeight w:val="320"/>
        </w:trPr>
        <w:tc>
          <w:tcPr>
            <w:tcW w:w="2267" w:type="dxa"/>
            <w:shd w:val="clear" w:color="auto" w:fill="auto"/>
            <w:noWrap/>
            <w:vAlign w:val="center"/>
            <w:hideMark/>
          </w:tcPr>
          <w:p w14:paraId="1B3A92DB" w14:textId="2910350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16/j.ijid.2020.03.040","ISSN":"12019712","abstract":"PURPOSE: To investigate the epidemiological, clinical characteristics of COVID-19 patients with abnormal imaging findings. METHOD(S): Patients confirmed with SARS-CoV-2 infection of Zhejiang province from Jan 17 to Feb 8 underwent CT or x-ray were enrolled. Epidemiological, clinical data were analyzed between those with abnormal or normal imaging findings. RESULT(S): Excluding 72 patients with normal images, 230 of 573 patients affected more than two lobes. The median radiograph score was 2.0 and there's negative correlation between the score and oxygenation index (rho=-0.657,P&lt;0.001). Patients with abnormal images were older (46.65+/-13.82), with higher rate of coexisting condition(28.8%), lower rate of exposure history and longer time between onset and confirmation(5d) than non-pneumonia patients(all P&lt;0.05). Higher rate of fever, cough, expectoration, and headache, lower lymphocytes, albumin, serum sodium levels and higher total bilirubin, creatine kinase, lactate dehydrogenase and C-reactive protein levels and lower oxygenation index were observed in pneumonia patients (all P&lt;0.05). Muscle ache, shortness of breath, nausea and vomiting, lower lymphocytes levels and higher serum creatinine and radiograph score at admission were predictive factors for severe/critical subtype. CONCLUSION(S): Patients with abnormal images have more obvious clinical manifestations and laboratory changes. Combing clinical features and radiograph score can effectively predict severe/critical type. Copyright © 2020. Published by Elsevier Ltd.","author":[{"dropping-particle":"","family":"Zhang","given":"Xiaoli","non-dropping-particle":"","parse-names":false,"suffix":""},{"dropping-particle":"","family":"Cai","given":"Huan","non-dropping-particle":"","parse-names":false,"suffix":""},{"dropping-particle":"","family":"Hu","given":"Jianhua","non-dropping-particle":"","parse-names":false,"suffix":""},{"dropping-particle":"","family":"Lian","given":"Jiangshan","non-dropping-particle":"","parse-names":false,"suffix":""},{"dropping-particle":"","family":"Gu","given":"Jueqing","non-dropping-particle":"","parse-names":false,"suffix":""},{"dropping-particle":"","family":"Zhang","given":"Shanyan","non-dropping-particle":"","parse-names":false,"suffix":""},{"dropping-particle":"","family":"Ye","given":"Chanyuan","non-dropping-particle":"","parse-names":false,"suffix":""},{"dropping-particle":"","family":"Lu","given":"Yingfeng","non-dropping-particle":"","parse-names":false,"suffix":""},{"dropping-particle":"","family":"Jin","given":"Ciliang","non-dropping-particle":"","parse-names":false,"suffix":""},{"dropping-particle":"","family":"Yu","given":"Guodong","non-dropping-particle":"","parse-names":false,"suffix":""},{"dropping-particle":"","family":"Jia","given":"Hongyu","non-dropping-particle":"","parse-names":false,"suffix":""},{"dropping-particle":"","family":"Zhang","given":"Yimin","non-dropping-particle":"","parse-names":false,"suffix":""},{"dropping-particle":"","family":"Sheng","given":"Jifang","non-dropping-particle":"","parse-names":false,"suffix":""},{"dropping-particle":"","family":"Li","given":"Lanjuan","non-dropping-particle":"","parse-names":false,"suffix":""},{"dropping-particle":"","family":"Yang","given":"Yida","non-dropping-particle":"","parse-names":false,"suffix":""}],"container-title":"International Journal of Infectious Diseases","id":"ITEM-1","issued":{"date-parts":[["2020","3"]]},"publisher":"NLM (Medline)","publisher-place":"(Zhang, Cai, Hu, Lian, Gu, Zhang, Ye, Lu, Jin, Yu, Jia, Zhang, Sheng, Li, Yang) State Key Laboratory for Diagnosis and Treatment of Infectious Diseases, National Clinical Research Center for Infectious Diseases, Collaborative Innovation Center for Diagnos","title":"Epidemiological, clinical characteristics of cases of SARS-CoV-2 infection with abnormal imaging findings","type":"article-journal"},"uris":["http://www.mendeley.com/documents/?uuid=eaa51ee0-d403-4cdd-a6bc-2ca4a0129e44"]}],"mendeley":{"formattedCitation":"&lt;sup&gt;117&lt;/sup&gt;","plainTextFormattedCitation":"117","previouslyFormattedCitation":"&lt;sup&gt;11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F0E1BC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2A031FE" w14:textId="578607D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2 (28:24)</w:t>
            </w:r>
          </w:p>
        </w:tc>
        <w:tc>
          <w:tcPr>
            <w:tcW w:w="1417" w:type="dxa"/>
            <w:shd w:val="clear" w:color="auto" w:fill="auto"/>
            <w:noWrap/>
            <w:vAlign w:val="center"/>
            <w:hideMark/>
          </w:tcPr>
          <w:p w14:paraId="5C39B659" w14:textId="0B7E2F6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5 (unclear)</w:t>
            </w:r>
          </w:p>
        </w:tc>
        <w:tc>
          <w:tcPr>
            <w:tcW w:w="1597" w:type="dxa"/>
            <w:vAlign w:val="center"/>
          </w:tcPr>
          <w:p w14:paraId="5734DB35" w14:textId="54E2790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0560C9B" w14:textId="13686D7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DE784A6" w14:textId="7FDABE8C" w:rsidTr="0072164E">
        <w:trPr>
          <w:trHeight w:val="320"/>
        </w:trPr>
        <w:tc>
          <w:tcPr>
            <w:tcW w:w="2267" w:type="dxa"/>
            <w:shd w:val="clear" w:color="auto" w:fill="auto"/>
            <w:noWrap/>
            <w:vAlign w:val="center"/>
            <w:hideMark/>
          </w:tcPr>
          <w:p w14:paraId="13F1C0ED" w14:textId="40FB373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2/jmv.25763","ISSN":"0146-6615","abstract":"With an increasing number of Coronavirus Disease 2019 (COVID-19) cases outside of Hubei, emergency departments (EDs) and fever clinics are facing challenges posed by the large number of admissions of patients suspected to have COVID-19. Therefore, it is of crucial importance to study the initial clinical features of patients, to better differentiate between infected and uninfected patients outside Hubei. A total of 116 patients suspected of having COVID-19 who presented to two emergency departments in Anhui for the first time between 24 January 2020 and 20 February 2020 were enrolled in the study. The initial clinical data of these patients, such as epidemiological features, symptoms, laboratory results, and chest computed tomography (CT) findings were collected using a standard case report form on admission. Thirty-two patients were diagnosed with COVID-19; the remaining 84 patients were referred to as negative cases. The median age of the diagnosed patients was 46 years, but only 35 years for negative cases. History of exposure to Wuhan or COVID-19 patients in the previous 2 weeks was observed in 63% of the diagnosed and 44% of negative cases. Median time from illness onset to ED admission was 5 days for all patients, diagnosed patients, and negative cases, respectively. Fever was observed in 27 (84%) and 57 (68%) diagnosed and negative cases, respectively. Nineteen (59%) diagnosed and 24 (29%) negative cases had lymphopenia on admission in ED. A chest CT scan on admission revealed the presence of pneumonia in the majority of the diagnosed patients (30 out of 32, 94%) and in 56 (67%) negative cases. Bilateral involvement and ground-glass opacity (GGO) were present in 91% and 47% of the diagnosed patients. Thirty-two patients were diagnosed with COVID-19; the remaining 84 patients were referred to as negative cases. The median age of the diagnosed patients was 46 years, but only 35 years for negative cases. History of exposure to Wuhan or COVID-19 patients in the previous 2 weeks was observed in 63% of the diagnosed and 44% of negative cases. Median time from illness onset to ED admission was 5 days for all patients, diagnosed patients, and negative cases, respectively. Fever was observed in 27 (84%) and 57 (68%) diagnosed and negative cases, respectively. Nineteen (59%) diagnosed and 24 (29%) negative cases had lymphopenia on admission in ED. A chest CT scan on admission revealed the presence of pneumonia in the majority of the diagnosed patients (30 …","author":[{"dropping-particle":"","family":"Zhu","given":"Wanbo","non-dropping-particle":"","parse-names":false,"suffix":""},{"dropping-particle":"","family":"Xie","given":"Kai","non-dropping-particle":"","parse-names":false,"suffix":""},{"dropping-particle":"","family":"Lu","given":"Hui","non-dropping-particle":"","parse-names":false,"suffix":""},{"dropping-particle":"","family":"Xu","given":"Lei","non-dropping-particle":"","parse-names":false,"suffix":""},{"dropping-particle":"","family":"Zhou","given":"Shusheng","non-dropping-particle":"","parse-names":false,"suffix":""},{"dropping-particle":"","family":"Fang","given":"Shiyuan","non-dropping-particle":"","parse-names":false,"suffix":""}],"container-title":"Journal of Medical Virology","id":"ITEM-1","issued":{"date-parts":[["2020","3","13"]]},"page":"jmv.25763","publisher":"John Wiley and Sons Inc. (P.O.Box 18667, Newark NJ 07191-8667, United States)","publisher-place":"(Zhu, Xie, Lu, Xu, Zhou, Fang) Department of Emergency, The First Affiliated Hospital of University of Science and Technology of China, Hefei, China","title":"Initial clinical features of suspected Coronavirus Disease 2019 in two emergency departments outside of Hubei, China","type":"article-journal"},"uris":["http://www.mendeley.com/documents/?uuid=687705a3-72a7-4e03-afb7-34cc2dc2bce5"]}],"mendeley":{"formattedCitation":"&lt;sup&gt;118&lt;/sup&gt;","plainTextFormattedCitation":"118","previouslyFormattedCitation":"&lt;sup&gt;11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D07E22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FE06BDA" w14:textId="4BE8931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2 (26:26)</w:t>
            </w:r>
          </w:p>
        </w:tc>
        <w:tc>
          <w:tcPr>
            <w:tcW w:w="1417" w:type="dxa"/>
            <w:shd w:val="clear" w:color="auto" w:fill="auto"/>
            <w:noWrap/>
            <w:vAlign w:val="center"/>
            <w:hideMark/>
          </w:tcPr>
          <w:p w14:paraId="23650DDB" w14:textId="7F202B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7 (49-69)</w:t>
            </w:r>
          </w:p>
        </w:tc>
        <w:tc>
          <w:tcPr>
            <w:tcW w:w="1597" w:type="dxa"/>
            <w:vAlign w:val="center"/>
          </w:tcPr>
          <w:p w14:paraId="7308C4B4" w14:textId="1A7B332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ucleic acid amplification test”</w:t>
            </w:r>
          </w:p>
        </w:tc>
        <w:tc>
          <w:tcPr>
            <w:tcW w:w="1701" w:type="dxa"/>
            <w:vAlign w:val="center"/>
          </w:tcPr>
          <w:p w14:paraId="2F6C7C03" w14:textId="0D23DEC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E5AAFEE" w14:textId="17EFB968" w:rsidTr="0072164E">
        <w:trPr>
          <w:trHeight w:val="320"/>
        </w:trPr>
        <w:tc>
          <w:tcPr>
            <w:tcW w:w="2267" w:type="dxa"/>
            <w:shd w:val="clear" w:color="auto" w:fill="auto"/>
            <w:noWrap/>
            <w:vAlign w:val="center"/>
            <w:hideMark/>
          </w:tcPr>
          <w:p w14:paraId="65D8CD50" w14:textId="795D816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2214/AJR.20.22976","ISSN":"0361-803X","abstract":"OBJECTIVE. The increasing number of cases of confirmed coronavirus disease (COVID-19) in China is striking. The purpose of this study was to investigate the relation between chest CT findings and the clinical conditions of COVID-19 pneumonia. MATERIALS AND METHODS. Data on 101 cases of COVID-19 pneumonia were retrospectively collected from four institutions in Hunan, China. Basic clinical characteristics and detailed imaging features were evaluated and compared between two groups on the basis of clinical status: nonemergency (mild or common disease) and emergency (severe or fatal disease). RESULTS. Patients 21-50 years old accounted for most (70.2%) of the cohort, and five (5.0%) patients had disease associated with a family outbreak. Most patients (78.2%) had fever as the onset symptom. Most patients with COVID-19 pneumonia had typical imaging features, such as ground-glass opacities (GGO) (87 [86.1%]) or mixed GGO and consolidation (65 [64.4%]), vascular enlargement in the lesion (72 [71.3%]), and traction bronchiectasis (53 [52.5%]). Lesions present on CT images were more likely to have a peripheral distribution (88 [87.1%]) and bilateral involvement (83 [82.2%]) and be lower lung predominant (55 [54.5%]) and multifocal (55 [54.5%]). Patients in the emergency group were older than those in the non-emergency group. Architectural distortion, traction bronchiectasis, and CT involvement score aided in evaluation of the severity and extent of the disease. CONCLUSION. Patients with confirmed COVID-19 pneumonia have typical imaging features that can be helpful in early screening of highly suspected cases and in evaluation of the severity and extent of disease. Most patients with COVID-19 pneumonia have GGO or mixed GGO and consolidation and vascular enlargement in the lesion. Lesions are more likely to have peripheral distribution and bilateral involvement and be lower lung predominant and multifocal. CT involvement score can help in evaluation of the severity and extent of the disease.","author":[{"dropping-particle":"","family":"Zhao","given":"Wei","non-dropping-particle":"","parse-names":false,"suffix":""},{"dropping-particle":"","family":"Zhong","given":"Zheng","non-dropping-particle":"","parse-names":false,"suffix":""},{"dropping-particle":"","family":"Xie","given":"Xingzhi","non-dropping-particle":"","parse-names":false,"suffix":""},{"dropping-particle":"","family":"Yu","given":"Qizhi","non-dropping-particle":"","parse-names":false,"suffix":""},{"dropping-particle":"","family":"Liu","given":"Jun","non-dropping-particle":"","parse-names":false,"suffix":""}],"container-title":"American Journal of Roentgenology","id":"ITEM-1","issued":{"date-parts":[["2020","3","3"]]},"page":"1-6","publisher":"NLM (Medline)","publisher-place":"(Zhao, Xie, Liu) Department of Radiology, Second Xiangya Hospital, Central South University, No. 139 Middle Remin Rd, Changsha, Hunan 410011, China","title":"Relation Between Chest CT Findings and Clinical Conditions of Coronavirus Disease (COVID-19) Pneumonia: A Multicenter Study","type":"article-journal"},"uris":["http://www.mendeley.com/documents/?uuid=7f78f991-304f-4734-b9df-850cb2fc39a8"]}],"mendeley":{"formattedCitation":"&lt;sup&gt;119&lt;/sup&gt;","plainTextFormattedCitation":"119","previouslyFormattedCitation":"&lt;sup&gt;11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1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C15A79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6CAAC58" w14:textId="345F78C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3 (28:25)</w:t>
            </w:r>
          </w:p>
        </w:tc>
        <w:tc>
          <w:tcPr>
            <w:tcW w:w="1417" w:type="dxa"/>
            <w:shd w:val="clear" w:color="auto" w:fill="auto"/>
            <w:noWrap/>
            <w:vAlign w:val="center"/>
            <w:hideMark/>
          </w:tcPr>
          <w:p w14:paraId="6AD19D04" w14:textId="2D7F941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19-81)</w:t>
            </w:r>
          </w:p>
        </w:tc>
        <w:tc>
          <w:tcPr>
            <w:tcW w:w="1597" w:type="dxa"/>
            <w:vAlign w:val="center"/>
          </w:tcPr>
          <w:p w14:paraId="0546E223" w14:textId="018AD69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Isolation of SARS-CoV-2 or two positive real-time RT-PCR </w:t>
            </w:r>
          </w:p>
        </w:tc>
        <w:tc>
          <w:tcPr>
            <w:tcW w:w="1701" w:type="dxa"/>
            <w:vAlign w:val="center"/>
          </w:tcPr>
          <w:p w14:paraId="2BDF77EB" w14:textId="77777777"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5EFCAF49" w14:textId="4692967C" w:rsidTr="0072164E">
        <w:trPr>
          <w:trHeight w:val="320"/>
        </w:trPr>
        <w:tc>
          <w:tcPr>
            <w:tcW w:w="2267" w:type="dxa"/>
            <w:shd w:val="clear" w:color="auto" w:fill="auto"/>
            <w:noWrap/>
            <w:vAlign w:val="center"/>
            <w:hideMark/>
          </w:tcPr>
          <w:p w14:paraId="281C3AE5" w14:textId="6A14584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01/jamainternmed.2020.0994","ISSN":"2168-6106","abstract":"Importance: Coronavirus disease 2019 (COVID-19) is an emerging infectious disease that was first reported in Wuhan, China, and has subsequently spread worldwide. Risk factors for the clinical outcomes of COVID-19 pneumonia have not yet been well delineated. Objective(s): To describe the clinical characteristics and outcomes in patients with COVID-19 pneumonia who developed acute respiratory distress syndrome (ARDS) or died. Design, Setting, and Participant(s): Retrospective cohort study of 201 patients with confirmed COVID-19 pneumonia admitted to Wuhan Jinyintan Hospital in China between December 25, 2019, and January 26, 2020. The final date of follow-up was February 13, 2020. Exposures: Confirmed COVID-19 pneumonia. Main Outcomes and Measures: The development of ARDS and death. Epidemiological, demographic, clinical, laboratory, management, treatment, and outcome data were also collected and analyzed. Result(s): Of 201 patients, the median age was 51 years (interquartile range, 43-60 years), and 128 (63.7%) patients were men. Eighty-four patients (41.8%) developed ARDS, and of those 84 patients, 44 (52.4%) died. In those who developed ARDS, compared with those who did not, more patients presented with dyspnea (50 of 84 [59.5%] patients and 30 of 117 [25.6%] patients, respectively [difference, 33.9%; 95% CI, 19.7%-48.1%]) and had comorbidities such as hypertension (23 of 84 [27.4%] patients and 16 of 117 [13.7%] patients, respectively [difference, 13.7%; 95% CI, 1.3%-26.1%]) and diabetes (16 of 84 [19.0%] patients and 6 of 117 [5.1%] patients, respectively [difference, 13.9%; 95% CI, 3.6%-24.2%]). In bivariate Cox regression analysis, risk factors associated with the development of ARDS and progression from ARDS to death included older age (hazard ratio [HR], 3.26; 95% CI 2.08-5.11; and HR, 6.17; 95% CI, 3.26-11.67, respectively), neutrophilia (HR, 1.14; 95% CI, 1.09-1.19; and HR, 1.08; 95% CI, 1.01-1.17, respectively), and organ and coagulation dysfunction (eg, higher lactate dehydrogenase [HR, 1.61; 95% CI, 1.44-1.79; and HR, 1.30; 95% CI, 1.11-1.52, respectively] and D-dimer [HR, 1.03; 95% CI, 1.01-1.04; and HR, 1.02; 95% CI, 1.01-1.04, respectively]). High fever (&gt;=39 degreeC) was associated with higher likelihood of ARDS development (HR, 1.77; 95% CI, 1.11-2.84) and lower likelihood of death (HR, 0.41; 95% CI, 0.21-0.82). Among patients with ARDS, treatment with methylprednisolone decreased the risk of death (HR, 0.38; 95% CI, 0.20-0.72). Conclus…","author":[{"dropping-particle":"","family":"Wu","given":"Chaomin","non-dropping-particle":"","parse-names":false,"suffix":""},{"dropping-particle":"","family":"Chen","given":"Xiaoyan","non-dropping-particle":"","parse-names":false,"suffix":""},{"dropping-particle":"","family":"Cai","given":"Yanping","non-dropping-particle":"","parse-names":false,"suffix":""},{"dropping-particle":"","family":"Xia","given":"Jia’an","non-dropping-particle":"","parse-names":false,"suffix":""},{"dropping-particle":"","family":"Zhou","given":"Xing","non-dropping-particle":"","parse-names":false,"suffix":""},{"dropping-particle":"","family":"Xu","given":"Sha","non-dropping-particle":"","parse-names":false,"suffix":""},{"dropping-particle":"","family":"Huang","given":"Hanping","non-dropping-particle":"","parse-names":false,"suffix":""},{"dropping-particle":"","family":"Zhang","given":"Li","non-dropping-particle":"","parse-names":false,"suffix":""},{"dropping-particle":"","family":"Zhou","given":"Xia","non-dropping-particle":"","parse-names":false,"suffix":""},{"dropping-particle":"","family":"Du","given":"Chunling","non-dropping-particle":"","parse-names":false,"suffix":""},{"dropping-particle":"","family":"Zhang","given":"Yuye","non-dropping-particle":"","parse-names":false,"suffix":""},{"dropping-particle":"","family":"Song","given":"Juan","non-dropping-particle":"","parse-names":false,"suffix":""},{"dropping-particle":"","family":"Wang","given":"Sijiao","non-dropping-particle":"","parse-names":false,"suffix":""},{"dropping-particle":"","family":"Chao","given":"Yencheng","non-dropping-particle":"","parse-names":false,"suffix":""},{"dropping-particle":"","family":"Yang","given":"Zeyong","non-dropping-particle":"","parse-names":false,"suffix":""},{"dropping-particle":"","family":"Xu","given":"Jie","non-dropping-particle":"","parse-names":false,"suffix":""},{"dropping-particle":"","family":"Zhou","given":"Xin","non-dropping-particle":"","parse-names":false,"suffix":""},{"dropping-particle":"","family":"Chen","given":"Dechang","non-dropping-particle":"","parse-names":false,"suffix":""},{"dropping-particle":"","family":"Xiong","given":"Weining","non-dropping-particle":"","parse-names":false,"suffix":""},{"dropping-particle":"","family":"Xu","given":"Lei","non-dropping-particle":"","parse-names":false,"suffix":""},{"dropping-particle":"","family":"Zhou","given":"Feng","non-dropping-particle":"","parse-names":false,"suffix":""},{"dropping-particle":"","family":"Jiang","given":"Jinjun","non-dropping-particle":"","parse-names":false,"suffix":""},{"dropping-particle":"","family":"Bai","given":"Chunxue","non-dropping-particle":"","parse-names":false,"suffix":""},{"dropping-particle":"","family":"Zheng","given":"Junhua","non-dropping-particle":"","parse-names":false,"suffix":""},{"dropping-particle":"","family":"Song","given":"Yuanlin","non-dropping-particle":"","parse-names":false,"suffix":""}],"container-title":"JAMA Internal Medicine","id":"ITEM-1","issued":{"date-parts":[["2020","3","13"]]},"publisher":"American Medical Association (E-mail: smcleod@itsa.ucsf.edu)","publisher-place":"(Wu, Du, Zhou, Song) Department of Pulmonary Medicine, QingPu Branch of Zhongshan Hospital Affiliated to Fudan University, Shanghai, China","title":"Risk Factors Associated With Acute Respiratory Distress Syndrome and Death in Patients With Coronavirus Disease 2019 Pneumonia in Wuhan, China","type":"article-journal"},"uris":["http://www.mendeley.com/documents/?uuid=9e78ea67-e4a1-4f7e-b02d-b7ccaf757601"]}],"mendeley":{"formattedCitation":"&lt;sup&gt;120&lt;/sup&gt;","plainTextFormattedCitation":"120","previouslyFormattedCitation":"&lt;sup&gt;11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7CB8C3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B244BA5" w14:textId="4DA83BB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4 (36:18)</w:t>
            </w:r>
          </w:p>
        </w:tc>
        <w:tc>
          <w:tcPr>
            <w:tcW w:w="1417" w:type="dxa"/>
            <w:shd w:val="clear" w:color="auto" w:fill="auto"/>
            <w:noWrap/>
            <w:vAlign w:val="center"/>
            <w:hideMark/>
          </w:tcPr>
          <w:p w14:paraId="50CDEDF2" w14:textId="59AA682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6-73)</w:t>
            </w:r>
          </w:p>
        </w:tc>
        <w:tc>
          <w:tcPr>
            <w:tcW w:w="1597" w:type="dxa"/>
            <w:vAlign w:val="center"/>
          </w:tcPr>
          <w:p w14:paraId="58483FC3" w14:textId="6A51464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1CC4692" w14:textId="16EC0CE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36F580EA" w14:textId="16EC0CE2"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2963C0CA" w14:textId="151A6607" w:rsidTr="0072164E">
        <w:trPr>
          <w:trHeight w:val="320"/>
        </w:trPr>
        <w:tc>
          <w:tcPr>
            <w:tcW w:w="2267" w:type="dxa"/>
            <w:shd w:val="clear" w:color="auto" w:fill="auto"/>
            <w:noWrap/>
            <w:vAlign w:val="center"/>
            <w:hideMark/>
          </w:tcPr>
          <w:p w14:paraId="1EDD6C32" w14:textId="041920E0"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97/RLI.0000000000000672","ISSN":"0020-9996","abstract":"OBJECTIVE: To investigate the clinical and CT features associated with severe and critical Corona Virus Disease 2019 (COVID-19) pneumonia. MATERIALS AND METHODS: Eighty-three patients with COVID-19 pneumonia including 25 severe/critical cases and 58 ordinary cases were enrolled. The chest CT images and clinical data of them were reviewed and compared. The risk factors associated with disease severity were analyzed. RESULT(S): Compared with the ordinary patients, the severe/critical patients had older ages, higher incidence of comorbidities, cough, expectoration, chest pain and dyspnea. The incidences of consolidation, linear opacities, crazy-paving pattern and bronchial wall thickening in severe/critical patients were significantly higher than those of the ordinary patients. Besides, severe/critical patients showed higher incidences of lymph node enlargement, pericardial effusion and pleural effusion than the ordinary patients. The CT scores of severe/critical patients were significantly higher than those of the ordinary patients (P &lt; 0.001). Receiver operating characteristic (ROC) curve showed that the sensitivity and specificity of CT Score were 80.0% and 82.8% respectively for the discrimination of the two types. The clinical factors of age &gt; 50 years old, comorbidities, dyspnea, chest pain, cough, expectoration, decreased lymphocytes and increased inflammation indicators were risk factors for severe/critical COVID-19 pneumonia. CT findings of consolidation, linear opacities, crazy-paving pattern, bronchial wall thickening, high CT scores and extrapulmonary lesions were features of severe/critical COVID-19 pneumonia. CONCLUSION(S): There are significant differences in clinical symptoms, laboratory examinations and CT manifestations between the ordinary patients and the severe/critical patients. Many factors are related to the severity of the disease, which can help clinicians to judge the severity of the patient and evaluate the prognosis.","author":[{"dropping-particle":"","family":"Li","given":"Kunhua","non-dropping-particle":"","parse-names":false,"suffix":""},{"dropping-particle":"","family":"Wu","given":"Jiong","non-dropping-particle":"","parse-names":false,"suffix":""},{"dropping-particle":"","family":"Wu","given":"Faqi","non-dropping-particle":"","parse-names":false,"suffix":""},{"dropping-particle":"","family":"Guo","given":"Dajing","non-dropping-particle":"","parse-names":false,"suffix":""},{"dropping-particle":"","family":"Chen","given":"Linli","non-dropping-particle":"","parse-names":false,"suffix":""},{"dropping-particle":"","family":"Fang","given":"Zheng","non-dropping-particle":"","parse-names":false,"suffix":""},{"dropping-particle":"","family":"Li","given":"Chuanming","non-dropping-particle":"","parse-names":false,"suffix":""}],"container-title":"Investigative Radiology","id":"ITEM-1","issued":{"date-parts":[["2020","2"]]},"page":"1","publisher":"NLM (Medline)","publisher-place":"(Li, Guo, Chen, Fang, Li) Department of Radiology, Second Affiliated Hospital of Chongqing Medical University, Chongqing, China","title":"The Clinical and Chest CT Features Associated with Severe and Critical COVID-19 Pneumonia","type":"article-journal"},"uris":["http://www.mendeley.com/documents/?uuid=b06b232e-8320-4f3a-bc4e-35bafc7863d4"]}],"mendeley":{"formattedCitation":"&lt;sup&gt;121&lt;/sup&gt;","plainTextFormattedCitation":"121","previouslyFormattedCitation":"&lt;sup&gt;11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D841DD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40F49FB" w14:textId="4A07866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4 (29:25)</w:t>
            </w:r>
          </w:p>
        </w:tc>
        <w:tc>
          <w:tcPr>
            <w:tcW w:w="1417" w:type="dxa"/>
            <w:shd w:val="clear" w:color="auto" w:fill="auto"/>
            <w:noWrap/>
            <w:vAlign w:val="center"/>
            <w:hideMark/>
          </w:tcPr>
          <w:p w14:paraId="0E2484D1" w14:textId="341A301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3D81F5A9" w14:textId="6343C85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Real-time RT-PCR </w:t>
            </w:r>
          </w:p>
        </w:tc>
        <w:tc>
          <w:tcPr>
            <w:tcW w:w="1701" w:type="dxa"/>
            <w:vAlign w:val="center"/>
          </w:tcPr>
          <w:p w14:paraId="3622B2FC" w14:textId="513D208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F790678" w14:textId="357C45A7" w:rsidTr="0072164E">
        <w:trPr>
          <w:trHeight w:val="320"/>
        </w:trPr>
        <w:tc>
          <w:tcPr>
            <w:tcW w:w="2267" w:type="dxa"/>
            <w:shd w:val="clear" w:color="auto" w:fill="auto"/>
            <w:noWrap/>
            <w:vAlign w:val="center"/>
            <w:hideMark/>
          </w:tcPr>
          <w:p w14:paraId="72E7CA8A" w14:textId="7BC2042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080/22221751.2020.1744483","ISSN":"2222-1751","abstract":"This study aims to analyze the different clinical characteristics between children and their families infected with severe acute respiratory syndrome coronavirus 2. Clinical data from nine children and their 14 families were collected, including general status, clinical, laboratory test, and imaging characteristics. All the children were detected positive result after their families onset. Three children had fever (22.2%) or cough (11.2%) symptoms and six (66.7%) children had no symptom. Among the 14 adult patients, the major symptoms included fever (57.1%), cough (35.7%), chest tightness/pain (21.4%), fatigue (21.4%) and sore throat (7.1%). Nearly 70% of the patients had normal (71.4%) or decreased (28.6%) white blood cell counts, and 50% (7/14) had lymphocytopenia. There were 10 adults (71.4%) showed abnormal imaging. The main manifestations were pulmonary consolidation (70%), nodular shadow (50%), and ground glass opacity (50%). Five discharged children were admitted again because their stool showed positive result in SARS-CoV-2 PCR. COVID-19 in children is mainly caused by family transmission, and their symptoms are mild and prognosis is better than adult. However, their PCR result in stool showed longer time than their families. Because of the mild or asymptomatic clinical process, it is difficult to recognize early for pediatrician and public health staff.","author":[{"dropping-particle":"","family":"Su","given":"Liang","non-dropping-particle":"","parse-names":false,"suffix":""},{"dropping-particle":"","family":"Ma","given":"Xiang","non-dropping-particle":"","parse-names":false,"suffix":""},{"dropping-particle":"","family":"Yu","given":"Huafeng","non-dropping-particle":"","parse-names":false,"suffix":""},{"dropping-particle":"","family":"Zhang","given":"Zhaohua","non-dropping-particle":"","parse-names":false,"suffix":""},{"dropping-particle":"","family":"Bian","given":"Pengfei","non-dropping-particle":"","parse-names":false,"suffix":""},{"dropping-particle":"","family":"Han","given":"Yuling","non-dropping-particle":"","parse-names":false,"suffix":""},{"dropping-particle":"","family":"Sun","given":"Jing","non-dropping-particle":"","parse-names":false,"suffix":""},{"dropping-particle":"","family":"Liu","given":"Yanqin","non-dropping-particle":"","parse-names":false,"suffix":""},{"dropping-particle":"","family":"Yang","given":"Chun","non-dropping-particle":"","parse-names":false,"suffix":""},{"dropping-particle":"","family":"Geng","given":"Jin","non-dropping-particle":"","parse-names":false,"suffix":""},{"dropping-particle":"","family":"Zhang","given":"Zhongfa","non-dropping-particle":"","parse-names":false,"suffix":""},{"dropping-particle":"","family":"Gai","given":"Zhongtao","non-dropping-particle":"","parse-names":false,"suffix":""}],"container-title":"Emerging Microbes &amp; Infections","id":"ITEM-1","issue":"1","issued":{"date-parts":[["2020","1","1"]]},"page":"707-713","publisher":"NLM (Medline)","publisher-place":"(Su, Zhang, Bian, Geng, Zhang) Department of infectious diseases, Jinan Infectious diseases Hospital of Shandong University, Jinan, China","title":"The different clinical characteristics of corona virus disease cases between children and their families in China – the character of children with COVID-19","type":"article-journal","volume":"9"},"uris":["http://www.mendeley.com/documents/?uuid=b3150543-4cae-4ad0-9efa-41dc0a347b48"]}],"mendeley":{"formattedCitation":"&lt;sup&gt;123&lt;/sup&gt;","plainTextFormattedCitation":"123","previouslyFormattedCitation":"&lt;sup&gt;12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D361D2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7541600" w14:textId="1DBC6D6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5 (5:50)</w:t>
            </w:r>
          </w:p>
        </w:tc>
        <w:tc>
          <w:tcPr>
            <w:tcW w:w="1417" w:type="dxa"/>
            <w:shd w:val="clear" w:color="auto" w:fill="auto"/>
            <w:noWrap/>
            <w:vAlign w:val="center"/>
            <w:hideMark/>
          </w:tcPr>
          <w:p w14:paraId="0CC82138" w14:textId="45EEB2F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6-58)</w:t>
            </w:r>
          </w:p>
        </w:tc>
        <w:tc>
          <w:tcPr>
            <w:tcW w:w="1597" w:type="dxa"/>
            <w:vAlign w:val="center"/>
          </w:tcPr>
          <w:p w14:paraId="7332BC3A" w14:textId="0E0C9AF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 PCR</w:t>
            </w:r>
          </w:p>
        </w:tc>
        <w:tc>
          <w:tcPr>
            <w:tcW w:w="1701" w:type="dxa"/>
            <w:vAlign w:val="center"/>
          </w:tcPr>
          <w:p w14:paraId="7B1EEE35" w14:textId="721276C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37.3</w:t>
            </w:r>
          </w:p>
        </w:tc>
      </w:tr>
      <w:tr w:rsidR="00EF39F4" w:rsidRPr="0072164E" w14:paraId="07817164" w14:textId="50517FC3" w:rsidTr="0072164E">
        <w:trPr>
          <w:trHeight w:val="320"/>
        </w:trPr>
        <w:tc>
          <w:tcPr>
            <w:tcW w:w="2267" w:type="dxa"/>
            <w:shd w:val="clear" w:color="auto" w:fill="auto"/>
            <w:noWrap/>
            <w:vAlign w:val="center"/>
            <w:hideMark/>
          </w:tcPr>
          <w:p w14:paraId="00F9FE44" w14:textId="048555A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lastRenderedPageBreak/>
              <w:t>Nie</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coronavirus disease 2019 (COVID-19) is spreading worldwide with 16,558 deaths till date. Serum albumin, high-density lipoprotein (HDL-C), and C-reactive protein have been known to be associated with the severity and mortality of community-acquired pneumonia. However, the characteristics and role of metabolic and inflammatory indicators in COVID-19 is unclear. Methods: We included 97 hospitalized patients with laboratory-confirmed COVID-19. Epidemiological, clinical, and laboratory indices; radiological features; and treatment were analysed. The differences in the clinical and laboratory parameters between mild and severe COVID-19 patients and the role of these indicators in severity prediction of COVID-19 were investigated. Results: All were Wuhan residents with contact with confirmed COVID-19 cases. The median age was 39 years (IQR: 30-59). The most common presenting symptoms were fever (58.8%), cough (55.7%), and fatigue (33%). Other features were lymphopenia, impaired fasting glucose, hypoproteinaemia, hypoalbuminemia, low high-density lipoproteinemia. Decrease in lymphocyte count, serum total protein, serum albumin, high-density lipoprotein cholesterol (HDL-C), ApoA1, CD3+T%, and CD8+T% were found to be valuable in predicting the transition of COVID-19 from mild to severe illness. Chest computed tomography (CT) images showed that the absorption of bilateral lung lesions synchronized with the recovery of metabolic and inflammatory indicators. Conclusions: Hypoproteinaemia, hypoalbuminemia, low high-density lipoproteinemia, and decreased ApoA1, CD3+T%, and CD8+T% could predict severity of COVID-19. Lymphocyte count, total serum protein, and HDL-C may be potentially useful for the evaluation of COVID-19.","author":[{"dropping-particle":"","family":"Nie","given":"S","non-dropping-particle":"","parse-names":false,"suffix":""},{"dropping-particle":"","family":"Zhao","given":"X","non-dropping-particle":"","parse-names":false,"suffix":""},{"dropping-particle":"","family":"Zhao","given":"K","non-dropping-particle":"","parse-names":false,"suffix":""},{"dropping-particle":"","family":"Zhang","given":"Z","non-dropping-particle":"","parse-names":false,"suffix":""},{"dropping-particle":"","family":"Zhang","given":"Z","non-dropping-particle":"","parse-names":false,"suffix":""},{"dropping-particle":"","family":"Zhang","given":"Z","non-dropping-particle":"","parse-names":false,"suffix":""}],"id":"ITEM-1","issued":{"date-parts":[["0"]]},"title":"Metabolic disturbances and inflammatory dysfunction predict severity of coronavirus disease 2019 (COVID-19): a retrospective study","type":"article-journal"},"uris":["http://www.mendeley.com/documents/?uuid=2a1e50ed-c38e-47a3-9b19-66c6a33ea4dc"]}],"mendeley":{"formattedCitation":"&lt;sup&gt;124&lt;/sup&gt;","plainTextFormattedCitation":"124","previouslyFormattedCitation":"&lt;sup&gt;12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991F50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EDE5885" w14:textId="60BE84B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5 (30:25)</w:t>
            </w:r>
          </w:p>
        </w:tc>
        <w:tc>
          <w:tcPr>
            <w:tcW w:w="1417" w:type="dxa"/>
            <w:shd w:val="clear" w:color="auto" w:fill="auto"/>
            <w:noWrap/>
            <w:vAlign w:val="center"/>
            <w:hideMark/>
          </w:tcPr>
          <w:p w14:paraId="315B6A9E" w14:textId="42887A0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8 (unclear)</w:t>
            </w:r>
          </w:p>
        </w:tc>
        <w:tc>
          <w:tcPr>
            <w:tcW w:w="1597" w:type="dxa"/>
            <w:vAlign w:val="center"/>
          </w:tcPr>
          <w:p w14:paraId="15917BAB" w14:textId="038FC1F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Real- time fluorescence RT-PCR </w:t>
            </w:r>
          </w:p>
        </w:tc>
        <w:tc>
          <w:tcPr>
            <w:tcW w:w="1701" w:type="dxa"/>
            <w:vAlign w:val="center"/>
          </w:tcPr>
          <w:p w14:paraId="04474545" w14:textId="5246B51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E5C96C1" w14:textId="3B683B3E" w:rsidTr="0072164E">
        <w:trPr>
          <w:trHeight w:val="320"/>
        </w:trPr>
        <w:tc>
          <w:tcPr>
            <w:tcW w:w="2267" w:type="dxa"/>
            <w:shd w:val="clear" w:color="auto" w:fill="auto"/>
            <w:noWrap/>
            <w:vAlign w:val="center"/>
            <w:hideMark/>
          </w:tcPr>
          <w:p w14:paraId="0BE7B5C4" w14:textId="74DCF9C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Q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In January 19, 2020, first case of 2019 novel coronavirus (2019-nCoV) pneumonia (COVID-19) was confirmed in Chongqing municipality, China. MethodsIn this retrospective, descriptive, multiple-center study, total of 267 patients with COVID-19 confirmed by real-time RT-PCR in Chongqing from Jan 19 to Feb 16, 2020 were recruited. Epidemiological, demographic, clinical, radiological characteristics, laboratory examinations, and treatment regimens were collected on admission. Clinical outcomes were followed up until Feb 16, 2020. Results267 laboratory-confirmed COVID-19 patients admitted to 3 designated-hospitals in Chongqing provincial municipality from January 19 to February 16, 2020 were enrolled and categorized on admission. 217 (81.27%) and 50 (18.73%) patients were categorized into non-severe and severe subgroups, respectively. The median age of patients was 48.0 years (IQR, 35.0-65.0), with 129 (48.3%) of the patients were more than 50 years of age. 149 (55.8%) patients were men. Severe patients were significantly older (median age, 71.5 years [IQR, 65.8-77.0] vs 43.0 years [IQR, 32.5-57.0]) and more likely to be male (110 [50.7%] vs 39 [78.0%]) and have coexisting disorders (15 [30.0%] vs 26 [12.0%]). 41 (15.4%) patients had a recent travel to Hubei province, and 139 (52.1%) patients had a history of contact with patients from Hubei. On admission, the most common symptoms of COVID-19 were fever 225(84.3%), fatigue (208 [77.9%]), dry cough (189 [70.8%]), myalgia or arthralgia (136 [50.9%]). Severe patients were more likely to present dyspnea (17 [34.0%] vs 26 [12.0%]) and confusion (10 [20.0%] vs 15 [6.9%]). Rales (32 [12.0%]) and wheezes (20 [7.5%]) are not common noted for COVID-19 patients, especially for the non-severe (11 [5.1%], 10 [4.6%]). 118 (44.2%). Most severe patients demonstrated more laboratory abnormalities. 231 (86.5%), 61 (22.8%) patients had lymphopenia, leukopenia and thrombocytopenia, respectively. CD4+T cell counts decrease was observed in 77.1 % of cases, especially in the severe patients (45, 100%). 53.1% patients had decreased CD+3 T cell counts, count of CD8+T cells was lower than the normal range in part of patients (34.4%). More severe patients had lower level of CD4+ T cells and CD+3 T cells (45 [100.0%] vs 29[56.9%], 31 [68.9%] vs 20 [39.2%]). Most patients had normal level of IL-2, IL-4, TNF- and INF-{gamma}, while high level of IL-6 and IL-17A was common in COVID-19 patients (47 [70.1%], 35 [52.2%]). Level of IL…","author":[{"dropping-particle":"","family":"Qi","given":"D","non-dropping-particle":"","parse-names":false,"suffix":""},{"dropping-particle":"","family":"Yan","given":"X","non-dropping-particle":"","parse-names":false,"suffix":""},{"dropping-particle":"","family":"Tang","given":"X","non-dropping-particle":"","parse-names":false,"suffix":""},{"dropping-particle":"","family":"Peng","given":"J","non-dropping-particle":"","parse-names":false,"suffix":""},{"dropping-particle":"","family":"Yu","given":"Q","non-dropping-particle":"","parse-names":false,"suffix":""},{"dropping-particle":"","family":"Feng","given":"L","non-dropping-particle":"","parse-names":false,"suffix":""},{"dropping-particle":"","family":"Yuan","given":"G","non-dropping-particle":"","parse-names":false,"suffix":""},{"dropping-particle":"","family":"Zhang","given":"A","non-dropping-particle":"","parse-names":false,"suffix":""},{"dropping-particle":"","family":"Chen","given":"Y","non-dropping-particle":"","parse-names":false,"suffix":""},{"dropping-particle":"","family":"Yuan","given":"J","non-dropping-particle":"","parse-names":false,"suffix":""},{"dropping-particle":"","family":"Huang","given":"X","non-dropping-particle":"","parse-names":false,"suffix":""},{"dropping-particle":"","family":"Zhang","given":"X","non-dropping-particle":"","parse-names":false,"suffix":""},{"dropping-particle":"","family":"Hu","given":"P","non-dropping-particle":"","parse-names":false,"suffix":""},{"dropping-particle":"","family":"Song","given":"Y","non-dropping-particle":"","parse-names":false,"suffix":""},{"dropping-particle":"","family":"Qian","given":"C","non-dropping-particle":"","parse-names":false,"suffix":""},{"dropping-particle":"","family":"Sun","given":"Q","non-dropping-particle":"","parse-names":false,"suffix":""},{"dropping-particle":"","family":"Wang","given":"D","non-dropping-particle":"","parse-names":false,"suffix":""},{"dropping-particle":"","family":"Tong","given":"J","non-dropping-particle":"","parse-names":false,"suffix":""},{"dropping-particle":"","family":"Xiang","given":"J","non-dropping-particle":"","parse-names":false,"suffix":""}],"id":"ITEM-1","issued":{"date-parts":[["0"]]},"title":"Epidemiological and clinical features of 2019-nCoV acute respiratory disease cases in Chongqing municipality, China: a retrospective, descriptive, multiple-center study","type":"article-journal"},"uris":["http://www.mendeley.com/documents/?uuid=01928032-fc28-47bf-89fd-10f513a1c4b3"]}],"mendeley":{"formattedCitation":"&lt;sup&gt;125&lt;/sup&gt;","plainTextFormattedCitation":"125","previouslyFormattedCitation":"&lt;sup&gt;12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5</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72D403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1B3BAD5" w14:textId="07F5B74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6 (12:6)</w:t>
            </w:r>
          </w:p>
        </w:tc>
        <w:tc>
          <w:tcPr>
            <w:tcW w:w="1417" w:type="dxa"/>
            <w:shd w:val="clear" w:color="auto" w:fill="auto"/>
            <w:noWrap/>
            <w:vAlign w:val="center"/>
            <w:hideMark/>
          </w:tcPr>
          <w:p w14:paraId="2C4349D8" w14:textId="6A1189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57FCE74C" w14:textId="5E7D6C9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575D843" w14:textId="16EC0CE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2F5F3324" w14:textId="0190B9EB"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2B75A78F" w14:textId="638B1572" w:rsidTr="0072164E">
        <w:trPr>
          <w:trHeight w:val="320"/>
        </w:trPr>
        <w:tc>
          <w:tcPr>
            <w:tcW w:w="2267" w:type="dxa"/>
            <w:shd w:val="clear" w:color="auto" w:fill="auto"/>
            <w:noWrap/>
            <w:vAlign w:val="center"/>
            <w:hideMark/>
          </w:tcPr>
          <w:p w14:paraId="31102B4E" w14:textId="69A893B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Q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assess the characteristics of computed tomography (CT) features and changes in CT monitoring in patients with novel coronavirus pneumonia (NCP) . Methods: In this retrospective, two-center study, we reviewed the medical records of 57 patients with NCP in CT from January 21 to February 12, 2020. Cases were confirmed by the results of nucleic acid test positive, and were analyzed for demographic, clinical, and CT features. Results: Of the 57 patients, 31cases were male, and 45.6% were female. The average age was 46.5 years. Patients had fever (84.2%), cough (49.1%), weak (31.6%), muscle ache (17.5%), shortness of breath (12.3%). The distribution of abnormality was a subpleural lesions in 51 cases, with 96.5% ground-glass opacity (GGO) and 68.4% consolidation. Another observation reveals 45.6% fibrosis, 33.3% lymph node enlargement, 21.1% pleural thickening, 17.5% small nodule, 7.0% white lung, 5.3% emphysema, and 3.5% bronchiectasis. Importantly, the group of men had more septal thickening and air trapping than the female group (p &lt; 0.05); Compared with the younger, the elderly had higher of subpleural lesion, interlobular septal thickening and pleural thickening (p &lt; 0.05). In the first monitoring, there were 37.3% improvement, 60.8% progress. In the second monitoring, there were 55% improvement, 35% progress. The improvement rate during the third follow-up visit was 100%. Conclusions: CT features and CT dynamic observation play a vital role in the diagnosis and treatment with NCP. It is conducive to early diagnosis, deepen the knowledge of NCP and accumulate experience.","author":[{"dropping-particle":"","family":"Qi","given":"S","non-dropping-particle":"","parse-names":false,"suffix":""},{"dropping-particle":"","family":"Guo","given":"H","non-dropping-particle":"","parse-names":false,"suffix":""},{"dropping-particle":"","family":"Shao","given":"H","non-dropping-particle":"","parse-names":false,"suffix":""},{"dropping-particle":"","family":"Lan","given":"S","non-dropping-particle":"","parse-names":false,"suffix":""},{"dropping-particle":"","family":"He","given":"Y","non-dropping-particle":"","parse-names":false,"suffix":""},{"dropping-particle":"","family":"Tiheiran","given":"M","non-dropping-particle":"","parse-names":false,"suffix":""},{"dropping-particle":"","family":"Li","given":"H","non-dropping-particle":"","parse-names":false,"suffix":""}],"id":"ITEM-1","issued":{"date-parts":[["0"]]},"title":"Computed Tomography Findings and Short-term follow-up with Novel Coronavirus Pneumonia","type":"article-journal"},"uris":["http://www.mendeley.com/documents/?uuid=8927345f-1c68-4107-8776-cbf949e9f4cb"]}],"mendeley":{"formattedCitation":"&lt;sup&gt;126&lt;/sup&gt;","plainTextFormattedCitation":"126","previouslyFormattedCitation":"&lt;sup&gt;12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7FED3B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79DB8AD" w14:textId="7884AFA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7 (31:26)</w:t>
            </w:r>
          </w:p>
        </w:tc>
        <w:tc>
          <w:tcPr>
            <w:tcW w:w="1417" w:type="dxa"/>
            <w:shd w:val="clear" w:color="auto" w:fill="auto"/>
            <w:noWrap/>
            <w:vAlign w:val="center"/>
            <w:hideMark/>
          </w:tcPr>
          <w:p w14:paraId="6563EE4B" w14:textId="717A9B1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5 (unclear)</w:t>
            </w:r>
          </w:p>
        </w:tc>
        <w:tc>
          <w:tcPr>
            <w:tcW w:w="1597" w:type="dxa"/>
            <w:vAlign w:val="center"/>
          </w:tcPr>
          <w:p w14:paraId="5DF43EC7" w14:textId="30B6A85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ucleic acid test positive</w:t>
            </w:r>
          </w:p>
        </w:tc>
        <w:tc>
          <w:tcPr>
            <w:tcW w:w="1701" w:type="dxa"/>
            <w:vAlign w:val="center"/>
          </w:tcPr>
          <w:p w14:paraId="7A2CFDC5" w14:textId="2658CE26" w:rsidR="00EF39F4" w:rsidRPr="0072164E" w:rsidRDefault="00EF39F4" w:rsidP="00EF39F4">
            <w:pPr>
              <w:jc w:val="right"/>
              <w:rPr>
                <w:rFonts w:ascii="Arial" w:eastAsia="Arial" w:hAnsi="Arial" w:cs="Arial"/>
                <w:color w:val="000000" w:themeColor="text1"/>
                <w:sz w:val="16"/>
                <w:szCs w:val="16"/>
                <w:lang w:eastAsia="en-GB"/>
              </w:rPr>
            </w:pPr>
            <w:r w:rsidRPr="0072164E">
              <w:rPr>
                <w:rFonts w:ascii="Arial" w:eastAsia="Arial" w:hAnsi="Arial" w:cs="Arial"/>
                <w:color w:val="000000" w:themeColor="text1"/>
                <w:sz w:val="16"/>
                <w:szCs w:val="16"/>
              </w:rPr>
              <w:t>≥38°C</w:t>
            </w:r>
          </w:p>
          <w:p w14:paraId="0AE8948C" w14:textId="76E8950D"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6ECD1257" w14:textId="6DF3B4A6" w:rsidTr="0072164E">
        <w:trPr>
          <w:trHeight w:val="320"/>
        </w:trPr>
        <w:tc>
          <w:tcPr>
            <w:tcW w:w="2267" w:type="dxa"/>
            <w:shd w:val="clear" w:color="auto" w:fill="auto"/>
            <w:noWrap/>
            <w:vAlign w:val="center"/>
            <w:hideMark/>
          </w:tcPr>
          <w:p w14:paraId="5BA9EB85" w14:textId="38358049"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h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Rationale: COVID-19 have deprived many lives in Wuhan, China and caused global concerns. Few studies focused on clinical characteristics non-survivors hospitalized with COVID-19. Objectives: We aimed to clarify the clinical characteristics of died patients with COVID-19 and tracked the causes of the rapid disease progression and death. Methods: 101 non-surviving patients with confirmed COVID-19 were included in this retrospective study. Clinical data were collected and compared between non-survivors who died within 3 days and after 3 days of admission. Multivariable regression analysis was used to analyze risk factors associated with rapid disease progression and death. Measurements and Main Results: Among included patients, median age was 71 years (IQR, 59-80), 60 (59.41%) were men. 82 (81.19%) had one or more comorbidities including hypertension (59 [58.42%]), diabetes (22 [21.78%]) etc. 100 (99.01%) suffered respiratory failure, 53 (52.48%) developed acute cardiac injury, acute kidney and liver injury occurred in 23 (22.77%) and 18 (17.82%) patients, respectively. Multivariable regression analysis showed that elevated high sensitivity troponin I (OR 2.68, 95%CI 1.31-5.49, P=0.007), neutrophils (OR 1.14, 95%CI 1.01-1.28, P=0.033) and depressed oxygen saturation (OR 0.94, 95%CI 0.89-0.99, P=0.027) on admission were associated with rapid death of patients with COVID-19. Conclusions: Older patients (&gt;70 years) with comorbidities had a steeply increased risk of death with COVID-19. Respiratory failure, acute cardiac and kidney injury played a crucial role in the death of patients. Elevated high sensitivity troponin, neutrophils and depressed oxygen saturation predicted the rapid death of patients.","author":[{"dropping-particle":"","family":"Shi","given":"Q","non-dropping-particle":"","parse-names":false,"suffix":""},{"dropping-particle":"","family":"Zhao","given":"K","non-dropping-particle":"","parse-names":false,"suffix":""},{"dropping-particle":"","family":"Yu","given":"J","non-dropping-particle":"","parse-names":false,"suffix":""},{"dropping-particle":"","family":"Feng","given":"J","non-dropping-particle":"","parse-names":false,"suffix":""},{"dropping-particle":"","family":"Zhao","given":"K","non-dropping-particle":"","parse-names":false,"suffix":""},{"dropping-particle":"","family":"Zhang","given":"X","non-dropping-particle":"","parse-names":false,"suffix":""},{"dropping-particle":"","family":"Chen","given":"X","non-dropping-particle":"","parse-names":false,"suffix":""},{"dropping-particle":"","family":"Hu","given":"P","non-dropping-particle":"","parse-names":false,"suffix":""},{"dropping-particle":"","family":"Hong","given":"Y","non-dropping-particle":"","parse-names":false,"suffix":""},{"dropping-particle":"","family":"Li","given":"M","non-dropping-particle":"","parse-names":false,"suffix":""},{"dropping-particle":"","family":"Liu","given":"F","non-dropping-particle":"","parse-names":false,"suffix":""},{"dropping-particle":"","family":"Chen","given":"C","non-dropping-particle":"","parse-names":false,"suffix":""},{"dropping-particle":"","family":"Wang","given":"W","non-dropping-particle":"","parse-names":false,"suffix":""}],"id":"ITEM-1","issued":{"date-parts":[["0"]]},"title":"Clinical characteristics of 101 non-surviving hospitalized patients with COVID-19: A single center, retrospective study","type":"article-journal"},"uris":["http://www.mendeley.com/documents/?uuid=74a78302-2614-4210-b3dd-7347cd5933df"]}],"mendeley":{"formattedCitation":"&lt;sup&gt;127&lt;/sup&gt;","plainTextFormattedCitation":"127","previouslyFormattedCitation":"&lt;sup&gt;12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21130D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1F1BC98" w14:textId="15536E7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2 (35:27)</w:t>
            </w:r>
          </w:p>
        </w:tc>
        <w:tc>
          <w:tcPr>
            <w:tcW w:w="1417" w:type="dxa"/>
            <w:shd w:val="clear" w:color="auto" w:fill="auto"/>
            <w:noWrap/>
            <w:vAlign w:val="center"/>
            <w:hideMark/>
          </w:tcPr>
          <w:p w14:paraId="2CC50EFE" w14:textId="0E5A602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1B43E14A" w14:textId="13005D3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97AE343" w14:textId="7FB43DE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AAFD17E" w14:textId="0671BCD1" w:rsidTr="0072164E">
        <w:trPr>
          <w:trHeight w:val="320"/>
        </w:trPr>
        <w:tc>
          <w:tcPr>
            <w:tcW w:w="2267" w:type="dxa"/>
            <w:shd w:val="clear" w:color="auto" w:fill="auto"/>
            <w:noWrap/>
            <w:vAlign w:val="center"/>
            <w:hideMark/>
          </w:tcPr>
          <w:p w14:paraId="4C457F0E" w14:textId="1BEEF79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Corona Virus Disease 2019 (COVID-19) is spreading worldwide. Effective screening for patients is important to limit the epidemic. However, some defects make the currently applied diagnosis methods are still not very ideal for early warning of patients. We aimed to develop a diagnostic model that allows for the quick screening of highly suspected patients using easy-to-get variables. METHODS A total of 1,311 patients receiving severe acute respiratory syndrome coronavirus 2 (SARS-CoV-2) nucleicacid detection were included, whom with a positive result were classified into COVID-19 group. Multivariate logistic regression analyses were performed to construct the diagnostic model. Receiver operating characteristic (ROC) curve analysis were used for model validation. RESULTS After analysis, signs of pneumonia on CT, history of close contact, fever, neutrophil-to-lymphocyte ratio (NLR), Tmax and sex were included in the diagnostic model. Age and meaningful respiratory symptoms were enrolled into COVID-19 early warning score (COVID-19 EWS). The areas under the ROC curve (AUROC) indicated that both of the diagnostic model (training dataset 0.956 [95%CI 0.935-0.977, P &lt; 0.001]; validation dataset 0.960 [95%CI 0.919-1.0, P &lt; 0.001] ) and COVID-19 EWS (training dataset 0.956 [95%CI 0.934-0.978, P &lt; 0.001] ; validate dataset 0.966 [95%CI 0.929-1, P &lt; 0.001]) had good discrimination capacity. In addition, we also obtained the cut-off values of disease severity predictors, such as CT score, CD8+ T cell count, CD4+ T cell count, and so on. CONCLUSIONS The new developed COVID-19 EWS was a considerable tool for early and relatively accurately warning of SARS-CoV-2 infected patients.","author":[{"dropping-particle":"","family":"Song","given":"C Y","non-dropping-particle":"","parse-names":false,"suffix":""},{"dropping-particle":"","family":"Xu","given":"J","non-dropping-particle":"","parse-names":false,"suffix":""},{"dropping-particle":"","family":"He","given":"J Q","non-dropping-particle":"","parse-names":false,"suffix":""},{"dropping-particle":"","family":"Lu","given":"Y Q","non-dropping-particle":"","parse-names":false,"suffix":""}],"id":"ITEM-1","issued":{"date-parts":[["0"]]},"title":"COVID-19 early warning score: a multi-parameter screening tool to identify highly suspected patients","type":"article-journal"},"uris":["http://www.mendeley.com/documents/?uuid=b8736e59-de37-4ae1-bd85-2693c64899c8"]}],"mendeley":{"formattedCitation":"&lt;sup&gt;128&lt;/sup&gt;","plainTextFormattedCitation":"128","previouslyFormattedCitation":"&lt;sup&gt;12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CD979B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E804585" w14:textId="3CC27C9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2 (29:33)</w:t>
            </w:r>
          </w:p>
        </w:tc>
        <w:tc>
          <w:tcPr>
            <w:tcW w:w="1417" w:type="dxa"/>
            <w:shd w:val="clear" w:color="auto" w:fill="auto"/>
            <w:noWrap/>
            <w:vAlign w:val="center"/>
            <w:hideMark/>
          </w:tcPr>
          <w:p w14:paraId="4551FC58" w14:textId="5BAD9C9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7 (unclear)</w:t>
            </w:r>
          </w:p>
        </w:tc>
        <w:tc>
          <w:tcPr>
            <w:tcW w:w="1597" w:type="dxa"/>
            <w:vAlign w:val="center"/>
          </w:tcPr>
          <w:p w14:paraId="643E31DF" w14:textId="0901D23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D184FD9" w14:textId="18FA69E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7AFE032" w14:textId="145D434C" w:rsidTr="0072164E">
        <w:trPr>
          <w:trHeight w:val="320"/>
        </w:trPr>
        <w:tc>
          <w:tcPr>
            <w:tcW w:w="2267" w:type="dxa"/>
            <w:shd w:val="clear" w:color="auto" w:fill="auto"/>
            <w:noWrap/>
            <w:vAlign w:val="center"/>
            <w:hideMark/>
          </w:tcPr>
          <w:p w14:paraId="66049820" w14:textId="5D27D619"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Su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Purpose: The aim of this study was to identify whether SARS-COV-2 infected in ocular surface. Methods: Cross-sectional study of patients presenting for who received a COVID-19 diagnosis, from December 30, 2019 to February 7, 2020, at Tongji hospital, Tongji medical college, Huazhong University of Science and Technology. Demographics, temperature was recorded, blood routine test (Rt), chest Computed Tomography (CT) were took intermittently, and SARS-COV-2 real-time reverse-transcriptase-polymerase-chain-reaction (RT-PCR) assay were arranged for the nasopharyngeal and conjunctival swab samples. Results: A total of 102 patients (48 Male [50%] and 54 Female [50%]) with clinical symptoms, Rt, and chest Computed Tomography (CT) abnormalities were identified with a clinical diagnosis of COVID-19. Patients had a mean [SD] gestational age of 57.63 [14.90] years. Of a total of 102 patients identified, 72 patients (36 men [50%] and 36 women [50%]; mean [SD] age, 58.68 [14.81] years) confirmed by laboratory diagnosis with SARS-COV-2 RT-PCR assay. Only two patients (2.78%) with conjunctivitis was identified from 72 patients with a laboratory confirmed COVID-19. However, SARS-COV-2 RNA fragments was found in ocular discharges by SARS-COV-2 RT-PCR only in one patient with conjunctivitis. Conclusions: Although we suspect the incidence of SARS-COV-2 infection through the ocular surface is extremely low, the nosocomial infection of SARS-CoV-2 through the eyes after occupational exposure is a potential route. The inefficient diagnostic method and the sampling time lag may contribute to the lower positive rate of conjunctival swab samples of SARS-COV-2. Therefore, to lower the SARS-COV-2 nosocomial infection, the protective goggles should be wore in all the health care workers.","author":[{"dropping-particle":"","family":"Sun","given":"X","non-dropping-particle":"","parse-names":false,"suffix":""},{"dropping-particle":"","family":"Zhang","given":"X","non-dropping-particle":"","parse-names":false,"suffix":""},{"dropping-particle":"","family":"Chen","given":"X","non-dropping-particle":"","parse-names":false,"suffix":""},{"dropping-particle":"","family":"Chen","given":"L","non-dropping-particle":"","parse-names":false,"suffix":""},{"dropping-particle":"","family":"Deng","given":"C","non-dropping-particle":"","parse-names":false,"suffix":""},{"dropping-particle":"","family":"Zou","given":"X","non-dropping-particle":"","parse-names":false,"suffix":""},{"dropping-particle":"","family":"Liu","given":"W","non-dropping-particle":"","parse-names":false,"suffix":""},{"dropping-particle":"","family":"Yu","given":"H","non-dropping-particle":"","parse-names":false,"suffix":""}],"id":"ITEM-1","issued":{"date-parts":[["0"]]},"title":"The infection evidence of SARS-COV-2 in ocular surface: a single-center cross-sectional study","type":"article-journal"},"uris":["http://www.mendeley.com/documents/?uuid=f6805476-14db-4ce8-8415-2fa9e86b33dd"]}],"mendeley":{"formattedCitation":"&lt;sup&gt;129&lt;/sup&gt;","plainTextFormattedCitation":"129","previouslyFormattedCitation":"&lt;sup&gt;12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2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1E00CB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062DA0C5" w14:textId="0C31814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3 (33:30)</w:t>
            </w:r>
          </w:p>
        </w:tc>
        <w:tc>
          <w:tcPr>
            <w:tcW w:w="1417" w:type="dxa"/>
            <w:shd w:val="clear" w:color="auto" w:fill="auto"/>
            <w:noWrap/>
            <w:vAlign w:val="center"/>
            <w:hideMark/>
          </w:tcPr>
          <w:p w14:paraId="5B05CD77" w14:textId="695A3C7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15.2-44.9)</w:t>
            </w:r>
          </w:p>
        </w:tc>
        <w:tc>
          <w:tcPr>
            <w:tcW w:w="1597" w:type="dxa"/>
            <w:vAlign w:val="center"/>
          </w:tcPr>
          <w:p w14:paraId="03CF7D32" w14:textId="1734BDA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9744262" w14:textId="5FC484F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ion</w:t>
            </w:r>
          </w:p>
        </w:tc>
      </w:tr>
      <w:tr w:rsidR="00EF39F4" w:rsidRPr="0072164E" w14:paraId="61D3772F" w14:textId="04D3F5B4" w:rsidTr="0072164E">
        <w:trPr>
          <w:trHeight w:val="320"/>
        </w:trPr>
        <w:tc>
          <w:tcPr>
            <w:tcW w:w="2267" w:type="dxa"/>
            <w:shd w:val="clear" w:color="auto" w:fill="auto"/>
            <w:noWrap/>
            <w:vAlign w:val="center"/>
            <w:hideMark/>
          </w:tcPr>
          <w:p w14:paraId="51389623" w14:textId="1D71346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Tabata</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18.20038125","abstract":"Background The ongoing outbreak of 2019 novel coronavirus disease (COVID-19) is a global threat. Clarifying its clinical features such as risk factors for disease progression is a pressing issue. We analyzed the difference between non-severe and severe cases with COVID-19 as a result of the mass infection on a cruise ship \"Diamond Princess\" in Japan. Methods In this retrospective, single-center study, total 104 cases of laboratory-confirmed COVID-19 were enrolled from the mass infection on the cruise ship from 11th to 25th Feb, 2020, at Self-Defense Forces Central Hospital in Japan. Clinical records, laboratory data, and radiological findings were collected and analyzed. Clinical outcomes were followed up until 26th Feb, 2020. Findings Of the 104 patients, 47 were male. The median age was 68 years. During the observation period, eight patients deteriorated into the severe cases. Finally, 76 and 28 patients were classified as non-severe (asymptomatic, mild), and severe cases, respectively. Chest CT abnormalities were found in 43 in non-severe cases and 23 in severe cases. The prevalence of consolidation on chest CT scan and lymphopenia on the admission day was significantly higher in severe cases and in the eight cases which worsened into severe disease during the observation period. Interpretation The high proportion of non-severe cases corrects the assessment of the trend of the outbreak. Consolidation on chest CT scan and lymphopenia were possible risk factors for deterioration of COVID-19 and contribute to the clinical management. Funding Not applicable.","author":[{"dropping-particle":"","family":"Tabata","given":"S","non-dropping-particle":"","parse-names":false,"suffix":""},{"dropping-particle":"","family":"Imai","given":"K","non-dropping-particle":"","parse-names":false,"suffix":""},{"dropping-particle":"","family":"Kawano","given":"S","non-dropping-particle":"","parse-names":false,"suffix":""},{"dropping-particle":"","family":"Ikeda","given":"M","non-dropping-particle":"","parse-names":false,"suffix":""},{"dropping-particle":"","family":"Kodama","given":"T","non-dropping-particle":"","parse-names":false,"suffix":""},{"dropping-particle":"","family":"Miyoshi","given":"K","non-dropping-particle":"","parse-names":false,"suffix":""},{"dropping-particle":"","family":"Obinata","given":"H","non-dropping-particle":"","parse-names":false,"suffix":""},{"dropping-particle":"","family":"Mimura","given":"S","non-dropping-particle":"","parse-names":false,"suffix":""},{"dropping-particle":"","family":"Kodera","given":"T","non-dropping-particle":"","parse-names":false,"suffix":""},{"dropping-particle":"","family":"Kitagaki","given":"M","non-dropping-particle":"","parse-names":false,"suffix":""},{"dropping-particle":"","family":"Sato","given":"M","non-dropping-particle":"","parse-names":false,"suffix":""},{"dropping-particle":"","family":"Suzuki","given":"S","non-dropping-particle":"","parse-names":false,"suffix":""},{"dropping-particle":"","family":"Ito","given":"T","non-dropping-particle":"","parse-names":false,"suffix":""},{"dropping-particle":"","family":"Uwabe","given":"Y","non-dropping-particle":"","parse-names":false,"suffix":""},{"dropping-particle":"","family":"Tamura","given":"K","non-dropping-particle":"","parse-names":false,"suffix":""}],"id":"ITEM-1","issued":{"date-parts":[["0"]]},"title":"Non-severe vs severe symptomatic COVID-19: 104 cases from the outbreak on the cruise ship \"Diamond Princess\" in Japan","type":"article-journal"},"uris":["http://www.mendeley.com/documents/?uuid=f16c0c1b-94cc-44a0-bb45-1b7ec23ab8dd"]}],"mendeley":{"formattedCitation":"&lt;sup&gt;175&lt;/sup&gt;","plainTextFormattedCitation":"175","previouslyFormattedCitation":"&lt;sup&gt;17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64EC2B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Japan</w:t>
            </w:r>
          </w:p>
        </w:tc>
        <w:tc>
          <w:tcPr>
            <w:tcW w:w="1445" w:type="dxa"/>
            <w:vAlign w:val="center"/>
          </w:tcPr>
          <w:p w14:paraId="22793EF5" w14:textId="62390F8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4 (23:41)</w:t>
            </w:r>
          </w:p>
        </w:tc>
        <w:tc>
          <w:tcPr>
            <w:tcW w:w="1417" w:type="dxa"/>
            <w:shd w:val="clear" w:color="auto" w:fill="auto"/>
            <w:noWrap/>
            <w:vAlign w:val="center"/>
            <w:hideMark/>
          </w:tcPr>
          <w:p w14:paraId="023086F7" w14:textId="16A8C00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5 (unclear)</w:t>
            </w:r>
          </w:p>
        </w:tc>
        <w:tc>
          <w:tcPr>
            <w:tcW w:w="1597" w:type="dxa"/>
            <w:vAlign w:val="center"/>
          </w:tcPr>
          <w:p w14:paraId="6FC8F90F" w14:textId="352B406E" w:rsidR="00EF39F4" w:rsidRPr="0072164E" w:rsidRDefault="00EF39F4" w:rsidP="00EF39F4">
            <w:pPr>
              <w:spacing w:line="259" w:lineRule="auto"/>
              <w:jc w:val="right"/>
              <w:rPr>
                <w:rFonts w:ascii="Arial" w:hAnsi="Arial" w:cs="Arial"/>
                <w:color w:val="000000" w:themeColor="text1"/>
              </w:rPr>
            </w:pPr>
            <w:r w:rsidRPr="0072164E">
              <w:rPr>
                <w:rFonts w:ascii="Arial" w:eastAsia="Times New Roman" w:hAnsi="Arial" w:cs="Arial"/>
                <w:color w:val="000000" w:themeColor="text1"/>
                <w:sz w:val="16"/>
                <w:szCs w:val="16"/>
                <w:lang w:eastAsia="en-GB"/>
              </w:rPr>
              <w:t>Quantitative RT-PCR or nested RT-PCR</w:t>
            </w:r>
          </w:p>
        </w:tc>
        <w:tc>
          <w:tcPr>
            <w:tcW w:w="1701" w:type="dxa"/>
            <w:vAlign w:val="center"/>
          </w:tcPr>
          <w:p w14:paraId="25E514F5" w14:textId="347DC33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032F403" w14:textId="4E2984E7" w:rsidTr="0072164E">
        <w:trPr>
          <w:trHeight w:val="320"/>
        </w:trPr>
        <w:tc>
          <w:tcPr>
            <w:tcW w:w="2267" w:type="dxa"/>
            <w:shd w:val="clear" w:color="auto" w:fill="auto"/>
            <w:noWrap/>
            <w:vAlign w:val="center"/>
            <w:hideMark/>
          </w:tcPr>
          <w:p w14:paraId="089036EC" w14:textId="1203634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T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ARS-CoV-2 has been a global pandemic, but the emergence of asymptomatic patients has caused difficulties in the prevention of the epidemic. Therefore, it is significant to understand the epidemiological characteristics of asymptomatic patients with SARS-CoV-2 infection. Methods: In this single-center, retrospective and observational study, we collected data from 167 patients with SARS-CoV-2 infection treated in Chongqing Public Health Medical Center (Chongqing, China) from January to March 2020. The epidemiological characteristics and variable of these patients were collected and analyzed. Findings: 82.04% of the SARS-CoV-2 infected patients had a travel history in Wuhan or a history of contact with returnees from Wuhan, showing typical characteristics of imported cases, and the proportion of severe Covid-19 patients was 13.2%, of which 59% were imported from Wuhan. For the patients who was returnees from Wuhan, 18.1% was asymptomatic patients. In different infection periods, compared with the proportion after 1/31/2020, the proportion of asymptomatic patient among SARS-CoV-2 infected patient was higher(19% VS 1.5%). In different age groups, the proportion of asymptomatic patient was the highest(28.6%) in children group under 14, next in elder group over 70 (27.3%). Compared with mild and common Covid-19 patients, the mean latency of asymptomatic was longer (11.25 days VS 8.86 days), but the hospital length of stay was shorter (14.3 days VS 16.96 days) . Conclusion: The SARS-CoV-2 prevention needs to focus on the screening of asymptomatic patients in the community with a history of contact with the imported population, especially for children and the elderly population.","author":[{"dropping-particle":"","family":"Tao","given":"Y","non-dropping-particle":"","parse-names":false,"suffix":""},{"dropping-particle":"","family":"Cheng","given":"P","non-dropping-particle":"","parse-names":false,"suffix":""},{"dropping-particle":"","family":"Chen","given":"W","non-dropping-particle":"","parse-names":false,"suffix":""},{"dropping-particle":"","family":"Wan","given":"P","non-dropping-particle":"","parse-names":false,"suffix":""},{"dropping-particle":"","family":"Chen","given":"Y","non-dropping-particle":"","parse-names":false,"suffix":""},{"dropping-particle":"","family":"Yuan","given":"G","non-dropping-particle":"","parse-names":false,"suffix":""},{"dropping-particle":"","family":"Chen","given":"J","non-dropping-particle":"","parse-names":false,"suffix":""},{"dropping-particle":"","family":"Huo","given":"D","non-dropping-particle":"","parse-names":false,"suffix":""},{"dropping-particle":"","family":"Guan","given":"G","non-dropping-particle":"","parse-names":false,"suffix":""},{"dropping-particle":"","family":"Sun","given":"D","non-dropping-particle":"","parse-names":false,"suffix":""},{"dropping-particle":"","family":"Tan","given":"J","non-dropping-particle":"","parse-names":false,"suffix":""},{"dropping-particle":"","family":"Yang","given":"G","non-dropping-particle":"","parse-names":false,"suffix":""},{"dropping-particle":"","family":"Zeng","given":"W","non-dropping-particle":"","parse-names":false,"suffix":""},{"dropping-particle":"","family":"Zhu","given":"C","non-dropping-particle":"","parse-names":false,"suffix":""}],"id":"ITEM-1","issued":{"date-parts":[["0"]]},"title":"High incidence of asymptomatic SARS-CoV-2 infection, Chongqing, China","type":"article-journal"},"uris":["http://www.mendeley.com/documents/?uuid=e15980d6-1805-4310-bf6d-48f2f41aa6d2"]}],"mendeley":{"formattedCitation":"&lt;sup&gt;130&lt;/sup&gt;","plainTextFormattedCitation":"130","previouslyFormattedCitation":"&lt;sup&gt;12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FF7C90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EF91226" w14:textId="42168C1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7 (41:26)</w:t>
            </w:r>
          </w:p>
        </w:tc>
        <w:tc>
          <w:tcPr>
            <w:tcW w:w="1417" w:type="dxa"/>
            <w:shd w:val="clear" w:color="auto" w:fill="auto"/>
            <w:noWrap/>
            <w:vAlign w:val="center"/>
            <w:hideMark/>
          </w:tcPr>
          <w:p w14:paraId="4248B597" w14:textId="241F9A8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37-90)</w:t>
            </w:r>
          </w:p>
        </w:tc>
        <w:tc>
          <w:tcPr>
            <w:tcW w:w="1597" w:type="dxa"/>
            <w:vAlign w:val="center"/>
          </w:tcPr>
          <w:p w14:paraId="46257DD2" w14:textId="5CD214A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DE41FBE" w14:textId="645CD6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C0AED5F" w14:textId="10630651" w:rsidTr="0072164E">
        <w:trPr>
          <w:trHeight w:val="320"/>
        </w:trPr>
        <w:tc>
          <w:tcPr>
            <w:tcW w:w="2267" w:type="dxa"/>
            <w:shd w:val="clear" w:color="auto" w:fill="auto"/>
            <w:noWrap/>
            <w:vAlign w:val="center"/>
            <w:hideMark/>
          </w:tcPr>
          <w:p w14:paraId="6DC7FF3D" w14:textId="57A0A08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Ti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find out more characteristics and rules of COVID-19 by analyzing the clinical course of COVID-19 patients in a region outside Hubei province. Methods: 37 cases diagnosed adult COVID-19 cases of general characteristics, history of epidemiology, chronic underlying diseases,clinical symptoms and complications, chest CT, biochemical monitoring, severity assessment, treatment and outcome were retrospectively analyzed, and according to the duration from onset to release from quarantine were divided into 20-day group and &gt; 20-day group, compare the similarities and differences between the two groups. Results: Among the 37 patients, 5 were mild, 30 were moderate, 1 was severe and 1 was critical. All the patients were released from quarantine without death. The average duration from onset to release from quarantine was 20.2{+/-}6.6 days, The average length of stay from onset to hospitalization was 4.1{+/-}3.7 days, and hospitalization duration average 16.1{+/-} 6.2 days. The average age was 44.3{+/-}1.67 years. 78.4% of cases were caused by exposure to a confirmed patient or the workplace of a confirmed patient. The main symptoms were cough (67.6%), fever( 62.2%), shortness of breath (32.4%), fatigue (24.3%), sore throat (21.6%,) vomiting or diarrhea (21.6%). The white blood cell count was decreased in 27.0% of the patients, and the lymphocyte count was decreased in 62.2% of the patients, of which 43.5% patients were &lt;0.6 x 109/L. On admission, 86.5% of patients with chest CT showed pneumonia, including some asymptomatic patients. 68.8% of patients showed bilateral infiltration. In the &gt; 20-day group, the average age was 49.9{+/-}1.38 years old, and the duration from onset to hospitalization was 5.5{+/-}3.9 days. Compared with the [&amp;le;]20-day group, the age was older and and duration was longer, P &lt; 0.05. All the 7 asymptomatic patients were [&amp;le;]20-day group. When 37 patients were released from quarantine, the white blood cell count of 16.2% patients was &lt;4.0 x 109/L, and the lymphocyte count of 59.5% patients was &lt;1.1x109/L, and the absolute count of white blood cells and lymphocytes was 5.02 {+/-} 1.34x109/L and 1.03{+/-} 0.34x109/L respectively , compared with those on admission, P &gt;0.05. Conclusion: The majority of COVID-19 cases in the study area were mild and moderate, with good clinical outcomes. There were some special characteristics in the clinical process. The reasons of duration from onset to release from quarantine were complex. The…","author":[{"dropping-particle":"","family":"Tian","given":"S","non-dropping-particle":"","parse-names":false,"suffix":""},{"dropping-particle":"","family":"Chang","given":"Z","non-dropping-particle":"","parse-names":false,"suffix":""},{"dropping-particle":"","family":"Wang","given":"Y","non-dropping-particle":"","parse-names":false,"suffix":""},{"dropping-particle":"","family":"Wu","given":"M","non-dropping-particle":"","parse-names":false,"suffix":""},{"dropping-particle":"","family":"Zhang","given":"W","non-dropping-particle":"","parse-names":false,"suffix":""},{"dropping-particle":"","family":"Zhou","given":"G","non-dropping-particle":"","parse-names":false,"suffix":""},{"dropping-particle":"","family":"Zou","given":"X","non-dropping-particle":"","parse-names":false,"suffix":""},{"dropping-particle":"","family":"Tian","given":"H","non-dropping-particle":"","parse-names":false,"suffix":""},{"dropping-particle":"","family":"Xiao","given":"T","non-dropping-particle":"","parse-names":false,"suffix":""},{"dropping-particle":"","family":"Xing","given":"J","non-dropping-particle":"","parse-names":false,"suffix":""},{"dropping-particle":"","family":"Chen","given":"J","non-dropping-particle":"","parse-names":false,"suffix":""},{"dropping-particle":"","family":"Han","given":"J","non-dropping-particle":"","parse-names":false,"suffix":""},{"dropping-particle":"","family":"Ning","given":"K","non-dropping-particle":"","parse-names":false,"suffix":""},{"dropping-particle":"","family":"Wu","given":"T","non-dropping-particle":"","parse-names":false,"suffix":""}],"id":"ITEM-1","issued":{"date-parts":[["0"]]},"title":"Clinical characteristics and reasons of different duration from onset to release from quarantine for patients with COVID-19 Outside Hubei province, China","type":"article-journal"},"uris":["http://www.mendeley.com/documents/?uuid=96406fc8-fc6c-4a9d-bc9a-9850fdcf22d7"]}],"mendeley":{"formattedCitation":"&lt;sup&gt;131&lt;/sup&gt;","plainTextFormattedCitation":"131","previouslyFormattedCitation":"&lt;sup&gt;12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E1F7CC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BC006F5" w14:textId="7609D99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7 (39:28)</w:t>
            </w:r>
          </w:p>
        </w:tc>
        <w:tc>
          <w:tcPr>
            <w:tcW w:w="1417" w:type="dxa"/>
            <w:shd w:val="clear" w:color="auto" w:fill="auto"/>
            <w:noWrap/>
            <w:vAlign w:val="center"/>
            <w:hideMark/>
          </w:tcPr>
          <w:p w14:paraId="17A9AA2C" w14:textId="5AD9DE3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9.3 (unclear)</w:t>
            </w:r>
          </w:p>
        </w:tc>
        <w:tc>
          <w:tcPr>
            <w:tcW w:w="1597" w:type="dxa"/>
            <w:vAlign w:val="center"/>
          </w:tcPr>
          <w:p w14:paraId="79249705" w14:textId="1261B15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F956BE2" w14:textId="1691758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5CC8097" w14:textId="2A054A91" w:rsidTr="0072164E">
        <w:trPr>
          <w:trHeight w:val="320"/>
        </w:trPr>
        <w:tc>
          <w:tcPr>
            <w:tcW w:w="2267" w:type="dxa"/>
            <w:shd w:val="clear" w:color="auto" w:fill="auto"/>
            <w:noWrap/>
            <w:vAlign w:val="center"/>
            <w:hideMark/>
          </w:tcPr>
          <w:p w14:paraId="4A4159D6" w14:textId="36CCA8E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IMPORTANCE: COVID-19-infected pneumonia patients with severe immune abnormalities and risk of cytokine release syndrome. The definition, prevention, and treatment of COVID-19-infected pneumonia in critically ill patients with cytokine release syndrome symptoms is an important problem.","author":[{"dropping-particle":"","family":"Wang","given":"W","non-dropping-particle":"","parse-names":false,"suffix":""},{"dropping-particle":"","family":"He","given":"J","non-dropping-particle":"","parse-names":false,"suffix":""},{"dropping-particle":"","family":"Lie","given":"P","non-dropping-particle":"","parse-names":false,"suffix":""},{"dropping-particle":"","family":"Huang","given":"L","non-dropping-particle":"","parse-names":false,"suffix":""},{"dropping-particle":"","family":"Wu","given":"S","non-dropping-particle":"","parse-names":false,"suffix":""},{"dropping-particle":"","family":"Lin","given":"Y","non-dropping-particle":"","parse-names":false,"suffix":""},{"dropping-particle":"","family":"Liu","given":"X","non-dropping-particle":"","parse-names":false,"suffix":""}],"id":"ITEM-1","issued":{"date-parts":[["0"]]},"title":"The definition and risks of Cytokine Release Syndrome-Like in 11 COVID-19-Infected Pneumonia critically ill patients: Disease Characteristics and Retrospective Analysis","type":"article-journal"},"uris":["http://www.mendeley.com/documents/?uuid=16d5d6ba-f8a8-46e3-92e5-a61f8b0cb4a2"]}],"mendeley":{"formattedCitation":"&lt;sup&gt;132&lt;/sup&gt;","plainTextFormattedCitation":"132","previouslyFormattedCitation":"&lt;sup&gt;13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36AECFC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8FF8D60" w14:textId="72EEA59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8 (32:36)</w:t>
            </w:r>
          </w:p>
        </w:tc>
        <w:tc>
          <w:tcPr>
            <w:tcW w:w="1417" w:type="dxa"/>
            <w:shd w:val="clear" w:color="auto" w:fill="auto"/>
            <w:noWrap/>
            <w:vAlign w:val="center"/>
            <w:hideMark/>
          </w:tcPr>
          <w:p w14:paraId="602DE56C" w14:textId="0C7B979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2.5 (0.5-76)</w:t>
            </w:r>
          </w:p>
        </w:tc>
        <w:tc>
          <w:tcPr>
            <w:tcW w:w="1597" w:type="dxa"/>
            <w:vAlign w:val="center"/>
          </w:tcPr>
          <w:p w14:paraId="2791A6E7" w14:textId="1D22C15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16C6EAE" w14:textId="7F3B9C9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60FD68A" w14:textId="6FFDE9AB" w:rsidTr="0072164E">
        <w:trPr>
          <w:trHeight w:val="320"/>
        </w:trPr>
        <w:tc>
          <w:tcPr>
            <w:tcW w:w="2267" w:type="dxa"/>
            <w:shd w:val="clear" w:color="auto" w:fill="auto"/>
            <w:noWrap/>
            <w:vAlign w:val="center"/>
            <w:hideMark/>
          </w:tcPr>
          <w:p w14:paraId="516DF500" w14:textId="1444C43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W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 A new virus broke out in Wuhan, Hubei, China, and was later named 2019 novel coronavirus (2019-nCoV). The clinical characteristics of severe pneumonia caused by 2019-nCoV are still not clear. Objectives: The aim of this study was to explore the clinical characteristics and risk factors of the severe pneumonia caused by the 2019-nCoV in Wuhan, China. Method: The study included patients hospitalized at the central hospital of Wuhan who had been diagnosed with a pneumonia caused by the novel coronavirus. Clinical features, chronic co-morbidities, demographic data, laboratory examinations, and chest computed tomography (CT) scans were reviewed through electronic medical records. SPSS was used for data analysis to explore the clinical characteristics and risk factors of the patients with the severe pneumonia. Results: A total of 110 patients diagnosed with 2019 novel coronavirus pneumonia were included in the study, including 38 with severe pneumonia and 72 with non-severe pneumonia. Statistical analysis showed that advanced age, an increase of D-dimer, and a decrease of lymphocytes were characteristics of the patients with severe pneumonia. Moreover, in the early stage of the disease, chest CT scans of patients with the severe pneumonia showed the illness can progress rapidly. Conclusions: Advanced age, lymphocyte decline, and D-dimer elevation are important characteristics of patients with severe pneumonia. Clinicians should focus on these characteristics to identify high-risk patients at an early stage.","author":[{"dropping-particle":"","family":"Wang","given":"Y","non-dropping-particle":"","parse-names":false,"suffix":""},{"dropping-particle":"","family":"Zhou","given":"Y","non-dropping-particle":"","parse-names":false,"suffix":""},{"dropping-particle":"","family":"Yang","given":"Z","non-dropping-particle":"","parse-names":false,"suffix":""},{"dropping-particle":"","family":"Xia","given":"D","non-dropping-particle":"","parse-names":false,"suffix":""},{"dropping-particle":"","family":"Geng","given":"S","non-dropping-particle":"","parse-names":false,"suffix":""}],"id":"ITEM-1","issued":{"date-parts":[["0"]]},"title":"Clinical Characteristics of Patients with Severe Pneumonia Caused by the 2019 Novel Coronavirus in Wuhan, China","type":"article-journal"},"uris":["http://www.mendeley.com/documents/?uuid=831faff4-4668-4cba-8823-e3ab17f01a78"]}],"mendeley":{"formattedCitation":"&lt;sup&gt;134&lt;/sup&gt;","plainTextFormattedCitation":"134","previouslyFormattedCitation":"&lt;sup&gt;13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27BBEF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995F5B9" w14:textId="4853835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9 (32:37)</w:t>
            </w:r>
          </w:p>
        </w:tc>
        <w:tc>
          <w:tcPr>
            <w:tcW w:w="1417" w:type="dxa"/>
            <w:shd w:val="clear" w:color="auto" w:fill="auto"/>
            <w:noWrap/>
            <w:vAlign w:val="center"/>
            <w:hideMark/>
          </w:tcPr>
          <w:p w14:paraId="46031453" w14:textId="424E69D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333B469" w14:textId="465735C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1A7D546" w14:textId="5A34699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Unclear</w:t>
            </w:r>
          </w:p>
        </w:tc>
      </w:tr>
      <w:tr w:rsidR="00EF39F4" w:rsidRPr="0072164E" w14:paraId="24EC5CB9" w14:textId="05925D4C" w:rsidTr="0072164E">
        <w:trPr>
          <w:trHeight w:val="320"/>
        </w:trPr>
        <w:tc>
          <w:tcPr>
            <w:tcW w:w="2267" w:type="dxa"/>
            <w:shd w:val="clear" w:color="auto" w:fill="auto"/>
            <w:noWrap/>
            <w:vAlign w:val="center"/>
            <w:hideMark/>
          </w:tcPr>
          <w:p w14:paraId="18A63424" w14:textId="2008805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ince the outbreak of the Coronavirus Disease 2019 (COVID-19) in China, respiratory manifestations of the disease have been observed. However, as a fatal comorbidity, acute myocardial injury (AMI) in COVID-19 patients has not been previously investigated in detail. We investigated the clinical characteristics of COVID-19 patients with AMI and determined the risk factors for AMI in them. Methods: We analyzed data from 53 consecutive laboratory-confirmed and hospitalized COVID-19 patients (28 men, 25 women; age, 19-81 years). We collected information on epidemiological and demographic characteristics, clinical features, routine laboratory tests (including cardiac injury biomarkers), echocardiography, electrocardiography, imaging findings, management methods, and clinical outcomes. Results: Cardiac complications were found in 42 of the 53 (79.25%) patients: tachycardia (n=15), electrocardiography abnormities (n=11), diastolic dysfunction (n=20), elevated myocardial enzymes (n=30), and AMI (n=6). All the six AMI patients were aged &gt;60 years; five of them had two or more underlying comorbidities (hypertension, diabetes, cardiovascular diseases, and chronic obstructive pulmonary disease). Novel coronavirus pneumonia (NCP) severity was higher in the AMI patients than in patients with non-definite AMI (p&lt;0.001). All the AMI patients required care in intensive care unit; of them, three died, two remain hospitalized. Multivariate analyses showed that C-reactive protein (CRP) levels, NCP severity, and underlying comorbidities were the risk factors for cardiac abnormalities in COVID-19 patients. Conclusions: Cardiac complications are common in COVID-19 patients. Elevated CRP levels, underlying comorbidities, and NCP severity are the main risk factors for cardiac complications in COVID-19 patients.","author":[{"dropping-particle":"","family":"Xu","given":"H","non-dropping-particle":"","parse-names":false,"suffix":""},{"dropping-particle":"","family":"Hou","given":"K","non-dropping-particle":"","parse-names":false,"suffix":""},{"dropping-particle":"","family":"Xu","given":"H","non-dropping-particle":"","parse-names":false,"suffix":""},{"dropping-particle":"","family":"Li","given":"Z","non-dropping-particle":"","parse-names":false,"suffix":""},{"dropping-particle":"","family":"Chen","given":"H","non-dropping-particle":"","parse-names":false,"suffix":""},{"dropping-particle":"","family":"Zhang","given":"N","non-dropping-particle":"","parse-names":false,"suffix":""},{"dropping-particle":"","family":"Xu","given":"R","non-dropping-particle":"","parse-names":false,"suffix":""},{"dropping-particle":"","family":"Fu","given":"H","non-dropping-particle":"","parse-names":false,"suffix":""},{"dropping-particle":"","family":"Sun","given":"R","non-dropping-particle":"","parse-names":false,"suffix":""},{"dropping-particle":"","family":"Wen","given":"L","non-dropping-particle":"","parse-names":false,"suffix":""},{"dropping-particle":"","family":"Xie","given":"L","non-dropping-particle":"","parse-names":false,"suffix":""},{"dropping-particle":"","family":"Liu","given":"H","non-dropping-particle":"","parse-names":false,"suffix":""},{"dropping-particle":"","family":"Zhang","given":"K","non-dropping-particle":"","parse-names":false,"suffix":""},{"dropping-particle":"","family":"Selvanayagam","given":"J B","non-dropping-particle":"","parse-names":false,"suffix":""},{"dropping-particle":"","family":"Fu","given":"C","non-dropping-particle":"","parse-names":false,"suffix":""},{"dropping-particle":"","family":"Zhao","given":"S","non-dropping-particle":"","parse-names":false,"suffix":""},{"dropping-particle":"","family":"Yang","given":"Z","non-dropping-particle":"","parse-names":false,"suffix":""},{"dropping-particle":"","family":"Yang","given":"M","non-dropping-particle":"","parse-names":false,"suffix":""},{"dropping-particle":"","family":"Guo","given":"Y","non-dropping-particle":"","parse-names":false,"suffix":""}],"id":"ITEM-1","issued":{"date-parts":[["0"]]},"title":"Acute Myocardial Injury of Patients with Coronavirus Disease 2019","type":"article-journal"},"uris":["http://www.mendeley.com/documents/?uuid=16f31200-a71c-4533-a618-c7c982be58b3"]}],"mendeley":{"formattedCitation":"&lt;sup&gt;135&lt;/sup&gt;","plainTextFormattedCitation":"135","previouslyFormattedCitation":"&lt;sup&gt;13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052645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57654F3E" w14:textId="46E3B48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9 (35:34)</w:t>
            </w:r>
          </w:p>
        </w:tc>
        <w:tc>
          <w:tcPr>
            <w:tcW w:w="1417" w:type="dxa"/>
            <w:shd w:val="clear" w:color="auto" w:fill="auto"/>
            <w:noWrap/>
            <w:vAlign w:val="center"/>
            <w:hideMark/>
          </w:tcPr>
          <w:p w14:paraId="628C3C74" w14:textId="4CCB04A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4108798F" w14:textId="6CB0554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DB26E7F" w14:textId="38BBE09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1F3E1E0" w14:textId="36632ACC" w:rsidTr="0072164E">
        <w:trPr>
          <w:trHeight w:val="320"/>
        </w:trPr>
        <w:tc>
          <w:tcPr>
            <w:tcW w:w="2267" w:type="dxa"/>
            <w:shd w:val="clear" w:color="auto" w:fill="auto"/>
            <w:noWrap/>
            <w:vAlign w:val="center"/>
            <w:hideMark/>
          </w:tcPr>
          <w:p w14:paraId="1AADDBD5" w14:textId="264FEE4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In December 2019, novel coronavirus (SARS-CoV-2) infected pneumonia occurred in Wuhan, China. The number of cases has increased rapidly but information on the clinical characteristics of SARS-CoV-2 pneumonia without comorbidities compared to normal controls in Chinese Han population is limited. Our objective is to describe the epidemiological and clinical characteristics of SARS-CoV-2 pneumonia without comorbidities compared to normal controls in the Chinese Han population. Methods Retrospective, multi-center case series of the 69 consecutive hospitalized patients with confirmed SARS-CoV-2 pneumonia, from February 7 to February 28, 2020; final date of follow-up was February 29, 2020. Results The study population included 69 hospitalized patients with confirmed SARS-CoV-2 pneumonia without comorbidities and 14,117 normal controls. 50.7% patients were male and 49.3% were female; 1.5% patients were asymptomatic cases, 63.8% patients were mild cases, and 36.2% patients were severe or critical cases. Compared with mild patients (n = 44), severe or critical patients (n = 25) were significantly older (median age, 67 years [IQR, 58-79] vs. 49 years [IQR, 36-60]; P &lt; 0.01). Fever was present in 98.6% of the patients. The second most common symptom was cough (62.3%), fatigue (58.0%), sputum (39.1%), and headache (33.3%). The median incubation period was 4 days (IQR, 2 to 7). Leukocyte count was 74.1% of normal controls and lymphocyte count was 45.9% of normal controls. The phenomenon of lymphocyte depletion (PLD) observed in severe or critical cases in 100%. Levels of lactate dehydrogenase, D-dimer, procalcitonin, and interleukin-6 were showed significant differences between mild and severe or critical cases. Chest computed tomographic scans showed bilateral patchy patterns (49.3%), local patchy shadowing (29.0%), and ground glass opacity (21.7%). 7.3% patients were diagnosed ARDS, 7.3% patients were diagnosed acute cardiac injury (troponin I &gt;28 pg/mL) and 4.4% patients were diagnosed fungal infections or shock. 4.3% patients have been discharged; 1.5% patient had died; 1.5% patient had recovery. Conclusions In this multicenter case series of 69 patients without comorbidities, the full spectrum of asymptomatic, mild, severe, and critical cases is described. 50.7% patients were male and 49.3% were female; 1.5% patients were asymptomatic cases, 63.8% patients were mild cases, and 36.2% patients were severe or critical cases. 4.3% patients have been disc…","author":[{"dropping-particle":"","family":"Xu","given":"Y","non-dropping-particle":"","parse-names":false,"suffix":""},{"dropping-particle":"","family":"Li","given":"Y.-z. Y.-r. z r","non-dropping-particle":"","parse-names":false,"suffix":""},{"dropping-particle":"","family":"Zeng","given":"Q","non-dropping-particle":"","parse-names":false,"suffix":""},{"dropping-particle":"","family":"Lu","given":"Z.-b. b","non-dropping-particle":"","parse-names":false,"suffix":""},{"dropping-particle":"","family":"Li","given":"Y.-z. Y.-r. z r","non-dropping-particle":"","parse-names":false,"suffix":""},{"dropping-particle":"","family":"Wu","given":"W","non-dropping-particle":"","parse-names":false,"suffix":""},{"dropping-particle":"","family":"Dong","given":"S.-y. y","non-dropping-particle":"","parse-names":false,"suffix":""},{"dropping-particle":"","family":"Huang","given":"G","non-dropping-particle":"","parse-names":false,"suffix":""},{"dropping-particle":"","family":"Wang","given":"X.-h. h","non-dropping-particle":"","parse-names":false,"suffix":""}],"id":"ITEM-1","issued":{"date-parts":[["0"]]},"title":"Clinical Characteristics of SARS-CoV-2 Pneumonia Compared to Controls in Chinese Han Population","type":"article-journal"},"uris":["http://www.mendeley.com/documents/?uuid=4b95489e-3508-4341-b2a9-2679d4543425"]}],"mendeley":{"formattedCitation":"&lt;sup&gt;136&lt;/sup&gt;","plainTextFormattedCitation":"136","previouslyFormattedCitation":"&lt;sup&gt;13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633F411"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F535C8C" w14:textId="28921AF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2 (36:36)</w:t>
            </w:r>
          </w:p>
        </w:tc>
        <w:tc>
          <w:tcPr>
            <w:tcW w:w="1417" w:type="dxa"/>
            <w:shd w:val="clear" w:color="auto" w:fill="auto"/>
            <w:noWrap/>
            <w:vAlign w:val="center"/>
            <w:hideMark/>
          </w:tcPr>
          <w:p w14:paraId="3F2DE7D3" w14:textId="30D5C52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7.63 (unclear)</w:t>
            </w:r>
          </w:p>
        </w:tc>
        <w:tc>
          <w:tcPr>
            <w:tcW w:w="1597" w:type="dxa"/>
            <w:vAlign w:val="center"/>
          </w:tcPr>
          <w:p w14:paraId="4AEEA11D" w14:textId="383B26F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D66A65C" w14:textId="278FD57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F8F1932" w14:textId="7B59EEBE" w:rsidTr="0072164E">
        <w:trPr>
          <w:trHeight w:val="320"/>
        </w:trPr>
        <w:tc>
          <w:tcPr>
            <w:tcW w:w="2267" w:type="dxa"/>
            <w:shd w:val="clear" w:color="auto" w:fill="auto"/>
            <w:noWrap/>
            <w:vAlign w:val="center"/>
            <w:hideMark/>
          </w:tcPr>
          <w:p w14:paraId="042D08F9" w14:textId="3AD5E1E0"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X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 In December 2019, human infection with a novel coronavirus, known as SARS-CoV-2, was identified in Wuhan, China. The mortality of critical illness was high in Wuhan. Information about critically ill patients with SARS-CoV-2 infection outside of Wuhan is scarce. We aimed to provide the clinical features, treatment, and prognosis of the critically ill patients with SARS-CoV-2 infection in Guangdong Province. Methods In this multi-centered, retrospective, observational study, we enrolled critically ill patients with SARS-CoV-2 pneumonia who were admitted to the intensive care unit (ICU) in Guangdong Province. Demographic data, symptoms, laboratory findings, comorbidities, treatments, and prognosis were collected. Data were compared between patients with and without intubation. Results Forty-five critically ill patients with SARS-CoV-2 pneumonia were identified in 7 ICUs in Guangdong Province. The mean age was 56.7 years, and 29 patients (64.4%) were men. The most common symptoms at the onset of illness were high fever and cough. Majority of patients presented with lymphopenia and elevated lactate dehydrogenase. Treatment with antiviral drugs was initiated in all the patients. Thirty-seven patients (82.2%) had developed acute respiratory distress syndrome, and 13 (28.9%) septic shock. A total of 20 (44.4%) patients required intubation and 9 (20%) required extracorporeal membrane oxygenation. As of February 28th 2020, only one patient (2.2%) had died and half of them had discharged of ICU. Conclusions Infection with SARS-CoV-2 in critical illness is characterized by fever, lymphopenia, acute respiratory failure and multiple organ dysfunction. Compared with critically ill patients infected with SARS-CoV-2 in Wuhan, the mortality of critically ill patients in Guangdong Province was relatively low. These data provide some general understandings and experience for the critical patients with SARS-CoV-2 outside of Wuhan.","author":[{"dropping-particle":"","family":"Xu","given":"Y","non-dropping-particle":"","parse-names":false,"suffix":""},{"dropping-particle":"","family":"Xu","given":"Z","non-dropping-particle":"","parse-names":false,"suffix":""},{"dropping-particle":"","family":"Liu","given":"X","non-dropping-particle":"","parse-names":false,"suffix":""},{"dropping-particle":"","family":"Cai","given":"L","non-dropping-particle":"","parse-names":false,"suffix":""},{"dropping-particle":"","family":"Zheng","given":"H","non-dropping-particle":"","parse-names":false,"suffix":""},{"dropping-particle":"","family":"Huang","given":"Y","non-dropping-particle":"","parse-names":false,"suffix":""},{"dropping-particle":"","family":"Zhou","given":"L","non-dropping-particle":"","parse-names":false,"suffix":""},{"dropping-particle":"","family":"Huang","given":"L","non-dropping-particle":"","parse-names":false,"suffix":""},{"dropping-particle":"","family":"Lin","given":"Y","non-dropping-particle":"","parse-names":false,"suffix":""},{"dropping-particle":"","family":"Deng","given":"L","non-dropping-particle":"","parse-names":false,"suffix":""},{"dropping-particle":"","family":"Li","given":"J","non-dropping-particle":"","parse-names":false,"suffix":""},{"dropping-particle":"","family":"Chen","given":"S","non-dropping-particle":"","parse-names":false,"suffix":""},{"dropping-particle":"","family":"Liu","given":"D","non-dropping-particle":"","parse-names":false,"suffix":""},{"dropping-particle":"","family":"Lin","given":"Z","non-dropping-particle":"","parse-names":false,"suffix":""},{"dropping-particle":"","family":"Zhou","given":"L","non-dropping-particle":"","parse-names":false,"suffix":""},{"dropping-particle":"","family":"He","given":"W","non-dropping-particle":"","parse-names":false,"suffix":""},{"dropping-particle":"","family":"Liu","given":"X","non-dropping-particle":"","parse-names":false,"suffix":""},{"dropping-particle":"","family":"Li","given":"Y","non-dropping-particle":"","parse-names":false,"suffix":""}],"id":"ITEM-1","issued":{"date-parts":[["0"]]},"title":"Clinical findings in critical ill patients infected with SARS-Cov-2 in Guangdong Province, China: a multi-center, retrospective, observational study","type":"article-journal"},"uris":["http://www.mendeley.com/documents/?uuid=79d86a39-557c-4b9a-8fed-08242957afae"]}],"mendeley":{"formattedCitation":"&lt;sup&gt;137&lt;/sup&gt;","plainTextFormattedCitation":"137","previouslyFormattedCitation":"&lt;sup&gt;13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3688EF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686B8145" w14:textId="0820D00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3 (46:27)</w:t>
            </w:r>
          </w:p>
        </w:tc>
        <w:tc>
          <w:tcPr>
            <w:tcW w:w="1417" w:type="dxa"/>
            <w:shd w:val="clear" w:color="auto" w:fill="auto"/>
            <w:noWrap/>
            <w:vAlign w:val="center"/>
            <w:hideMark/>
          </w:tcPr>
          <w:p w14:paraId="2180327F" w14:textId="0343B77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C4709A8" w14:textId="4F661E9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7209D5B" w14:textId="05F1D98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B7F3833" w14:textId="78F80C7E" w:rsidTr="0072164E">
        <w:trPr>
          <w:trHeight w:val="320"/>
        </w:trPr>
        <w:tc>
          <w:tcPr>
            <w:tcW w:w="2267" w:type="dxa"/>
            <w:shd w:val="clear" w:color="auto" w:fill="auto"/>
            <w:noWrap/>
            <w:vAlign w:val="center"/>
            <w:hideMark/>
          </w:tcPr>
          <w:p w14:paraId="5FC67937" w14:textId="55C2047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e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Management of high mortality risk due to significant progression requires prior assessment of time-to-progression. However, few related methods are available for COVID-19 pneumonia. Methods: We retrospectively enrolled 338 adult patients admitted to one hospital between Jan 11, 2020 to Feb 29, 2020. The final follow-up date was March 8, 2020. We compared characteristics between patients with severe and non-severe outcome, and used multivariate survival analyses to assess the risk of progression to severe conditions. Results: A total of 76 (31.9%) patients progressed to severe conditions and 3 (0.9%) died. The mean time from hospital admission to severity onset is 3.7 days. Age, body mass index (BMI), fever symptom on admission, co-existing hypertension or diabetes are associated with severe progression. Compared to non-severe group, the severe group already demonstrated, at an early stage, abnormalities in biomarkers indicating organ function, inflammatory responses, blood oxygen and coagulation function. The cohort is characterized with increasing cumulative incidences of severe progression up to 10 days after admission. Competing risks survival model incorporating CT imaging and baseline information showed an improved performance for predicting severity onset (mean time-dependent AUC = 0.880). Conclusions: Multiple predisposition factors can be utilized to assess the risk of progression to severe conditions at an early stage. Multivariate survival models can reasonably analyze the progression risk based on early-stage CT images that would otherwise be misjudged by artificial analysis.","author":[{"dropping-particle":"","family":"Zeng","given":"L","non-dropping-particle":"","parse-names":false,"suffix":""},{"dropping-particle":"","family":"Li","given":"J","non-dropping-particle":"","parse-names":false,"suffix":""},{"dropping-particle":"","family":"Liao","given":"M","non-dropping-particle":"","parse-names":false,"suffix":""},{"dropping-particle":"","family":"Hua","given":"R","non-dropping-particle":"","parse-names":false,"suffix":""},{"dropping-particle":"","family":"Huang","given":"P","non-dropping-particle":"","parse-names":false,"suffix":""},{"dropping-particle":"","family":"Zhang","given":"M","non-dropping-particle":"","parse-names":false,"suffix":""},{"dropping-particle":"","family":"Zhang","given":"Y","non-dropping-particle":"","parse-names":false,"suffix":""},{"dropping-particle":"","family":"Shi","given":"Q","non-dropping-particle":"","parse-names":false,"suffix":""},{"dropping-particle":"","family":"Xia","given":"Z","non-dropping-particle":"","parse-names":false,"suffix":""},{"dropping-particle":"","family":"Ning","given":"X","non-dropping-particle":"","parse-names":false,"suffix":""},{"dropping-particle":"","family":"Liu","given":"D","non-dropping-particle":"","parse-names":false,"suffix":""},{"dropping-particle":"","family":"Mo","given":"J","non-dropping-particle":"","parse-names":false,"suffix":""},{"dropping-particle":"","family":"Zhou","given":"Z","non-dropping-particle":"","parse-names":false,"suffix":""},{"dropping-particle":"","family":"Li","given":"Z","non-dropping-particle":"","parse-names":false,"suffix":""},{"dropping-particle":"","family":"Fu","given":"Y","non-dropping-particle":"","parse-names":false,"suffix":""},{"dropping-particle":"","family":"Liao","given":"Y","non-dropping-particle":"","parse-names":false,"suffix":""},{"dropping-particle":"","family":"Yuan","given":"J","non-dropping-particle":"","parse-names":false,"suffix":""},{"dropping-particle":"","family":"Wang","given":"L","non-dropping-particle":"","parse-names":false,"suffix":""},{"dropping-particle":"","family":"He","given":"Q","non-dropping-particle":"","parse-names":false,"suffix":""},{"dropping-particle":"","family":"Liu","given":"L","non-dropping-particle":"","parse-names":false,"suffix":""},{"dropping-particle":"","family":"Qiao","given":"K","non-dropping-particle":"","parse-names":false,"suffix":""}],"id":"ITEM-1","issued":{"date-parts":[["0"]]},"title":"Risk assessment of progression to severe conditions for patients with COVID-19 pneumonia: a single-center retrospective study","type":"article-journal"},"uris":["http://www.mendeley.com/documents/?uuid=0d64996c-5c53-4c13-ba27-bc278a99efcb"]}],"mendeley":{"formattedCitation":"&lt;sup&gt;138&lt;/sup&gt;","plainTextFormattedCitation":"138","previouslyFormattedCitation":"&lt;sup&gt;13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ED0751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9ED7CA3" w14:textId="6DDA01D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5 (42:33)</w:t>
            </w:r>
          </w:p>
        </w:tc>
        <w:tc>
          <w:tcPr>
            <w:tcW w:w="1417" w:type="dxa"/>
            <w:shd w:val="clear" w:color="auto" w:fill="auto"/>
            <w:noWrap/>
            <w:vAlign w:val="center"/>
            <w:hideMark/>
          </w:tcPr>
          <w:p w14:paraId="1B4C5C56" w14:textId="34E355C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16-91)</w:t>
            </w:r>
          </w:p>
        </w:tc>
        <w:tc>
          <w:tcPr>
            <w:tcW w:w="1597" w:type="dxa"/>
            <w:vAlign w:val="center"/>
          </w:tcPr>
          <w:p w14:paraId="508183F8" w14:textId="1C9C1BF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Information not available</w:t>
            </w:r>
          </w:p>
        </w:tc>
        <w:tc>
          <w:tcPr>
            <w:tcW w:w="1701" w:type="dxa"/>
            <w:vAlign w:val="center"/>
          </w:tcPr>
          <w:p w14:paraId="33AA2099" w14:textId="1D73E38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A0F4FA4" w14:textId="4531ACEC" w:rsidTr="0072164E">
        <w:trPr>
          <w:trHeight w:val="320"/>
        </w:trPr>
        <w:tc>
          <w:tcPr>
            <w:tcW w:w="2267" w:type="dxa"/>
            <w:shd w:val="clear" w:color="auto" w:fill="auto"/>
            <w:noWrap/>
            <w:vAlign w:val="center"/>
            <w:hideMark/>
          </w:tcPr>
          <w:p w14:paraId="4A9BD05F" w14:textId="03CDF89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 recently developing pneumonia caused by SARS-CoV-2 was originated in Wuhan, China, and has quickly spread across the world. We reported the clinical characteristics of 82 death cases with COVID-19 in a single center. Methods Clinical data on 82 death cases laboratory-confirmed as SARS-CoV-2 infection were obtained from a Wuhan local hospital's electronic medical records according to previously designed standardized data collection forms. Findings All patients were local residents of Wuhan, and the great proportion of them were diagnosed as severe illness when admitted. Most of the death cases were male (65.9%). More than half of dead patients were older than 60 years (80.5%) and the median age was 72.5 years. The bulk of death cases had comorbidity (76.8%), including hypertension (56.1%), heart disease (20.7%), diabetes (18.3%), cerebrovascular disease (12.2%), and cancer (7.3%). Respiratory failure remained the leading cause of death (69.5%), following by sepsis syndrome/MOF (28.0%), cardiac failure (14.6%), hemorrhage (6.1%), and renal failure (3.7%). Furthermore, respiratory, cardiac, hemorrhage, hepatic, and renal damage were found in 100%, 89%, 80.5%, 78.0%, and 31.7% of patients, respectively. On the admission, lymphopenia (89.2%), neutrophilia (74.3%), and thrombocytopenia (24.3%) were usually observed. Most patients had a high neutrophil-to-lymphocyte ratio of &gt;5 (94.5%), high systemic immune-inflammation index of &gt;500 (89.2%), increased C-reactive protein level (100%), lactate dehydrogenase (93.2%), and D-dimer (97.1%). A high level of IL-6 (&gt;10 pg/ml) was observed in all detected patients. Median time from initial symptom to death was 15 days (IQR 11-20), and a significant association between aspartate aminotransferase (p=0.002), alanine aminotransferase (p=0.037) and time from initial symptom to death were interestingly observed. Conclusion Older males with comorbidities are more likely to develop severe disease, even die from SARS-CoV-2 infection. Respiratory failure is the main cause of COVID-19, but either virus itself or cytokine release storm mediated damage to other organ including cardiac, renal, hepatic, and hemorrhage should be taken seriously as well.","author":[{"dropping-particle":"","family":"Zhang","given":"B","non-dropping-particle":"","parse-names":false,"suffix":""},{"dropping-particle":"","family":"Zhou","given":"X","non-dropping-particle":"","parse-names":false,"suffix":""},{"dropping-particle":"","family":"Qiu","given":"Y","non-dropping-particle":"","parse-names":false,"suffix":""},{"dropping-particle":"","family":"Feng","given":"F","non-dropping-particle":"","parse-names":false,"suffix":""},{"dropping-particle":"","family":"Feng","given":"J","non-dropping-particle":"","parse-names":false,"suffix":""},{"dropping-particle":"","family":"Jia","given":"Y","non-dropping-particle":"","parse-names":false,"suffix":""},{"dropping-particle":"","family":"Zhu","given":"H","non-dropping-particle":"","parse-names":false,"suffix":""},{"dropping-particle":"","family":"Hu","given":"K","non-dropping-particle":"","parse-names":false,"suffix":""},{"dropping-particle":"","family":"Liu","given":"J","non-dropping-particle":"","parse-names":false,"suffix":""},{"dropping-particle":"","family":"Liu","given":"Z","non-dropping-particle":"","parse-names":false,"suffix":""},{"dropping-particle":"","family":"Wang","given":"S","non-dropping-particle":"","parse-names":false,"suffix":""},{"dropping-particle":"","family":"Gong","given":"Y","non-dropping-particle":"","parse-names":false,"suffix":""},{"dropping-particle":"","family":"Zhou","given":"C","non-dropping-particle":"","parse-names":false,"suffix":""},{"dropping-particle":"","family":"Zhu","given":"T","non-dropping-particle":"","parse-names":false,"suffix":""},{"dropping-particle":"","family":"Cheng","given":"Y","non-dropping-particle":"","parse-names":false,"suffix":""},{"dropping-particle":"","family":"Liu","given":"Z","non-dropping-particle":"","parse-names":false,"suffix":""},{"dropping-particle":"","family":"Deng","given":"H","non-dropping-particle":"","parse-names":false,"suffix":""},{"dropping-particle":"","family":"Tao","given":"F","non-dropping-particle":"","parse-names":false,"suffix":""},{"dropping-particle":"","family":"Ren","given":"Y","non-dropping-particle":"","parse-names":false,"suffix":""},{"dropping-particle":"","family":"Cheng","given":"B","non-dropping-particle":"","parse-names":false,"suffix":""},{"dropping-particle":"","family":"Gao","given":"L","non-dropping-particle":"","parse-names":false,"suffix":""},{"dropping-particle":"","family":"Wu","given":"X","non-dropping-particle":"","parse-names":false,"suffix":""},{"dropping-particle":"","family":"Yu","given":"L","non-dropping-particle":"","parse-names":false,"suffix":""},{"dropping-particle":"","family":"Huang","given":"Z","non-dropping-particle":"","parse-names":false,"suffix":""},{"dropping-particle":"","family":"Mao","given":"Z","non-dropping-particle":"","parse-names":false,"suffix":""},{"dropping-particle":"","family":"Song","given":"Q","non-dropping-particle":"","parse-names":false,"suffix":""},{"dropping-particle":"","family":"Zhu","given":"B","non-dropping-particle":"","parse-names":false,"suffix":""},{"dropping-particle":"","family":"Wang","given":"J","non-dropping-particle":"","parse-names":false,"suffix":""}],"id":"ITEM-1","issued":{"date-parts":[["0"]]},"title":"Clinical characteristics of 82 death cases with COVID-19","type":"article-journal"},"uris":["http://www.mendeley.com/documents/?uuid=ec4e3eae-5144-46dd-b78b-8bb3e3378fa9"]}],"mendeley":{"formattedCitation":"&lt;sup&gt;139&lt;/sup&gt;","plainTextFormattedCitation":"139","previouslyFormattedCitation":"&lt;sup&gt;13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3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54AD5E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2F3C0FB0" w14:textId="5F84CE9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6 (unclear)</w:t>
            </w:r>
          </w:p>
        </w:tc>
        <w:tc>
          <w:tcPr>
            <w:tcW w:w="1417" w:type="dxa"/>
            <w:shd w:val="clear" w:color="auto" w:fill="auto"/>
            <w:noWrap/>
            <w:vAlign w:val="center"/>
            <w:hideMark/>
          </w:tcPr>
          <w:p w14:paraId="63914B37" w14:textId="1A78139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36F70414" w14:textId="3A6B76F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6E6216D" w14:textId="2000E8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165EE57" w14:textId="27A21CE7" w:rsidTr="0072164E">
        <w:trPr>
          <w:trHeight w:val="320"/>
        </w:trPr>
        <w:tc>
          <w:tcPr>
            <w:tcW w:w="2267" w:type="dxa"/>
            <w:shd w:val="clear" w:color="auto" w:fill="auto"/>
            <w:noWrap/>
            <w:vAlign w:val="center"/>
            <w:hideMark/>
          </w:tcPr>
          <w:p w14:paraId="286F055F" w14:textId="5F9AB42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Rationale: In late December 2019, an outbreak of acute respiratory illness, now officially named as COVID-19, or coronavirus disease 2019, emerged in Wuhan, China, now spreading across the whole country and world. More data were needed to understand the clinical characteristics of the disease. Objectives: To study the epidemiology, clinical features and outcomes of patients with COVID-19. Methods: we performed a single center, retrospective case series study in 221 patients with laboratory confirmed SARS-CoV-2 pneumonia at a university hospital. Measurements and Main Results: The median age was 55.0 years and 48.9% were male and only 8 (3.6%) patients had a history of exposure to the Huanan Seafood Market. Compared to the non-severe pneumonia patients, the median age of the severe patients was significantly older, and they were more likely to have chronic comorbidities. Most common symptoms in severe patients were high fever, anorexia and dyspnea. On admission, 33.0% patients showed leukopenia and 73.8% showed lymphopenia. In addition, the severe patients suffered a higher rate of co-infections with bacteria or fungus and they were more likely to developing complications. As of February 15, 2020, 19.0% patients had been discharged and 5.4% patients died. 80% of severe cases received ICU care, and 52.3% of them transferred to the general wards due to relieved symptoms, and the mortality rate of severe patients in ICU was 20.5%. Conclusions: The COVID-19 epidemic spreads rapidly by human-to-human transmission. Patients with elder age, chronic comorbidities, blood leukocyte/lymphocyte count, procalcitonin level, co-infection and severe complications might increase the risk of poor clinical outcomes. Keywords: coronavirus disease 2019; clinical features; outcomes; severe patients","author":[{"dropping-particle":"","family":"Zhang","given":"G","non-dropping-particle":"","parse-names":false,"suffix":""},{"dropping-particle":"","family":"Hu","given":"C","non-dropping-particle":"","parse-names":false,"suffix":""},{"dropping-particle":"","family":"Luo","given":"L","non-dropping-particle":"","parse-names":false,"suffix":""},{"dropping-particle":"","family":"Fang","given":"F","non-dropping-particle":"","parse-names":false,"suffix":""},{"dropping-particle":"","family":"Chen","given":"Y","non-dropping-particle":"","parse-names":false,"suffix":""},{"dropping-particle":"","family":"Li","given":"J","non-dropping-particle":"","parse-names":false,"suffix":""},{"dropping-particle":"","family":"Peng","given":"Z","non-dropping-particle":"","parse-names":false,"suffix":""},{"dropping-particle":"","family":"Pan","given":"H","non-dropping-particle":"","parse-names":false,"suffix":""}],"id":"ITEM-1","issued":{"date-parts":[["0"]]},"title":"Clinical features and outcomes of 221 patients with COVID-19 in Wuhan, China","type":"article-journal"},"uris":["http://www.mendeley.com/documents/?uuid=0e24dcc5-dd27-4be9-a291-3ce813af948c"]}],"mendeley":{"formattedCitation":"&lt;sup&gt;140&lt;/sup&gt;","plainTextFormattedCitation":"140","previouslyFormattedCitation":"&lt;sup&gt;13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B291ED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3428BF23" w14:textId="04F6A06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8 (39:39)</w:t>
            </w:r>
          </w:p>
        </w:tc>
        <w:tc>
          <w:tcPr>
            <w:tcW w:w="1417" w:type="dxa"/>
            <w:shd w:val="clear" w:color="auto" w:fill="auto"/>
            <w:noWrap/>
            <w:vAlign w:val="center"/>
            <w:hideMark/>
          </w:tcPr>
          <w:p w14:paraId="74582AEF" w14:textId="2BB587A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4F4DE7B0" w14:textId="167D0B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fluorescence RT-PCR</w:t>
            </w:r>
          </w:p>
        </w:tc>
        <w:tc>
          <w:tcPr>
            <w:tcW w:w="1701" w:type="dxa"/>
            <w:vAlign w:val="center"/>
          </w:tcPr>
          <w:p w14:paraId="20108C2F" w14:textId="16EC0CE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2476E055" w14:textId="48A7E6DC"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37C045A1" w14:textId="7587E882" w:rsidTr="0072164E">
        <w:trPr>
          <w:trHeight w:val="320"/>
        </w:trPr>
        <w:tc>
          <w:tcPr>
            <w:tcW w:w="2267" w:type="dxa"/>
            <w:shd w:val="clear" w:color="auto" w:fill="auto"/>
            <w:noWrap/>
            <w:vAlign w:val="center"/>
            <w:hideMark/>
          </w:tcPr>
          <w:p w14:paraId="4E75723F" w14:textId="7A9F938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t present, there is a global pandemic of coronavirus disease 2019 (COVID-19) pneumonia. Two previous case series from China have suggested that cancer patients are at a higher risk of COVID-19 pneumonia, but the reports were limited by small numbers and few clinical information. Objective: To study clinical characteristics and outcomes of cancer patients infected with COVID-19. Design: Retrospective study. Setting: Four designated COVID-16 hospitals in Wuhan, Hubei province, China. Participants: Medical records of 67 cancer patients admitted to hospitals between Jan 5, 2020 to Feb 18, 2020 were included. Measurements: Demographic, clinical, laboratory, radiological and treatment data were collected. Survival data of the cohort was cut-off on Mar 10, 2020. Results: Of the 67 patients (median age: 66 years), the median age of patients who had severe illness was older than that of patients who had mild symptoms (P&lt;0.001). Forty-three (64.2%) patients had other concurrent chronic diseases, and the proportion of severe patients had co-morbidities was higher than patients with mild disease (P=0.004). Twenty-three (34.3%) patients were still at the anticancer treatment phase, but no tumour progression and recurrence was observed for all the patients during the treatment of COVID-19 pneumonia. About 70% of these patients had fever (n=53, 79.1%) and/or cough (n=50, 74.6%). Lymphocytopenia was the main laboratory finding accompanying increased C-reactive protein and procalcitonin in cancer patients, especially in severe cases. By Mar 10, 2020, 18 (26.9%) patients died from COVID-19, and 39 (58.2%) patients have been discharged. The median age of survivors was younger than that of deaths (P=0.014). Lung cancer (n=15, 22.4%) with COVID-19 was the most common cancer type and accounted for the highest proportion COVID-19 resulted deaths (33.3%, 5/15). We observed a tendency that patients at the follow-up phase had a better prognosis than that at anticancer treatment phase (P=0.095). Limitation: This is a retrospective study with only 67 cases from four hospitals. And some specific clinical information was insufficient. Conclusion: This study showed COVID-19 patients with cancer seem to have a higher proportion of severe cases and poorer prognosis. The tendency of poor prognosis was more obvious in patients at anticancer treatment phase. We should pay more intensive attentions to cancer patients infected with COVID-19.","author":[{"dropping-particle":"","family":"Zhang","given":"H.-Y. Y","non-dropping-particle":"","parse-names":false,"suffix":""},{"dropping-particle":"","family":"Wang","given":"L.-W. W","non-dropping-particle":"","parse-names":false,"suffix":""},{"dropping-particle":"","family":"Chen","given":"Y.-Y. Y","non-dropping-particle":"","parse-names":false,"suffix":""},{"dropping-particle":"","family":"Shen","given":"X.-K. K","non-dropping-particle":"","parse-names":false,"suffix":""},{"dropping-particle":"","family":"Wang","given":"Q","non-dropping-particle":"","parse-names":false,"suffix":""},{"dropping-particle":"","family":"Yan","given":"Y.-Q. Q","non-dropping-particle":"","parse-names":false,"suffix":""},{"dropping-particle":"","family":"Yu","given":"Y","non-dropping-particle":"","parse-names":false,"suffix":""},{"dropping-particle":"","family":"Wu","given":"Q","non-dropping-particle":"","parse-names":false,"suffix":""},{"dropping-particle":"","family":"Wang","given":"X","non-dropping-particle":"","parse-names":false,"suffix":""},{"dropping-particle":"","family":"Zhong","given":"Y.-H. H","non-dropping-particle":"","parse-names":false,"suffix":""},{"dropping-particle":"","family":"Chua Lee Kiang","given":"M","non-dropping-particle":"","parse-names":false,"suffix":""},{"dropping-particle":"","family":"Xie","given":"C.-H. H","non-dropping-particle":"","parse-names":false,"suffix":""}],"id":"ITEM-1","issued":{"date-parts":[["0"]]},"title":"A Multicentre Study of 2019 Novel Coronavirus Disease Outcomes of Cancer Patients in Wuhan, China","type":"article-journal"},"uris":["http://www.mendeley.com/documents/?uuid=43f14a3d-233a-4a9d-a8ef-e7fd05ca45fd"]}],"mendeley":{"formattedCitation":"&lt;sup&gt;141&lt;/sup&gt;","plainTextFormattedCitation":"141","previouslyFormattedCitation":"&lt;sup&gt;13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E55A9E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070C2B9" w14:textId="047504B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0 (39:41)</w:t>
            </w:r>
          </w:p>
        </w:tc>
        <w:tc>
          <w:tcPr>
            <w:tcW w:w="1417" w:type="dxa"/>
            <w:shd w:val="clear" w:color="auto" w:fill="auto"/>
            <w:noWrap/>
            <w:vAlign w:val="center"/>
            <w:hideMark/>
          </w:tcPr>
          <w:p w14:paraId="2203D781" w14:textId="4E3F802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1 (unclear)</w:t>
            </w:r>
          </w:p>
        </w:tc>
        <w:tc>
          <w:tcPr>
            <w:tcW w:w="1597" w:type="dxa"/>
            <w:vAlign w:val="center"/>
          </w:tcPr>
          <w:p w14:paraId="5FEB09DD" w14:textId="21BBF99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806F6C7" w14:textId="7309A06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28EC714" w14:textId="7A269746" w:rsidTr="0072164E">
        <w:trPr>
          <w:trHeight w:val="320"/>
        </w:trPr>
        <w:tc>
          <w:tcPr>
            <w:tcW w:w="2267" w:type="dxa"/>
            <w:shd w:val="clear" w:color="auto" w:fill="auto"/>
            <w:noWrap/>
            <w:vAlign w:val="center"/>
            <w:hideMark/>
          </w:tcPr>
          <w:p w14:paraId="663BFAD7" w14:textId="275A8C7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investigate the clinical presentation of coronavirus disease 2019 (COVID-19), particularly the incidence of gastrointestinal tract symptoms. Design: We enrolled adult COVID-19 patients from a mobile cabin hospital in Wuhan with a definitive diagnosis by SARS-CoV-2 nucleic acid testing. Face-to-face interviews were conducted in which the patient selected COVID-19-related symptoms and report the time of onset and duration of symptoms. Results: A total of 212 adults were enrolled in this study, of which 127 (59.9%) were females, mean age was 48.50 (range: 17-79) years, and mean disease course was 26.78 (3-60) days. Fever and cough were the most common and earliest clinical symptoms of COVID-19. Diarrhoea occurred in 43.8% (93/212) of patients, of which 86.0% (80/93) had mushy stools. Nausea and vomiting were also common (20.7%). Diarrhoea lasted for 4.00(2.00-8.85) days and mostly occurred 5.00(0.25-11.00) days after the emergence of the first symptoms. Multiple logistic regression analysis found that diarrhoea was significantly correlated with fatigue [OR2.900,95%CI (1.629-5.164), p&lt;0.0001]. Conclusions: Gastrointestinal tract symptoms are common in COVID-19 and most occur during the middle stage of the disease and lasts for a short period of time. Clinicians need to pay greater attention to gastrointestinal tract symptoms of COVID-19.","author":[{"dropping-particle":"","family":"Zhang","given":"Y","non-dropping-particle":"","parse-names":false,"suffix":""}],"id":"ITEM-1","issued":{"date-parts":[["0"]]},"title":"Gastrointestinal tract symptoms in coronavirus disease 2019: Analysis of clinical symptoms in adult patients","type":"article-journal"},"uris":["http://www.mendeley.com/documents/?uuid=9a213d08-f8e9-4e52-ae00-3e80e961a1c7"]}],"mendeley":{"formattedCitation":"&lt;sup&gt;142&lt;/sup&gt;","plainTextFormattedCitation":"142","previouslyFormattedCitation":"&lt;sup&gt;14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22F451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4925FD21" w14:textId="18436E4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0 (34:46)</w:t>
            </w:r>
          </w:p>
        </w:tc>
        <w:tc>
          <w:tcPr>
            <w:tcW w:w="1417" w:type="dxa"/>
            <w:shd w:val="clear" w:color="auto" w:fill="auto"/>
            <w:noWrap/>
            <w:vAlign w:val="center"/>
            <w:hideMark/>
          </w:tcPr>
          <w:p w14:paraId="7DB34178" w14:textId="7DBB05D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3 (26-86)</w:t>
            </w:r>
          </w:p>
        </w:tc>
        <w:tc>
          <w:tcPr>
            <w:tcW w:w="1597" w:type="dxa"/>
            <w:vAlign w:val="center"/>
          </w:tcPr>
          <w:p w14:paraId="4F6F6465" w14:textId="4669ED0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19CF84CB" w14:textId="6C08987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9DD8EE3" w14:textId="758CBCB4" w:rsidTr="0072164E">
        <w:trPr>
          <w:trHeight w:val="320"/>
        </w:trPr>
        <w:tc>
          <w:tcPr>
            <w:tcW w:w="2267" w:type="dxa"/>
            <w:shd w:val="clear" w:color="auto" w:fill="auto"/>
            <w:noWrap/>
            <w:vAlign w:val="center"/>
            <w:hideMark/>
          </w:tcPr>
          <w:p w14:paraId="7A78272C" w14:textId="37CB15E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To analyse the clinical features of COVID-19 parturients, and to compare anaesthetic regimen and clinical outcomes in parturients with or without COVID-19 undergoing cesarean delivery.Methods: Data were extracted from the electronic medical record of 3 medical institutions in Hubei Province, China, from June 1, 2019 to March 20, 2020 according to inclusion and exclusion criteria. After propensity score matching with demographics, the clinical and laboratory characteristics of parturients with or without COVID-19 were analysed. The anaesthetic regimen and clinical outcomes of themselves and their infants were compared in these two groups of parturients. Results: A total of 1,588 patients without SARS-CoV-2 infection undergoing cesarean delivery were retrospectively included. After achieving a balanced cohort through propensity score matching, 89 patients (COVID-19 group), who were diagnosed with COVID-19 by SARS-CoV-2 nucleic acid test and CT scan matched with 173 patients without COVID-19 (Control group). The SARS-CoV-2 infected parturients in the early stages of COVID-19 outbreak was much more than during the later stage. The main clinical characteristics of parturients with COVID-19 were fever (34.8%), cough (33.7%), an increased plasma CRP (52.8%) and a decreased lymphocyte counting (33.7%). A high rate of emergency and a high incidence of anaesthesia-related complications, such as pharyngalgia, multiple puncture, intraoperative hypotension, nausea, vomiting, vertigo and chills in the COVID-19 parturients. In addition, the parturients with COVID-19 had a long duration of operation and hospital stay, and an increased intraoperative oxytocin utilization and postoperative oxygen therapy. The newborns from the SARS-CoV-2 infected mothers, who received general anaesthesia, had a high risk of Apgar score [&amp;le;]8 at 1 and 5 minutes after delivery and a higher rate of neonatal intensive care unit (NICU) admission. Conclusions: Anaesthesia-related complications occur more frequently in the COVID-19 parturients and their newborns have a high risk of distress.","author":[{"dropping-particle":"","family":"Zhang","given":"Y","non-dropping-particle":"","parse-names":false,"suffix":""},{"dropping-particle":"","family":"Chen","given":"R","non-dropping-particle":"","parse-names":false,"suffix":""},{"dropping-particle":"","family":"Wang","given":"J","non-dropping-particle":"","parse-names":false,"suffix":""},{"dropping-particle":"","family":"Gong","given":"Y","non-dropping-particle":"","parse-names":false,"suffix":""},{"dropping-particle":"","family":"Zhou","given":"Q","non-dropping-particle":"","parse-names":false,"suffix":""},{"dropping-particle":"","family":"Cheng","given":"H.-h. h","non-dropping-particle":"","parse-names":false,"suffix":""},{"dropping-particle":"","family":"Xia","given":"Z.-y. y","non-dropping-particle":"","parse-names":false,"suffix":""},{"dropping-particle":"","family":"Chen","given":"X","non-dropping-particle":"","parse-names":false,"suffix":""},{"dropping-particle":"","family":"Meng","given":"Q.-t. t","non-dropping-particle":"","parse-names":false,"suffix":""},{"dropping-particle":"","family":"Ma","given":"D","non-dropping-particle":"","parse-names":false,"suffix":""}],"id":"ITEM-1","issued":{"date-parts":[["0"]]},"title":"Anaesthetic managment and clinical outcomes of parturients with COVID-19: a multicentre, retrospective, propensity score matched cohort study","type":"article-journal"},"uris":["http://www.mendeley.com/documents/?uuid=13f965c6-3826-4371-93e8-e2348f21310f"]}],"mendeley":{"formattedCitation":"&lt;sup&gt;166&lt;/sup&gt;","plainTextFormattedCitation":"166","previouslyFormattedCitation":"&lt;sup&gt;16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9DC6DA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UK</w:t>
            </w:r>
          </w:p>
        </w:tc>
        <w:tc>
          <w:tcPr>
            <w:tcW w:w="1445" w:type="dxa"/>
            <w:vAlign w:val="center"/>
          </w:tcPr>
          <w:p w14:paraId="13581FB0" w14:textId="6DEB36D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1 (51:30)</w:t>
            </w:r>
          </w:p>
        </w:tc>
        <w:tc>
          <w:tcPr>
            <w:tcW w:w="1417" w:type="dxa"/>
            <w:shd w:val="clear" w:color="auto" w:fill="auto"/>
            <w:noWrap/>
            <w:vAlign w:val="center"/>
            <w:hideMark/>
          </w:tcPr>
          <w:p w14:paraId="452B6CC9" w14:textId="3771E10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0 (unclear)</w:t>
            </w:r>
          </w:p>
        </w:tc>
        <w:tc>
          <w:tcPr>
            <w:tcW w:w="1597" w:type="dxa"/>
            <w:vAlign w:val="center"/>
          </w:tcPr>
          <w:p w14:paraId="258038FC" w14:textId="6ED0E48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fined</w:t>
            </w:r>
          </w:p>
        </w:tc>
        <w:tc>
          <w:tcPr>
            <w:tcW w:w="1701" w:type="dxa"/>
            <w:vAlign w:val="center"/>
          </w:tcPr>
          <w:p w14:paraId="4A21D796" w14:textId="02C39A8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4D49E61" w14:textId="1B0DD7D5" w:rsidTr="0072164E">
        <w:trPr>
          <w:trHeight w:val="320"/>
        </w:trPr>
        <w:tc>
          <w:tcPr>
            <w:tcW w:w="2267" w:type="dxa"/>
            <w:shd w:val="clear" w:color="auto" w:fill="auto"/>
            <w:noWrap/>
            <w:vAlign w:val="center"/>
            <w:hideMark/>
          </w:tcPr>
          <w:p w14:paraId="13BF548A" w14:textId="5D5747D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The outbreak of the novel coronavirus disease 2019 (COVID-19) infection began in December 2019 in Wuhan, and rapidly spread to many provinces in China. The number of cases has increased markedly in Anhui, but information on the clinical characteristics of patients is limited. We reported 75 patients with COVID-19 in the First Affiliated Hospital of USTC from Jan 21 to Feb 16, 2020, Hefei, Anhui Province, China. COVID-19 infection was confirmed by real-time RT-PCR of respiratory nasopharyngeal swab samples. Epidemiological, clinical and laboratory data were collected and analyzed. Of the 75 patients with COVID-19, 61 (81.33%) had a direct or indirect exposure history to Wuhan. Common symptoms at onset included fever (66 [88.0%] of 75 patients) and dry cough (62 [82.67%]). Of the patients without fever, cough could be the only or primary symptom. The most prominent laboratory abnormalities were lymphopenia, decreased percentage of lymphocytes (LYM%), decreased CD4+ and CD8+ T cell counts, elevated C-reactive protein (CRP) and lactate dehydrogenase (LDH). Patients with elevated interleukin 6 (IL-6) showed significant decreases in the LYM%, CD4+ and CD8+ T cell counts. Besides, the percentage of neutrophils, CRP, LDH and Procalcitonin levels increased significantly. We concluded that COVID-19 could cause different degrees of hematological abnormalities and damage of internal organs. Hematological profiles including LYM, LDH, CRP and IL-6 could be indicators of diseases severity and evaluation of treatment effectiveness. Antiviral treatment requires a comprehensive and supportive approach. Further targeted therapy should be determined based on individual clinical manifestations and laboratory indicators.","author":[{"dropping-particle":"","family":"Zhao","given":"Z","non-dropping-particle":"","parse-names":false,"suffix":""},{"dropping-particle":"","family":"Xie","given":"J","non-dropping-particle":"","parse-names":false,"suffix":""},{"dropping-particle":"","family":"Yin","given":"M","non-dropping-particle":"","parse-names":false,"suffix":""},{"dropping-particle":"","family":"Yang","given":"Y","non-dropping-particle":"","parse-names":false,"suffix":""},{"dropping-particle":"","family":"He","given":"H","non-dropping-particle":"","parse-names":false,"suffix":""},{"dropping-particle":"","family":"Jin","given":"T","non-dropping-particle":"","parse-names":false,"suffix":""},{"dropping-particle":"","family":"Li","given":"W","non-dropping-particle":"","parse-names":false,"suffix":""},{"dropping-particle":"","family":"Zhu","given":"X","non-dropping-particle":"","parse-names":false,"suffix":""},{"dropping-particle":"","family":"Xu","given":"J","non-dropping-particle":"","parse-names":false,"suffix":""},{"dropping-particle":"","family":"Zhao","given":"C","non-dropping-particle":"","parse-names":false,"suffix":""},{"dropping-particle":"","family":"Li","given":"L","non-dropping-particle":"","parse-names":false,"suffix":""},{"dropping-particle":"","family":"Li","given":"Y","non-dropping-particle":"","parse-names":false,"suffix":""},{"dropping-particle":"","family":"Mengist","given":"H M","non-dropping-particle":"","parse-names":false,"suffix":""},{"dropping-particle":"","family":"Zahid","given":"A","non-dropping-particle":"","parse-names":false,"suffix":""},{"dropping-particle":"","family":"Yao","given":"Z","non-dropping-particle":"","parse-names":false,"suffix":""},{"dropping-particle":"","family":"Ding","given":"C","non-dropping-particle":"","parse-names":false,"suffix":""},{"dropping-particle":"","family":"Qi","given":"Y","non-dropping-particle":"","parse-names":false,"suffix":""},{"dropping-particle":"","family":"Gao","given":"Y","non-dropping-particle":"","parse-names":false,"suffix":""},{"dropping-particle":"","family":"Ma","given":"X","non-dropping-particle":"","parse-names":false,"suffix":""}],"id":"ITEM-1","issued":{"date-parts":[["0"]]},"title":"Clinical and Laboratory Profiles of 75 Hospitalized Patients with Novel Coronavirus Disease 2019 in Hefei, China","type":"article-journal"},"uris":["http://www.mendeley.com/documents/?uuid=7d3128b4-693e-4944-83f7-63a26ff668c3"]}],"mendeley":{"formattedCitation":"&lt;sup&gt;143&lt;/sup&gt;","plainTextFormattedCitation":"143","previouslyFormattedCitation":"&lt;sup&gt;14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DC8EFE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146EEC56" w14:textId="73A2EEA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2 (54:28)</w:t>
            </w:r>
          </w:p>
        </w:tc>
        <w:tc>
          <w:tcPr>
            <w:tcW w:w="1417" w:type="dxa"/>
            <w:shd w:val="clear" w:color="auto" w:fill="auto"/>
            <w:noWrap/>
            <w:vAlign w:val="center"/>
            <w:hideMark/>
          </w:tcPr>
          <w:p w14:paraId="622C825F" w14:textId="7EC09F7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315F7A13" w14:textId="5FA1832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C13C0B0" w14:textId="4CE9BEA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p w14:paraId="137E8A8C" w14:textId="4CE9BEA4"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2244FADE" w14:textId="69283BBC" w:rsidTr="0072164E">
        <w:trPr>
          <w:trHeight w:val="320"/>
        </w:trPr>
        <w:tc>
          <w:tcPr>
            <w:tcW w:w="2267" w:type="dxa"/>
            <w:shd w:val="clear" w:color="auto" w:fill="auto"/>
            <w:noWrap/>
            <w:vAlign w:val="center"/>
            <w:hideMark/>
          </w:tcPr>
          <w:p w14:paraId="3BCC9DD8" w14:textId="584DD80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Zho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Purpose To investigate the epidemiology and clinical features of discharged adult patients with COVID-19 in Yichang. Method The retrospective study recruited 197 cases of COVID-19 discharged from Yichang Central People's Hospital and Yichang Third People's Hospital from Jan 17 to Feb 26, 2020. All cases were confirmed by real-time RT-PCR or chest computer tomography (CT).The survivors were followed up until March 4,2020. Clinical data, including demographic characteristic, presentation, exposure history, laboratory examination, radiology and prognosis were enrolled and analyzed by SPSS 19.0 software. Results There were 197 adult discharged patients with COVID-19 in this study. Statistical analysis indicated that the average age was 55.94 years, and female patients were 50.3%. Those patients mainly resided in urban with exposure history in 2 weeks. Fever, cough and weakness were the common symptoms. Leucocytes were mainly normal or decreased in 185 patents, both lymphocytes and eosinophils reduced, the ratios were 56.9% and 50.3%, respectively. On the contrary, lactate dehydrogenases raised in 65 patients. C-reactive protein elevated in the most of patients. The sensitivity of RT-PCR was 63.5%. Chest CT indicated that bilateral patchy shadows were the most common imaging manifestations.169 patients recovered and transferred to a designated hospital for observation, and the others turned worst and died of acute respiratory failure. Conclusion COIVD-19 infection have become a life-threaten public health problem, the sensitivity of RT-PCR was limited. Chest CT scan was recommended for the suspected patients. Moreover, lymphocytopenia and eosinophils declining without leukocytes increasing may be considered as a useful evidence for the diagnosis.","author":[{"dropping-particle":"","family":"Zhou","given":"F","non-dropping-particle":"","parse-names":false,"suffix":""},{"dropping-particle":"","family":"Yu","given":"X","non-dropping-particle":"","parse-names":false,"suffix":""},{"dropping-particle":"","family":"Tong","given":"X","non-dropping-particle":"","parse-names":false,"suffix":""},{"dropping-particle":"","family":"Zhang","given":"R","non-dropping-particle":"","parse-names":false,"suffix":""}],"id":"ITEM-1","issued":{"date-parts":[["0"]]},"title":"Clinical features and outcomes of 197 adult discharged patients with COIVD-19 in Yichang, Hubei","type":"article-journal"},"uris":["http://www.mendeley.com/documents/?uuid=07d165da-95a6-4875-8a8c-5427f506321d"]}],"mendeley":{"formattedCitation":"&lt;sup&gt;145&lt;/sup&gt;","plainTextFormattedCitation":"145","previouslyFormattedCitation":"&lt;sup&gt;14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366181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hina</w:t>
            </w:r>
          </w:p>
        </w:tc>
        <w:tc>
          <w:tcPr>
            <w:tcW w:w="1445" w:type="dxa"/>
            <w:vAlign w:val="center"/>
          </w:tcPr>
          <w:p w14:paraId="7C6DD762" w14:textId="4CA9765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3 (44:39)</w:t>
            </w:r>
          </w:p>
        </w:tc>
        <w:tc>
          <w:tcPr>
            <w:tcW w:w="1417" w:type="dxa"/>
            <w:shd w:val="clear" w:color="auto" w:fill="auto"/>
            <w:noWrap/>
            <w:vAlign w:val="center"/>
            <w:hideMark/>
          </w:tcPr>
          <w:p w14:paraId="63D1D226" w14:textId="1192858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5 (unclear)</w:t>
            </w:r>
          </w:p>
        </w:tc>
        <w:tc>
          <w:tcPr>
            <w:tcW w:w="1597" w:type="dxa"/>
            <w:vAlign w:val="center"/>
          </w:tcPr>
          <w:p w14:paraId="104B9FA1" w14:textId="3ABF264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4A8E6AF" w14:textId="3E11BC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C135A08" w14:textId="3B2D6FF5" w:rsidTr="0072164E">
        <w:trPr>
          <w:trHeight w:val="320"/>
        </w:trPr>
        <w:tc>
          <w:tcPr>
            <w:tcW w:w="2267" w:type="dxa"/>
            <w:shd w:val="clear" w:color="auto" w:fill="auto"/>
            <w:noWrap/>
            <w:vAlign w:val="center"/>
            <w:hideMark/>
          </w:tcPr>
          <w:p w14:paraId="7C4852B3" w14:textId="7BDE96D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A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COVID-19 caused by a novel coronavirus SARS-CoV-2 emerged in Wuhan, Hubei province since December 2019, and caused a rapid outbreak throughout China and globally. Cities outside Hubei are also facing great challenge and require implementing of effective and feasible strategy in precision diagnosing novel coronavirus pneumonia (NCP). We described a multicenter prospective study on diagnostic strategy of suspected NCP patients from January 22nd to February 9th, 2020 in Eastern China cities. Nasopharyngeal swabs were collected from the patients. The epidemiological characteristics, clinical symptoms, laboratory assessments, and computed tomographic (CT) scans were obtained. Pathogen screen were performed including RT-PCR, multiplex PCR, rapid flu antigen tests and mNGS. We enrolled 53 suspected NCP patients, among whom 20 were laboratory-confirmed. Fourteen (70%) and 3 (15%) patients were positive for the first and second SARS-CoV-2 RT-PCR test, respectively. All NCP patients were positive for mNGS. Chest CT images and the symptoms of early stage NCP patients were similar to other viral pneumonia patients. We identified 11 of 20 co-infections in NCP cases, including regular respiratory virus, fungi and bacteria synchronously. Genomic analysis showed that 8 of 10 cases had no mutation in virus genome, while 2 cases had only one single mutation in N gene. Our study discovered that a combination of chest CT, SARS-CoV-2 RT-PCR and multi-plex PCR is recommended in regions outside Hubei province. Co-infection of other pathogens with SARS-CoV-2 exists and should be acknowledged. Repeated sampling, change of specimen type or metagenomics sequencing could further facilitate during critical clinical cases.","author":[{"dropping-particle":"","family":"Ai","given":"J.-W.","non-dropping-particle":"","parse-names":false,"suffix":""},{"dropping-particle":"","family":"Zhang","given":"H.-C.","non-dropping-particle":"","parse-names":false,"suffix":""},{"dropping-particle":"","family":"Xu","given":"T","non-dropping-particle":"","parse-names":false,"suffix":""},{"dropping-particle":"","family":"Wu","given":"J","non-dropping-particle":"","parse-names":false,"suffix":""},{"dropping-particle":"","family":"Zhu","given":"M","non-dropping-particle":"","parse-names":false,"suffix":""},{"dropping-particle":"","family":"Yu","given":"Y.-Q.","non-dropping-particle":"","parse-names":false,"suffix":""},{"dropping-particle":"","family":"Zhang","given":"H.-Y.","non-dropping-particle":"","parse-names":false,"suffix":""},{"dropping-particle":"","family":"Shen","given":"Z","non-dropping-particle":"","parse-names":false,"suffix":""},{"dropping-particle":"","family":"Li","given":"Y","non-dropping-particle":"","parse-names":false,"suffix":""},{"dropping-particle":"","family":"Zhou","given":"X","non-dropping-particle":"","parse-names":false,"suffix":""},{"dropping-particle":"","family":"Zang","given":"G.-Q.","non-dropping-particle":"","parse-names":false,"suffix":""},{"dropping-particle":"","family":"Xu","given":"J","non-dropping-particle":"","parse-names":false,"suffix":""},{"dropping-particle":"","family":"Chen","given":"W.-J.","non-dropping-particle":"","parse-names":false,"suffix":""},{"dropping-particle":"","family":"Li","given":"Y.-J.","non-dropping-particle":"","parse-names":false,"suffix":""},{"dropping-particle":"","family":"Xie","given":"D.-S.","non-dropping-particle":"","parse-names":false,"suffix":""},{"dropping-particle":"","family":"Zhou","given":"M.-Z.","non-dropping-particle":"","parse-names":false,"suffix":""},{"dropping-particle":"","family":"Sun","given":"J.-Y.","non-dropping-particle":"","parse-names":false,"suffix":""},{"dropping-particle":"","family":"Chen","given":"J.-Z.","non-dropping-particle":"","parse-names":false,"suffix":""},{"dropping-particle":"","family":"Zhang","given":"W.-H.","non-dropping-particle":"","parse-names":false,"suffix":""}],"id":"ITEM-1","issued":{"date-parts":[["0"]]},"title":"Optimizing diagnostic strategy for novel coronavirus pneumonia, a multi-center study in Eastern China","type":"article-journal"},"uris":["http://www.mendeley.com/documents/?uuid=5e329164-2f0f-4593-be99-7a6427f9420a"]}],"mendeley":{"formattedCitation":"&lt;sup&gt;146&lt;/sup&gt;","plainTextFormattedCitation":"146","previouslyFormattedCitation":"&lt;sup&gt;14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6</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C8F989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175DBA86" w14:textId="1C2D0DE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6 (15:71)</w:t>
            </w:r>
          </w:p>
        </w:tc>
        <w:tc>
          <w:tcPr>
            <w:tcW w:w="1417" w:type="dxa"/>
            <w:shd w:val="clear" w:color="auto" w:fill="auto"/>
            <w:noWrap/>
            <w:vAlign w:val="center"/>
            <w:hideMark/>
          </w:tcPr>
          <w:p w14:paraId="13A771A1" w14:textId="1451EAA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9 (22-66)</w:t>
            </w:r>
          </w:p>
        </w:tc>
        <w:tc>
          <w:tcPr>
            <w:tcW w:w="1597" w:type="dxa"/>
            <w:vAlign w:val="center"/>
          </w:tcPr>
          <w:p w14:paraId="25F8D50D" w14:textId="528F134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64CCEC8" w14:textId="7678EBE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CA0F059" w14:textId="278C6855" w:rsidTr="0072164E">
        <w:trPr>
          <w:trHeight w:val="320"/>
        </w:trPr>
        <w:tc>
          <w:tcPr>
            <w:tcW w:w="2267" w:type="dxa"/>
            <w:shd w:val="clear" w:color="auto" w:fill="auto"/>
            <w:noWrap/>
            <w:vAlign w:val="center"/>
            <w:hideMark/>
          </w:tcPr>
          <w:p w14:paraId="5D719E26" w14:textId="211581B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B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03.20028423","author":[{"dropping-particle":"","family":"Qifang","given":"Bi","non-dropping-particle":"","parse-names":false,"suffix":""},{"dropping-particle":"","family":"Yongsheng","given":"Wu","non-dropping-particle":"","parse-names":false,"suffix":""},{"dropping-particle":"","family":"Shujiang","given":"Mei","non-dropping-particle":"","parse-names":false,"suffix":""},{"dropping-particle":"","family":"Chenfei","given":"Ye","non-dropping-particle":"","parse-names":false,"suffix":""},{"dropping-particle":"","family":"Xuan","given":"Zou","non-dropping-particle":"","parse-names":false,"suffix":""},{"dropping-particle":"","family":"Zhen","given":"Zhang","non-dropping-particle":"","parse-names":false,"suffix":""},{"dropping-particle":"","family":"Xiaojian","given":"Liu","non-dropping-particle":"","parse-names":false,"suffix":""},{"dropping-particle":"","family":"Lan","given":"Wei","non-dropping-particle":"","parse-names":false,"suffix":""},{"dropping-particle":"","family":"Shaun","given":"A Truelove","non-dropping-particle":"","parse-names":false,"suffix":""},{"dropping-particle":"","family":"Tong","given":"Zhang","non-dropping-particle":"","parse-names":false,"suffix":""},{"dropping-particle":"","family":"Wei","given":"Gao","non-dropping-particle":"","parse-names":false,"suffix":""},{"dropping-particle":"","family":"Cong","given":"Cheng","non-dropping-particle":"","parse-names":false,"suffix":""},{"dropping-particle":"","family":"Xiujuan","given":"Tang","non-dropping-particle":"","parse-names":false,"suffix":""},{"dropping-particle":"","family":"Xiaoliang","given":"Wu","non-dropping-particle":"","parse-names":false,"suffix":""},{"dropping-particle":"","family":"Yu","given":"Wu","non-dropping-particle":"","parse-names":false,"suffix":""},{"dropping-particle":"","family":"Binbin","given":"Sun","non-dropping-particle":"","parse-names":false,"suffix":""},{"dropping-particle":"","family":"Suli","given":"Huang","non-dropping-particle":"","parse-names":false,"suffix":""},{"dropping-particle":"","family":"Yu","given":"Sun","non-dropping-particle":"","parse-names":false,"suffix":""},{"dropping-particle":"","family":"Juncen","given":"Zhang","non-dropping-particle":"","parse-names":false,"suffix":""},{"dropping-particle":"","family":"Ting","given":"Ma","non-dropping-particle":"","parse-names":false,"suffix":""},{"dropping-particle":"","family":"Justin","given":"Lessler","non-dropping-particle":"","parse-names":false,"suffix":""},{"dropping-particle":"","family":"Tiejian","given":"Feng","non-dropping-particle":"","parse-names":false,"suffix":""}],"container-title":"medRxiv","id":"ITEM-1","issued":{"date-parts":[["2020"]]},"title":"Epidemiology and Transmission of COVID-19 in Shenzhen China: Analysis of 391 cases and 1,286 of their close contacts","type":"article-journal"},"uris":["http://www.mendeley.com/documents/?uuid=d04178c0-e5c6-49b4-9f43-141f9f060382"]}],"mendeley":{"formattedCitation":"&lt;sup&gt;147&lt;/sup&gt;","plainTextFormattedCitation":"147","previouslyFormattedCitation":"&lt;sup&gt;14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A07ABD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E8F35C5" w14:textId="3099875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9 (0:89)</w:t>
            </w:r>
          </w:p>
        </w:tc>
        <w:tc>
          <w:tcPr>
            <w:tcW w:w="1417" w:type="dxa"/>
            <w:shd w:val="clear" w:color="auto" w:fill="auto"/>
            <w:noWrap/>
            <w:vAlign w:val="center"/>
            <w:hideMark/>
          </w:tcPr>
          <w:p w14:paraId="667AF61D" w14:textId="24845BB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0.5 (unclear)</w:t>
            </w:r>
          </w:p>
        </w:tc>
        <w:tc>
          <w:tcPr>
            <w:tcW w:w="1597" w:type="dxa"/>
            <w:vAlign w:val="center"/>
          </w:tcPr>
          <w:p w14:paraId="2C7A635C" w14:textId="5A5EB86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CR</w:t>
            </w:r>
          </w:p>
        </w:tc>
        <w:tc>
          <w:tcPr>
            <w:tcW w:w="1701" w:type="dxa"/>
            <w:vAlign w:val="center"/>
          </w:tcPr>
          <w:p w14:paraId="65DAF264" w14:textId="2B93128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3344148" w14:textId="69ABB972" w:rsidTr="0072164E">
        <w:trPr>
          <w:trHeight w:val="320"/>
        </w:trPr>
        <w:tc>
          <w:tcPr>
            <w:tcW w:w="2267" w:type="dxa"/>
            <w:shd w:val="clear" w:color="auto" w:fill="auto"/>
            <w:noWrap/>
            <w:vAlign w:val="center"/>
            <w:hideMark/>
          </w:tcPr>
          <w:p w14:paraId="7531808A" w14:textId="04DD476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Bi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ARS-CoV-2 is a novel human coronavirus, there is no specific antiviral drugs. It has been proved that host-cell-expressed CD147 could bind spike protein of SARS-CoV-2 and involve in host cell invasion. Antibody against CD147 could block the infection of SARS-CoV-2. We aimed to assess the efficacy and safety of meplazumab, a humanized anti-CD147 antibody, as add-on therapy in patients with COVID-19 pneumonia. Methods: All patients received recommended strategy from Diagnosis and Treatment for 2019 Novel Coronavirus Diseases released by National Health Commission of China. Eligible patients were add-on administered 10 mg meplazumab intravenously at days 1, 2, and 5. Patients hospitalized in the same period were observed as concurrent control. The endpoints include virological clearance rate, case severity, chest radiographic, and laboratory test. This trial was approved by the Ethics Committee of Institution at the Tangdu hospital, and registered with ClinicalTrials.gov, NCT 04275245. Findings:17 patients were enrolled and assigned to meplazumab group between Feb 3, 2020 and Feb 10, 2020. 11 hospitalized patients served as concurrent control. Baseline characteristics were generally balanced across two groups. Compared to control group, meplazumab treatment significantly improved the discharged (p=0.006) and case severity (p=0.021) in critical and severe patients. The time to virus negative in meplazumab group was reduced than that in control group (median 3, 95%CI[1.5-4.5] vs. 13, [6.5-19.5]; p=0.014, HR=0.37, 95%CI[0.155-0.833]). The percentages of patients recovered to the normal lymphocyte count and CRP concentration were also increased remarkably and rapidly in meplazumab group. No adverse effect was found in meplazumab-treated patients. Interpretation:Meplazumab efficiently improved the recovery of patients with SARS-CoV-2 pneumonia with a favorable safety profile. Our results support to carry out a large-scale investigation of meplazumab as a treatment for COVID-19 pneumonia. Funding:National Science and Technology Major Project.","author":[{"dropping-particle":"","family":"Bian","given":"H","non-dropping-particle":"","parse-names":false,"suffix":""},{"dropping-particle":"","family":"Zheng","given":"Z H","non-dropping-particle":"","parse-names":false,"suffix":""},{"dropping-particle":"","family":"Wei","given":"D","non-dropping-particle":"","parse-names":false,"suffix":""},{"dropping-particle":"","family":"Zhang","given":"Z","non-dropping-particle":"","parse-names":false,"suffix":""},{"dropping-particle":"","family":"Kang","given":"W Z","non-dropping-particle":"","parse-names":false,"suffix":""},{"dropping-particle":"","family":"Hao","given":"C Q","non-dropping-particle":"","parse-names":false,"suffix":""},{"dropping-particle":"","family":"Dong","given":"K","non-dropping-particle":"","parse-names":false,"suffix":""},{"dropping-particle":"","family":"Kang","given":"W","non-dropping-particle":"","parse-names":false,"suffix":""},{"dropping-particle":"","family":"Xia","given":"J L","non-dropping-particle":"","parse-names":false,"suffix":""},{"dropping-particle":"","family":"Miao","given":"J L","non-dropping-particle":"","parse-names":false,"suffix":""},{"dropping-particle":"","family":"Xie","given":"R H","non-dropping-particle":"","parse-names":false,"suffix":""},{"dropping-particle":"","family":"Wang","given":"B","non-dropping-particle":"","parse-names":false,"suffix":""},{"dropping-particle":"","family":"Sun","given":"X X","non-dropping-particle":"","parse-names":false,"suffix":""},{"dropping-particle":"","family":"Yang","given":"X M","non-dropping-particle":"","parse-names":false,"suffix":""},{"dropping-particle":"","family":"Lin","given":"P","non-dropping-particle":"","parse-names":false,"suffix":""},{"dropping-particle":"","family":"Geng","given":"J J","non-dropping-particle":"","parse-names":false,"suffix":""},{"dropping-particle":"","family":"Wang","given":"K","non-dropping-particle":"","parse-names":false,"suffix":""},{"dropping-particle":"","family":"Cui","given":"H Y","non-dropping-particle":"","parse-names":false,"suffix":""},{"dropping-particle":"","family":"Zhang","given":"K","non-dropping-particle":"","parse-names":false,"suffix":""},{"dropping-particle":"","family":"Chen","given":"X C","non-dropping-particle":"","parse-names":false,"suffix":""},{"dropping-particle":"","family":"Tang","given":"H","non-dropping-particle":"","parse-names":false,"suffix":""},{"dropping-particle":"","family":"Du","given":"H","non-dropping-particle":"","parse-names":false,"suffix":""},{"dropping-particle":"","family":"Yao","given":"N","non-dropping-particle":"","parse-names":false,"suffix":""},{"dropping-particle":"","family":"Liu","given":"S S","non-dropping-particle":"","parse-names":false,"suffix":""},{"dropping-particle":"","family":"Liu","given":"L N","non-dropping-particle":"","parse-names":false,"suffix":""},{"dropping-particle":"","family":"Zhang","given":"Z","non-dropping-particle":"","parse-names":false,"suffix":""},{"dropping-particle":"","family":"Gao","given":"Z W","non-dropping-particle":"","parse-names":false,"suffix":""},{"dropping-particle":"","family":"Nan","given":"G","non-dropping-particle":"","parse-names":false,"suffix":""},{"dropping-particle":"","family":"Wang","given":"Q Y","non-dropping-particle":"","parse-names":false,"suffix":""},{"dropping-particle":"","family":"Lian","given":"J Q","non-dropping-particle":"","parse-names":false,"suffix":""},{"dropping-particle":"","family":"Chen","given":"Z N","non-dropping-particle":"","parse-names":false,"suffix":""},{"dropping-particle":"","family":"Zhu","given":"P","non-dropping-particle":"","parse-names":false,"suffix":""}],"id":"ITEM-1","issued":{"date-parts":[["0"]]},"title":"Meplazumab treats COVID-19 pneumonia: an open-labelled, concurrent controlled add-on clinical trial","type":"article-journal"},"uris":["http://www.mendeley.com/documents/?uuid=c6b0962d-933d-4aaa-83b4-a62123e8224f"]}],"mendeley":{"formattedCitation":"&lt;sup&gt;148&lt;/sup&gt;","plainTextFormattedCitation":"148","previouslyFormattedCitation":"&lt;sup&gt;14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8</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7D3B02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D722DE3" w14:textId="0CEA6D0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89 (30:59)</w:t>
            </w:r>
          </w:p>
        </w:tc>
        <w:tc>
          <w:tcPr>
            <w:tcW w:w="1417" w:type="dxa"/>
            <w:shd w:val="clear" w:color="auto" w:fill="auto"/>
            <w:noWrap/>
            <w:vAlign w:val="center"/>
            <w:hideMark/>
          </w:tcPr>
          <w:p w14:paraId="466997B4" w14:textId="129BF03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3 (unclear)</w:t>
            </w:r>
          </w:p>
        </w:tc>
        <w:tc>
          <w:tcPr>
            <w:tcW w:w="1597" w:type="dxa"/>
            <w:vAlign w:val="center"/>
          </w:tcPr>
          <w:p w14:paraId="3FB0AF21" w14:textId="6459A2B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620B6F3E" w14:textId="70E604C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3461DB87" w14:textId="4304F4DA" w:rsidTr="0072164E">
        <w:trPr>
          <w:trHeight w:val="320"/>
        </w:trPr>
        <w:tc>
          <w:tcPr>
            <w:tcW w:w="2267" w:type="dxa"/>
            <w:shd w:val="clear" w:color="auto" w:fill="auto"/>
            <w:noWrap/>
            <w:vAlign w:val="center"/>
            <w:hideMark/>
          </w:tcPr>
          <w:p w14:paraId="26B92220" w14:textId="751826F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a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 new type of novel coronavirus infection (COVID-19) occurred in Wuhan, Hubei Province. Previous investigations reported patients in Wuhan city often progressed into severe or critical and had a high mortality rate.The clinical characteristics of affected patients outside the epicenter of Hubei province are less well understood. Methods All confirmed COVID-19 case treated in the Third People's Hospital of Shenzhen,from January 11, 2020 to February 6, 2020, were included in this study. We analyzed the epidemiological and clinical features of these cases to better inform patient management in normal hospital settings. Results Among the 298 confirmed cases, 233(81.5%) had been to Hubei while 42(14%) had not clear epidemiological history. Only 192(64%) cases presented with fever as initial symptom. The lymphocyte count decreased in 38% patients after admission. The number (percent) of cases classified as non-severe and severe was 240(80.6%) and 58(19.4%) respectively. Thirty-two patients (10.7%) needed ICU care. Compared to the non-severe cases, severe cases were associated with older age, underlying diseases, as well as higher levels of CRP, IL-6 and ESR. The median (IRQ) duration of positive viral test were 14(10-19). Slower clearance of virus was associated with higher risk of progression to severe clinical condition. As of February 14, 2020, 66(22.1%) patients were discharged and the overall mortality rate remains 0. Conclusions In a designated hospital outside the Hubei Province, COVID-19 patients were mainly characterized by mild symptoms and could be effectively manage by properly using the existing hospital system.","author":[{"dropping-particle":"","family":"Cai","given":"Q","non-dropping-particle":"","parse-names":false,"suffix":""},{"dropping-particle":"","family":"Huang","given":"D","non-dropping-particle":"","parse-names":false,"suffix":""},{"dropping-particle":"","family":"Ou","given":"P","non-dropping-particle":"","parse-names":false,"suffix":""},{"dropping-particle":"","family":"Yu","given":"H","non-dropping-particle":"","parse-names":false,"suffix":""},{"dropping-particle":"","family":"Zhu","given":"Z","non-dropping-particle":"","parse-names":false,"suffix":""},{"dropping-particle":"","family":"Xia","given":"Z","non-dropping-particle":"","parse-names":false,"suffix":""},{"dropping-particle":"","family":"Su","given":"Y","non-dropping-particle":"","parse-names":false,"suffix":""},{"dropping-particle":"","family":"Ma","given":"Z","non-dropping-particle":"","parse-names":false,"suffix":""},{"dropping-particle":"","family":"Zhang","given":"Y","non-dropping-particle":"","parse-names":false,"suffix":""},{"dropping-particle":"","family":"Li","given":"Z","non-dropping-particle":"","parse-names":false,"suffix":""},{"dropping-particle":"","family":"He","given":"Q","non-dropping-particle":"","parse-names":false,"suffix":""},{"dropping-particle":"","family":"Fu","given":"Y","non-dropping-particle":"","parse-names":false,"suffix":""},{"dropping-particle":"","family":"Liu","given":"L","non-dropping-particle":"","parse-names":false,"suffix":""},{"dropping-particle":"","family":"Chen","given":"J","non-dropping-particle":"","parse-names":false,"suffix":""}],"id":"ITEM-1","issued":{"date-parts":[["0"]]},"title":"COVID-19 in a Designated Infectious Diseases HospitalOutside Hubei Province,China","type":"article-journal"},"uris":["http://www.mendeley.com/documents/?uuid=f7227f88-c165-4eb8-9043-26fcbda89e42"]}],"mendeley":{"formattedCitation":"&lt;sup&gt;149&lt;/sup&gt;","plainTextFormattedCitation":"149","previouslyFormattedCitation":"&lt;sup&gt;14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4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33E5BD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47C9B86" w14:textId="186462A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5 (53:42)</w:t>
            </w:r>
          </w:p>
        </w:tc>
        <w:tc>
          <w:tcPr>
            <w:tcW w:w="1417" w:type="dxa"/>
            <w:shd w:val="clear" w:color="auto" w:fill="auto"/>
            <w:noWrap/>
            <w:vAlign w:val="center"/>
            <w:hideMark/>
          </w:tcPr>
          <w:p w14:paraId="5F416DD5" w14:textId="79EEC8C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39-58)</w:t>
            </w:r>
          </w:p>
        </w:tc>
        <w:tc>
          <w:tcPr>
            <w:tcW w:w="1597" w:type="dxa"/>
            <w:vAlign w:val="center"/>
          </w:tcPr>
          <w:p w14:paraId="0A72C346" w14:textId="3C93918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77419B6" w14:textId="778DB8C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AB8DE3E" w14:textId="7A446D1F" w:rsidTr="0072164E">
        <w:trPr>
          <w:trHeight w:val="320"/>
        </w:trPr>
        <w:tc>
          <w:tcPr>
            <w:tcW w:w="2267" w:type="dxa"/>
            <w:shd w:val="clear" w:color="auto" w:fill="auto"/>
            <w:noWrap/>
            <w:vAlign w:val="center"/>
            <w:hideMark/>
          </w:tcPr>
          <w:p w14:paraId="292FA1F0" w14:textId="1D7D2A8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ince December 2019, a novel coronavirus pneumonia (COVID-19) rapidly spread in China, reached multiple continents currently.We aimed to reveal the infectious characteristics of COVID-19 that provide more information for the research of novel coronavirus. Methods: We performed a retrospective study on the clinical characteristics of 128 COVID-19 cases with laboratory-confirmed from Xiangyang No 1 Hospitalad during January 2020 to 16 February 2020. Results: Female patients account for 53.1%. The aged below 20 years that accounts for 1.6% of overall patients. The aged in 21~50, 51~65, over 66 years were accounts for 44.5%, 35.1%,18.8%, respectively. In the difference age spectrum, all severe groups compared with non-severe groups were difference significantly ( P &lt; 0.01 ). Fever ( 89.8% ) and Cough ( 67.2% ) were common clinical symptoms. The rate of patients with sore throats (14.1%) was rare. The rate of chest computed tomography scan showing ground glass opacity in overall, non-severe, severe groups were 63.3%, 60.7%, 76.2%, respectively. White blood cell counts in the normal range of overall patients, but severe group patients were increased significantly ( P &lt; 0.01). Lymphocytes of overall patients were decreased. Alanine transaminase (ALT) and aspartate transaminase (AST) in the normal range of overall patients, but its were elevated in the severe group. Creatinine (CR) and blood urea nitrogen (BUN) of overall patients in the normal range. C-reactive protein (CRP) level of all patients were increased markedly, but it in the severe group was significantly higher than that in the non-severe group ( P &lt; 0.01 ). Conclusions: Our data provide more information that advanced age, lower lymphocytes levels at the diagnosed COVID-19 patients may be a risk factor for unfavourable prognosis. The white blood cells and C-reactive protein level elevated in severe COVID-19 patients may be accompanying bacterial infection. 2019-nCov may be carries a risk factor of impaired liver and kidney function.","author":[{"dropping-particle":"","family":"Cao","given":"W","non-dropping-particle":"","parse-names":false,"suffix":""}],"id":"ITEM-1","issued":{"date-parts":[["0"]]},"title":"Clinical features and laboratory inspection of novelcoronavirus pneumonia (COVID-19) in Xiangyang, Hubei","type":"article-journal"},"uris":["http://www.mendeley.com/documents/?uuid=b5fbafbb-7817-46ae-8dde-bc6baa9308e8"]}],"mendeley":{"formattedCitation":"&lt;sup&gt;150&lt;/sup&gt;","plainTextFormattedCitation":"150","previouslyFormattedCitation":"&lt;sup&gt;14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C13289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66AC7C6" w14:textId="5E298FB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7 (34:63)</w:t>
            </w:r>
          </w:p>
        </w:tc>
        <w:tc>
          <w:tcPr>
            <w:tcW w:w="1417" w:type="dxa"/>
            <w:shd w:val="clear" w:color="auto" w:fill="auto"/>
            <w:noWrap/>
            <w:vAlign w:val="center"/>
            <w:hideMark/>
          </w:tcPr>
          <w:p w14:paraId="22F0254D" w14:textId="280AD97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3-82)</w:t>
            </w:r>
          </w:p>
        </w:tc>
        <w:tc>
          <w:tcPr>
            <w:tcW w:w="1597" w:type="dxa"/>
            <w:vAlign w:val="center"/>
          </w:tcPr>
          <w:p w14:paraId="6808D561" w14:textId="1B37E83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A518FF2" w14:textId="19CD0E5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37.5</w:t>
            </w:r>
            <w:r w:rsidRPr="0072164E">
              <w:rPr>
                <w:rFonts w:ascii="Arial" w:eastAsia="Arial" w:hAnsi="Arial" w:cs="Arial"/>
                <w:color w:val="000000" w:themeColor="text1"/>
                <w:sz w:val="16"/>
                <w:szCs w:val="16"/>
              </w:rPr>
              <w:t>°C</w:t>
            </w:r>
          </w:p>
        </w:tc>
      </w:tr>
      <w:tr w:rsidR="00EF39F4" w:rsidRPr="0072164E" w14:paraId="1A9C6DA3" w14:textId="6563936B" w:rsidTr="0072164E">
        <w:trPr>
          <w:trHeight w:val="320"/>
        </w:trPr>
        <w:tc>
          <w:tcPr>
            <w:tcW w:w="2267" w:type="dxa"/>
            <w:shd w:val="clear" w:color="auto" w:fill="auto"/>
            <w:noWrap/>
            <w:vAlign w:val="center"/>
            <w:hideMark/>
          </w:tcPr>
          <w:p w14:paraId="0132D0A9" w14:textId="52A16A6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Importance: WHO has made the assessment that coronavirus disease 2019 (COVID-19) can be characterized as a pandemic. So far, there is no clinically proven effective antiviral drug for COVID-19. Objective: To compare the efficacy and safety of favipiravir and arbidol to treat COVID-19 patients on clinical recovery rate of day 7. Design: Prospective, multicenter, open-label, randomized superiority trial in February, 2020. Setting: Multicenter study. Participants: Patients with confirmed COVID-19 admitted to 3 hospitals from Feb. 20, 2020 to Mar. 12, 2020. Interventions: Conventional therapy + favipiravir or arbidol. Main Outcomes and Measures: The primary outcome was clinical recovery rate of day 7. Duration of fever, cough relief time and auxiliary oxygen therapy or noninvasive mechanical ventilation rate were the secondary outcomes. The patients with chest CT imaging and laboratory-confirmed COVID-19 infection, aged 18 years or older were randomly assigned to receive favipiravir or arbidol. Safety data were collected for further follow-up for a week. Results: 120 patients were assigned to favipiravir group (116 assessed) and 120 to arbidol group (120 assessed). In full analysis set (FAS) cohort, for moderate patients with COVID-19, clinical recovery rate of day 7 was 55.86% in the arbidol group and 71.43% in the favipiravir group (P=0.0199). For moderate COVID-19 patients and COVID-19 patients with hypertension and/or diabetes, the latency to fever reduction and cough relief in favipiravir group was significantly shorter than that in arbidol group (both P&lt;0.001), but there was no statistical difference was observed of auxiliary oxygen therapy or noninvasive mechanical ventilation rate (both P&gt;0.05). The most frequently observed treatment-associated adverse events were abnormal LFT, psychiatric symptom reactions, digestive tract reactions and raised serum uric acid (3 [2.50%] in arbidol group vs 16 [13.79%] in favipiravir group, P&lt;0.0001). Conclusions and Relevance: In moderate COVID-19 patients untreated with antiviral previously, favipiravir can be considered as a preferred treatment compared to arbidol because of superior clinical recovery rate of day 7 and more effectively reduced incidence of fever, cough besides some manageable antiviral-associated adverse effects. Trial Registration: This study is registered with Chictr.org.cn, number ChiCTR2000030254.","author":[{"dropping-particle":"","family":"Chen","given":"C","non-dropping-particle":"","parse-names":false,"suffix":""},{"dropping-particle":"","family":"Huang","given":"J","non-dropping-particle":"","parse-names":false,"suffix":""},{"dropping-particle":"","family":"Cheng","given":"Z","non-dropping-particle":"","parse-names":false,"suffix":""},{"dropping-particle":"","family":"Wu","given":"J","non-dropping-particle":"","parse-names":false,"suffix":""},{"dropping-particle":"","family":"Chen","given":"S","non-dropping-particle":"","parse-names":false,"suffix":""},{"dropping-particle":"","family":"Zhang","given":"Y","non-dropping-particle":"","parse-names":false,"suffix":""},{"dropping-particle":"","family":"Chen","given":"B","non-dropping-particle":"","parse-names":false,"suffix":""},{"dropping-particle":"","family":"Lu","given":"M","non-dropping-particle":"","parse-names":false,"suffix":""},{"dropping-particle":"","family":"Luo","given":"Y","non-dropping-particle":"","parse-names":false,"suffix":""},{"dropping-particle":"","family":"Zhang","given":"J","non-dropping-particle":"","parse-names":false,"suffix":""},{"dropping-particle":"","family":"Yin","given":"P","non-dropping-particle":"","parse-names":false,"suffix":""},{"dropping-particle":"","family":"Wang","given":"X","non-dropping-particle":"","parse-names":false,"suffix":""}],"id":"ITEM-1","issued":{"date-parts":[["0"]]},"title":"Favipiravir versus Arbidol for COVID-19: A Randomized Clinical Trial","type":"article-journal"},"uris":["http://www.mendeley.com/documents/?uuid=3169a3eb-81bf-4703-8a97-137afed881ff"]}],"mendeley":{"formattedCitation":"&lt;sup&gt;151&lt;/sup&gt;","plainTextFormattedCitation":"151","previouslyFormattedCitation":"&lt;sup&gt;14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1</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6AD6D6B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A49E0C1" w14:textId="7B7B1A4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99 (67:32)</w:t>
            </w:r>
          </w:p>
        </w:tc>
        <w:tc>
          <w:tcPr>
            <w:tcW w:w="1417" w:type="dxa"/>
            <w:shd w:val="clear" w:color="auto" w:fill="auto"/>
            <w:noWrap/>
            <w:vAlign w:val="center"/>
            <w:hideMark/>
          </w:tcPr>
          <w:p w14:paraId="32734A8F" w14:textId="680918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5 (21-82)</w:t>
            </w:r>
          </w:p>
        </w:tc>
        <w:tc>
          <w:tcPr>
            <w:tcW w:w="1597" w:type="dxa"/>
            <w:vAlign w:val="center"/>
          </w:tcPr>
          <w:p w14:paraId="6C263684" w14:textId="6F92290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fined</w:t>
            </w:r>
          </w:p>
        </w:tc>
        <w:tc>
          <w:tcPr>
            <w:tcW w:w="1701" w:type="dxa"/>
            <w:vAlign w:val="center"/>
          </w:tcPr>
          <w:p w14:paraId="099D787F" w14:textId="47F63FD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78DA480A" w14:textId="2244B54D" w:rsidTr="0072164E">
        <w:trPr>
          <w:trHeight w:val="320"/>
        </w:trPr>
        <w:tc>
          <w:tcPr>
            <w:tcW w:w="2267" w:type="dxa"/>
            <w:shd w:val="clear" w:color="auto" w:fill="auto"/>
            <w:noWrap/>
            <w:vAlign w:val="center"/>
            <w:hideMark/>
          </w:tcPr>
          <w:p w14:paraId="7E26CE98" w14:textId="78FE2E1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ARS-CoV-2 has caused a series of COVID-19 globally. SARS-CoV-2 binds angiotensin I converting enzyme 2 (ACE2) of renin-angiotensin system (RAS) and causes prevalent hypokalemia METHODS: The patients with COVID-19 were classified into severe hypokalemia, hypokalemia, and normokalemia group. The study aimed to determine the relationship between hypokalemia and clinical features, the underlying causes and clinical implications of hypokalemia. RESULTS: By Feb 15, 2020, 175 patients with COVID-19 (92 women and 83 men; median age, 46 [IQR, 34-54] years) were admitted to hospital in Wenzhou, China, consisting 39 severe hypokalemia-, 69 hypokalemia-, and 67 normokalemia patients. Gastrointestinal symptoms were not associated with hypokalemia among 108 hypokalemia patients (P&gt;0.05). Body temperature, CK, CK-MB, LDH, and CRP were significantly associated with the severity of hypokalemia (P&lt;0.01). 93% of severe and critically ill patients had hypokalemia which was most common among elevated CK, CK-MB, LDH, and CRP. Urine K+ loss was the primary cause of hypokalemia. severe hypokalemia patients was given 3 g/day, adding up to an average of 34 (SD=4) g potassium during hospital stay. The exciting finding was that patients responded well to K+ supplements when they were inclined to recovery. CONCLUSIONS: Hypokalemia is prevailing in patients with COVID-19. The correction of hypokalemia is challenging because of continuous renal K+ loss resulting from the degradation of ACE2. The end of urine K+ loss indicates a good prognosis and may be a reliable, in-time, and sensitive biomarker directly reflecting the end of adverse effect on RAS system.","author":[{"dropping-particle":"","family":"chen","given":"d.","non-dropping-particle":"","parse-names":false,"suffix":""},{"dropping-particle":"","family":"Li","given":"X","non-dropping-particle":"","parse-names":false,"suffix":""},{"dropping-particle":"","family":"Song","given":"Q.","non-dropping-particle":"","parse-names":false,"suffix":""},{"dropping-particle":"","family":"Hu","given":"C","non-dropping-particle":"","parse-names":false,"suffix":""},{"dropping-particle":"","family":"Su","given":"F","non-dropping-particle":"","parse-names":false,"suffix":""},{"dropping-particle":"","family":"Dai","given":"J","non-dropping-particle":"","parse-names":false,"suffix":""}],"id":"ITEM-1","issued":{"date-parts":[["0"]]},"title":"Hypokalemia and Clinical Implications in Patients with Coronavirus Disease 2019 (COVID-19)","type":"article-journal"},"uris":["http://www.mendeley.com/documents/?uuid=3cefa62c-732e-465b-b0ec-f923306c45c9"]}],"mendeley":{"formattedCitation":"&lt;sup&gt;152&lt;/sup&gt;","plainTextFormattedCitation":"152","previouslyFormattedCitation":"&lt;sup&gt;15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2</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0D9410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62CE81C1" w14:textId="4589B64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1 (56:45)</w:t>
            </w:r>
          </w:p>
        </w:tc>
        <w:tc>
          <w:tcPr>
            <w:tcW w:w="1417" w:type="dxa"/>
            <w:shd w:val="clear" w:color="auto" w:fill="auto"/>
            <w:noWrap/>
            <w:vAlign w:val="center"/>
            <w:hideMark/>
          </w:tcPr>
          <w:p w14:paraId="23B11CDE" w14:textId="6CF758E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44 (17-75)</w:t>
            </w:r>
          </w:p>
        </w:tc>
        <w:tc>
          <w:tcPr>
            <w:tcW w:w="1597" w:type="dxa"/>
            <w:vAlign w:val="center"/>
          </w:tcPr>
          <w:p w14:paraId="5D89D0BB" w14:textId="451013D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CCA3906" w14:textId="11F0105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ed</w:t>
            </w:r>
          </w:p>
        </w:tc>
      </w:tr>
      <w:tr w:rsidR="00EF39F4" w:rsidRPr="0072164E" w14:paraId="2AC149FA" w14:textId="3C8425CD" w:rsidTr="0072164E">
        <w:trPr>
          <w:trHeight w:val="320"/>
        </w:trPr>
        <w:tc>
          <w:tcPr>
            <w:tcW w:w="2267" w:type="dxa"/>
            <w:shd w:val="clear" w:color="auto" w:fill="auto"/>
            <w:noWrap/>
            <w:vAlign w:val="center"/>
            <w:hideMark/>
          </w:tcPr>
          <w:p w14:paraId="690A9759" w14:textId="6FCB733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ince late December, 2019, an outbreak of pneumonia cases caused by the severe acute respiratory syndrome coronavirus 2 (SARS-CoV-2) emerged in Wuhan, and continued to spread throughout China and across the globe. To date, few data on immunologic features of Coronavirus Disease 2019 (COVID-19) have been reported. Methods In this single-centre retrospective study, a total of 21 patients with pneumonia who were laboratory-confirmed to be infected with SARS-CoV-2 in Wuhan Tongji hospital were included from Dec 19, 2019 to Jan 27, 2020. The immunologic characteristics as well as their clinical, laboratory, radiological features were compared between 11 severe cases and 10 moderate cases. Results Of the 21 patients with COVID-19, only 4 (19%) had a history of exposure to the Huanan seafood market. 7 (33.3%) patients had underlying conditions. The average age of severe and moderate cases was 63.9 and 51.4 years, 10 (90.9%) severe cases and 7 (70.0%) moderate cases were male. Common clinical manifestations including fever (100%, 100%), cough (70%, 90%), fatigue (100%, 70%) and myalgia (50%, 30%) in severe cases and moderate cases. PaO2/FiO2 ratio was significantly lower in severe cases (122.9) than moderate cases (366.2). Lymphocyte counts were significantly lower in severe cases (7000 million/L) than moderate cases (11000 million/L). Alanine aminotransferase, lactate dehydrogenase levels, high-sensitivity C-reactive protein and ferritin were significantly higher in severe cases (41.4 U/L, 567.2 U/L, 135.2 mg/L and 1734.4 ug/L) than moderate cases (17.6 U/L, 234.4 U/L, 51.4 mg/L and 880.2 ug /L). IL-2R, TNF- and IL-10 concentrations on admission were significantly higher in severe cases (1202.4 pg/mL, 10.9 pg/mL and 10.9 pg/mL) than moderate cases (441.7 pg/mL, 7.5 pg/mL and 6.6 pg/mL). Absolute number of total T lymphocytes, CD4+T cells and CD8+T cells decreased in nearly all the patients, and were significantly lower in severe cases (332.5, 185.6 and 124.3 million/L) than moderate cases (676.5, 359.2 and 272.0 million/L). The expressions of IFN-{gamma} by CD4+T cells tended to be lower in severe cases (14.6%) than moderate cases (23.6%). Conclusion The SARS-CoV-2 infection may affect primarily T lymphocytes, particularly CD4+T cells, resulting in significant decrease in number as well as IFN-{gamma} production, which may be associated with disease severity. Together with clinical characteristics, early immunologic indicators including diminished T…","author":[{"dropping-particle":"","family":"Chen","given":"G","non-dropping-particle":"","parse-names":false,"suffix":""},{"dropping-particle":"","family":"Wu","given":"D","non-dropping-particle":"","parse-names":false,"suffix":""},{"dropping-particle":"","family":"Guo","given":"W","non-dropping-particle":"","parse-names":false,"suffix":""},{"dropping-particle":"","family":"Cao","given":"Y","non-dropping-particle":"","parse-names":false,"suffix":""},{"dropping-particle":"","family":"Huang","given":"D","non-dropping-particle":"","parse-names":false,"suffix":""},{"dropping-particle":"","family":"Wang","given":"H","non-dropping-particle":"","parse-names":false,"suffix":""},{"dropping-particle":"","family":"Wang","given":"T","non-dropping-particle":"","parse-names":false,"suffix":""},{"dropping-particle":"","family":"Zhang","given":"X","non-dropping-particle":"","parse-names":false,"suffix":""},{"dropping-particle":"","family":"Chen","given":"H","non-dropping-particle":"","parse-names":false,"suffix":""},{"dropping-particle":"","family":"Yu","given":"H","non-dropping-particle":"","parse-names":false,"suffix":""},{"dropping-particle":"","family":"Zhang","given":"X","non-dropping-particle":"","parse-names":false,"suffix":""},{"dropping-particle":"","family":"Zhang","given":"M","non-dropping-particle":"","parse-names":false,"suffix":""},{"dropping-particle":"","family":"Wu","given":"S","non-dropping-particle":"","parse-names":false,"suffix":""},{"dropping-particle":"","family":"Song","given":"J","non-dropping-particle":"","parse-names":false,"suffix":""},{"dropping-particle":"","family":"Chen","given":"T","non-dropping-particle":"","parse-names":false,"suffix":""},{"dropping-particle":"","family":"Han","given":"M","non-dropping-particle":"","parse-names":false,"suffix":""},{"dropping-particle":"","family":"Li","given":"S","non-dropping-particle":"","parse-names":false,"suffix":""},{"dropping-particle":"","family":"Luo","given":"X","non-dropping-particle":"","parse-names":false,"suffix":""},{"dropping-particle":"","family":"Zhao","given":"J","non-dropping-particle":"","parse-names":false,"suffix":""},{"dropping-particle":"","family":"Ning","given":"Q","non-dropping-particle":"","parse-names":false,"suffix":""}],"id":"ITEM-1","issued":{"date-parts":[["0"]]},"title":"Clinical and immunologic features in severe and moderate forms of Coronavirus Disease 2019","type":"article-journal"},"uris":["http://www.mendeley.com/documents/?uuid=46dc55ed-1811-40bb-a983-f0f84ce91572"]}],"mendeley":{"formattedCitation":"&lt;sup&gt;153&lt;/sup&gt;","plainTextFormattedCitation":"153","previouslyFormattedCitation":"&lt;sup&gt;15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3</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261A96E"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83B56A5" w14:textId="4F21CDE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1 (60:41)</w:t>
            </w:r>
          </w:p>
        </w:tc>
        <w:tc>
          <w:tcPr>
            <w:tcW w:w="1417" w:type="dxa"/>
            <w:shd w:val="clear" w:color="auto" w:fill="auto"/>
            <w:noWrap/>
            <w:vAlign w:val="center"/>
            <w:hideMark/>
          </w:tcPr>
          <w:p w14:paraId="52FA6D25" w14:textId="4BCD721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35-100)</w:t>
            </w:r>
          </w:p>
        </w:tc>
        <w:tc>
          <w:tcPr>
            <w:tcW w:w="1597" w:type="dxa"/>
            <w:vAlign w:val="center"/>
          </w:tcPr>
          <w:p w14:paraId="6623AACC" w14:textId="0F47224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B55F4BD" w14:textId="58C56A4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75EF5FE" w14:textId="2D280000" w:rsidTr="0072164E">
        <w:trPr>
          <w:trHeight w:val="320"/>
        </w:trPr>
        <w:tc>
          <w:tcPr>
            <w:tcW w:w="2267" w:type="dxa"/>
            <w:shd w:val="clear" w:color="auto" w:fill="auto"/>
            <w:noWrap/>
            <w:vAlign w:val="center"/>
            <w:hideMark/>
          </w:tcPr>
          <w:p w14:paraId="543FBB49" w14:textId="5C2301C1"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22.20034041","abstract":"As coronavirus disease 2019 (COVID-19) outbreak, caused by the severe acute respiratory syndrome coronavirus-2 (SARS-CoV-2), started in China in January, 2020, repurposing approved drugs is emerging as important therapeutic options. We reported here the first clinical study using hepatitis C virus (HCV) protease inhibitor, danoprevir, to treat COVID-19 patients. Danoprevir (Ganovo) is a potent HCV protease (NS3/4A) inhibitor (IC50 = 0.29 nM), which was approved and marketed in China since 2018 to treat chronic hepatitis C patients. Ritonavir is a CYP3A4 inhibitor to enhance plasma concentration of danoprevir while it also acts as a human immunodeficiency virus (HIV) protease inhibitor at high doses. The chymotrypsin-like protease of SARS-CoV-2 shares structure similarity with HCV and HIV proteases. In the current clinical study (NCT04291729) conducted at the Nineth Hospital of Nanchang, we evaluated therapeutic effects of danoprevir, boosted by ritonavir, on treatment naive and experienced COVID-19 patients. The data from this small-sample clinical study showed that danoprevir boosted by ritonavir is safe and well tolerated in all patients. After 4 to 12-day treatment of danoprevir boosted by ritonavir, all eleven patients enrolled, two naive and nine experienced, were discharged from the hospital as they met all four conditions as follows: (1) normal body temperature for at least 3 days; (2) significantly improved respiratory symptoms; (3) lung imaging shows obvious absorption and recovery of acute exudative lesion; and (4) two consecutive RT-PCR negative tests of SARS-CoV-2 nucleotide acid (respiratory track sampling with interval at least one day). Our findings suggest that repurposing danoprevir for COVID-19 is a promising therapeutic option.","author":[{"dropping-particle":"","family":"Chen","given":"H","non-dropping-particle":"","parse-names":false,"suffix":""},{"dropping-particle":"","family":"Zhang","given":"Z","non-dropping-particle":"","parse-names":false,"suffix":""},{"dropping-particle":"","family":"Wang","given":"L","non-dropping-particle":"","parse-names":false,"suffix":""},{"dropping-particle":"","family":"Huang","given":"Z","non-dropping-particle":"","parse-names":false,"suffix":""},{"dropping-particle":"","family":"Gong","given":"F","non-dropping-particle":"","parse-names":false,"suffix":""},{"dropping-particle":"","family":"Li","given":"X","non-dropping-particle":"","parse-names":false,"suffix":""},{"dropping-particle":"","family":"Chen","given":"Y","non-dropping-particle":"","parse-names":false,"suffix":""},{"dropping-particle":"","family":"WU","given":"J J","non-dropping-particle":"","parse-names":false,"suffix":""}],"id":"ITEM-1","issued":{"date-parts":[["0"]]},"title":"First Clinical Study Using HCV Protease Inhibitor Danoprevir to Treat Naive and Experienced COVID-19 Patients","type":"article-journal"},"uris":["http://www.mendeley.com/documents/?uuid=dd87159e-8bb8-474c-89a9-18a4893fe0ba"]}],"mendeley":{"formattedCitation":"&lt;sup&gt;154&lt;/sup&gt;","plainTextFormattedCitation":"154","previouslyFormattedCitation":"&lt;sup&gt;15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4</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BE09AC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3571403B" w14:textId="5EE40AA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1 (64:37)</w:t>
            </w:r>
          </w:p>
        </w:tc>
        <w:tc>
          <w:tcPr>
            <w:tcW w:w="1417" w:type="dxa"/>
            <w:shd w:val="clear" w:color="auto" w:fill="auto"/>
            <w:noWrap/>
            <w:vAlign w:val="center"/>
            <w:hideMark/>
          </w:tcPr>
          <w:p w14:paraId="33ECFF62" w14:textId="2BA0CB7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65 (unclear)</w:t>
            </w:r>
          </w:p>
        </w:tc>
        <w:tc>
          <w:tcPr>
            <w:tcW w:w="1597" w:type="dxa"/>
            <w:vAlign w:val="center"/>
          </w:tcPr>
          <w:p w14:paraId="04B8192F" w14:textId="6D31205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F37A2DB" w14:textId="44E33B1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C562AC2" w14:textId="52565B53" w:rsidTr="0072164E">
        <w:trPr>
          <w:trHeight w:val="320"/>
        </w:trPr>
        <w:tc>
          <w:tcPr>
            <w:tcW w:w="2267" w:type="dxa"/>
            <w:shd w:val="clear" w:color="auto" w:fill="auto"/>
            <w:noWrap/>
            <w:vAlign w:val="center"/>
            <w:hideMark/>
          </w:tcPr>
          <w:p w14:paraId="210FE02D" w14:textId="1D4D1FD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illness progress of partial patient of COVID-19 is rapid and the mortality rate is high.we aim to describe the clinical features in death cases with COVID-19. Methods In this single center, observational study, We recruited all Death Cases with COVID-19 from Dec 30, 2019 to Feb 16, 2020 in Intensive care unit of Wuhan Jinyintan Hospital.Demographics, basic diseases, X-ray/CT results, possible therapy strategies and test results when their entrance into admission, ICU and 48 h before death were collected and analyzed. Results This study involved 101 COVID-19 dead cases in Intensive care unit of Wuhan Jinyintan Hospital.47 patients went directly to the ICU because of critical condition, and 54 patients were transferred to ICU with aggravated condition.57 (56.44%) were laboratory confirmed by RT-PCR, and 44 (43.6%) were consistent with clinical diagnostic criteria.The cases included 64 males and 37 females with average age of 65.46 years (SD 9.74). The blood type distribution was significantly different, with type A 44.44%, type B 29.29%, type AB 8.08% and type O 18.19%.The clinical manifestations of new coronavirus pneumonia are non-specific,the common symptom was fever (91 [90.10%] of 101 patients),Cough (69[68.32%]) and dyspnea (75[74.26%]). Neutrophils, PCT, CRP,IL-6,D-dimer gradually increased as time went on.Myocardial enzymes were abnormal in most patients at admission,with the progress of the disease, myocardial damage indicators were significantly increased.61(60.40%) used antiviral drugs,59(58.42%) used glucocorticoids, 63.37% used intravenous immunoglobulins, and 44.55% used thymosin preparations. All patients received antibiotic treatment, 63(62.38%) used restricted antibiotics, 23(22.78%) used antifungal drugs.84(83.17%) used non-invasive ventilator or high-flow oxygen therapy equipment, and 76.24% used invasive mechanical ventilation. 7 patients were treated with ECMO and 8 patients were treated with CRRT.The median time from ARDS to invasive mechanical ventilation was 3.00 days(IQR 0.00-6.00). The duration of invasive mechanical ventilation was 5 days (IQR2.00-8.00). Conclusions Critical COVID-19 can cause fatal respiratory distress syndrome and multiple organ failure with high mortality rate. Heart may be the earliest damaged organ except the lungs. Secondary infection in the later period is worthy of attention.","author":[{"dropping-particle":"","family":"Chen","given":"J","non-dropping-particle":"","parse-names":false,"suffix":""},{"dropping-particle":"","family":"Fan","given":"H","non-dropping-particle":"","parse-names":false,"suffix":""},{"dropping-particle":"","family":"Zhang","given":"L","non-dropping-particle":"","parse-names":false,"suffix":""},{"dropping-particle":"","family":"Huang","given":"B","non-dropping-particle":"","parse-names":false,"suffix":""},{"dropping-particle":"","family":"Zhu","given":"M","non-dropping-particle":"","parse-names":false,"suffix":""},{"dropping-particle":"","family":"Zhou","given":"Y","non-dropping-particle":"","parse-names":false,"suffix":""},{"dropping-particle":"","family":"Yu","given":"W","non-dropping-particle":"","parse-names":false,"suffix":""},{"dropping-particle":"","family":"Zhu","given":"L","non-dropping-particle":"","parse-names":false,"suffix":""},{"dropping-particle":"","family":"Cheng","given":"S","non-dropping-particle":"","parse-names":false,"suffix":""},{"dropping-particle":"","family":"Tao","given":"X","non-dropping-particle":"","parse-names":false,"suffix":""},{"dropping-particle":"","family":"Zhang","given":"H","non-dropping-particle":"","parse-names":false,"suffix":""}],"id":"ITEM-1","issued":{"date-parts":[["0"]]},"title":"Retrospective Analysis of Clinical Features in 101 Death Cases with COVID-19","type":"article-journal"},"uris":["http://www.mendeley.com/documents/?uuid=90bed341-5388-491e-83ec-b21ae2e2e834"]}],"mendeley":{"formattedCitation":"&lt;sup&gt;156&lt;/sup&gt;","plainTextFormattedCitation":"156","previouslyFormattedCitation":"&lt;sup&gt;15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6</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6853F85E"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A618E94" w14:textId="6D79814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2 (59:43)</w:t>
            </w:r>
          </w:p>
        </w:tc>
        <w:tc>
          <w:tcPr>
            <w:tcW w:w="1417" w:type="dxa"/>
            <w:shd w:val="clear" w:color="auto" w:fill="auto"/>
            <w:noWrap/>
            <w:vAlign w:val="center"/>
            <w:hideMark/>
          </w:tcPr>
          <w:p w14:paraId="68F047BA" w14:textId="66DEBB5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7 (27-85)</w:t>
            </w:r>
          </w:p>
        </w:tc>
        <w:tc>
          <w:tcPr>
            <w:tcW w:w="1597" w:type="dxa"/>
            <w:vAlign w:val="center"/>
          </w:tcPr>
          <w:p w14:paraId="669E03BB" w14:textId="340FEC7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4B137DB0" w14:textId="0C48968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055CE0CB" w14:textId="17BAB4C5" w:rsidTr="0072164E">
        <w:trPr>
          <w:trHeight w:val="320"/>
        </w:trPr>
        <w:tc>
          <w:tcPr>
            <w:tcW w:w="2267" w:type="dxa"/>
            <w:shd w:val="clear" w:color="auto" w:fill="auto"/>
            <w:noWrap/>
            <w:vAlign w:val="center"/>
            <w:hideMark/>
          </w:tcPr>
          <w:p w14:paraId="20B32B05" w14:textId="5C5076F9"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he novel coronavirus disease (COVID-19) was first reported in Wuhan, China in December 2019 and is now pandemic all over the world. Previous study has reported several COVID-19 cases with conjunctivitis. However, the complete profiling of COVID-19 related ocular symptoms and diseases are still missing. We aim to investigate the ocular manifestations and clinical characteristics of COVID-19 patients. Methods: A total of five hundred and thirty-four patients were recruited at Mobile Cabin Hospital and Tongji Hospital. We collected information on demographic characteristics, exposure history, ocular symptoms, systemic concomitant symptoms, eye drop medication, eye protections, radiologic findings, and SARS-CoV-2 detection in nasopharyngeal swabs by RT-PCR from questionnaires and electronic medical records. Results: The median age of patients was 40 and 50 years at Mobile Cabin Hospital and Tongji Hospital, respectively. Of 534 COVID-19 patients, 25 patients (4.68%) presented with conjunctival congestion and 3 patients had conjunctival congestion as the initial symptom. The average duration of conjunctival congestion was 4.9 {+/-} 2.6 days (mean [SD]), ranging from 2 to 10 days. Dry eye (112, 20.97%), blurred vision (68, 12.73%), and foreign body sensation (63, 11.80%) ranked as the top three COVID-19 related ocular symptoms. Notably, a total of 332 COVID-19 patients (62%) had a hand-eye contact history. We also found that some COVID-19 patients had a history of eye disease, including conjunctivitis (33, 6.18%), dry eye (24, 4.49%), keratitis (14, 2.62%), cataract (9, 1.69%), and diabetic retinopathy (5, 0.94%). In consistent with previous studies, the most common clinical symptoms were fever, cough, and fatigue. Patients, 60.5% in Mobile Cabin Hospital and 67.5% in Tongji Hospital, respectively were confirmed with positive SARS-CoV-2 detection. Conclusions: Conjunctival congestion was one of the COVID-19 related ocular symptoms, which may have clinical diagnostic significance. It is essential to provide eye-care equipment and strengthen education on eye protection, as dirty hand-eye contact might be a high risk factor of COVID-19. Further detailed and comprehensive ophthalmological guidance is needed for COVID-19 control.","author":[{"dropping-particle":"","family":"Chen","given":"L","non-dropping-particle":"","parse-names":false,"suffix":""},{"dropping-particle":"","family":"Deng","given":"C","non-dropping-particle":"","parse-names":false,"suffix":""},{"dropping-particle":"","family":"Chen","given":"X","non-dropping-particle":"","parse-names":false,"suffix":""},{"dropping-particle":"","family":"Zhang","given":"X","non-dropping-particle":"","parse-names":false,"suffix":""},{"dropping-particle":"","family":"Chen","given":"B","non-dropping-particle":"","parse-names":false,"suffix":""},{"dropping-particle":"","family":"Yu","given":"H","non-dropping-particle":"","parse-names":false,"suffix":""},{"dropping-particle":"","family":"Qin","given":"Y","non-dropping-particle":"","parse-names":false,"suffix":""},{"dropping-particle":"","family":"Xiao","given":"K","non-dropping-particle":"","parse-names":false,"suffix":""},{"dropping-particle":"","family":"Zhang","given":"H","non-dropping-particle":"","parse-names":false,"suffix":""},{"dropping-particle":"","family":"Sun","given":"X","non-dropping-particle":"","parse-names":false,"suffix":""}],"id":"ITEM-1","issued":{"date-parts":[["0"]]},"title":"Ocular manifestations and clinical characteristics of 534 cases of COVID-19 in China: A cross-sectional study","type":"article-journal"},"uris":["http://www.mendeley.com/documents/?uuid=cb84dac0-5492-4268-b146-2b9b1d8b2a3f"]}],"mendeley":{"formattedCitation":"&lt;sup&gt;157&lt;/sup&gt;","plainTextFormattedCitation":"157","previouslyFormattedCitation":"&lt;sup&gt;15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7</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13AB19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686870C5" w14:textId="696288F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3 (unclear)</w:t>
            </w:r>
          </w:p>
        </w:tc>
        <w:tc>
          <w:tcPr>
            <w:tcW w:w="1417" w:type="dxa"/>
            <w:shd w:val="clear" w:color="auto" w:fill="auto"/>
            <w:noWrap/>
            <w:vAlign w:val="center"/>
            <w:hideMark/>
          </w:tcPr>
          <w:p w14:paraId="6778575C" w14:textId="7D7629A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B3EA397" w14:textId="7812CD9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7D653D14" w14:textId="22F82FE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1070FD88" w14:textId="20936105" w:rsidTr="0072164E">
        <w:trPr>
          <w:trHeight w:val="320"/>
        </w:trPr>
        <w:tc>
          <w:tcPr>
            <w:tcW w:w="2267" w:type="dxa"/>
            <w:shd w:val="clear" w:color="auto" w:fill="auto"/>
            <w:noWrap/>
            <w:vAlign w:val="center"/>
            <w:hideMark/>
          </w:tcPr>
          <w:p w14:paraId="57287E19" w14:textId="5D5C0050"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23.20040733","author":[{"dropping-particle":"","family":"Chen","given":"Xiaoping","non-dropping-particle":"","parse-names":false,"suffix":""},{"dropping-particle":"","family":"Jiang","given":"Qunqun","non-dropping-particle":"","parse-names":false,"suffix":""},{"dropping-particle":"","family":"Ma","given":"Zhiyong","non-dropping-particle":"","parse-names":false,"suffix":""},{"dropping-particle":"","family":"Ling","given":"Jiaxin","non-dropping-particle":"","parse-names":false,"suffix":""},{"dropping-particle":"","family":"Hu","given":"Wenjia","non-dropping-particle":"","parse-names":false,"suffix":""},{"dropping-particle":"","family":"Cao","given":"Qian","non-dropping-particle":"","parse-names":false,"suffix":""},{"dropping-particle":"","family":"Mo","given":"Pingzheng","non-dropping-particle":"","parse-names":false,"suffix":""},{"dropping-particle":"","family":"Yang","given":"Rongrong","non-dropping-particle":"","parse-names":false,"suffix":""},{"dropping-particle":"","family":"Gao","given":"Shicheng","non-dropping-particle":"","parse-names":false,"suffix":""},{"dropping-particle":"","family":"Gui","given":"Xien","non-dropping-particle":"","parse-names":false,"suffix":""},{"dropping-particle":"","family":"Xiong","given":"Yong","non-dropping-particle":"","parse-names":false,"suffix":""},{"dropping-particle":"","family":"Li","given":"Jinlin","non-dropping-particle":"","parse-names":false,"suffix":""},{"dropping-particle":"","family":"Zhang","given":"Yongxi","non-dropping-particle":"","parse-names":false,"suffix":""}],"container-title":"medRxiv preprint","id":"ITEM-1","issued":{"date-parts":[["2020"]]},"title":"Clinical Characteristics of Hospitalized Patients with SARS-CoV-2 and Hepatitis B virus Co-infection Xiaoping Chen 1*# , Qunqun Jiang 1* , Zhiyong Ma 1* ,","type":"article-journal"},"uris":["http://www.mendeley.com/documents/?uuid=9cfac56c-1646-4b0b-b392-ec9cee343169"]}],"mendeley":{"formattedCitation":"&lt;sup&gt;158&lt;/sup&gt;","plainTextFormattedCitation":"158","previouslyFormattedCitation":"&lt;sup&gt;15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8</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BC77CB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EF82B25" w14:textId="042D60D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4 (54:50)</w:t>
            </w:r>
          </w:p>
        </w:tc>
        <w:tc>
          <w:tcPr>
            <w:tcW w:w="1417" w:type="dxa"/>
            <w:shd w:val="clear" w:color="auto" w:fill="auto"/>
            <w:noWrap/>
            <w:vAlign w:val="center"/>
            <w:hideMark/>
          </w:tcPr>
          <w:p w14:paraId="648B827E" w14:textId="0C36CCE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5-93)</w:t>
            </w:r>
          </w:p>
        </w:tc>
        <w:tc>
          <w:tcPr>
            <w:tcW w:w="1597" w:type="dxa"/>
            <w:vAlign w:val="center"/>
          </w:tcPr>
          <w:p w14:paraId="50C38331" w14:textId="696E24E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AF2E54B" w14:textId="3FB8707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37.4-39.1</w:t>
            </w:r>
            <w:r w:rsidRPr="0072164E">
              <w:rPr>
                <w:rFonts w:ascii="Arial" w:eastAsia="Arial" w:hAnsi="Arial" w:cs="Arial"/>
                <w:color w:val="000000" w:themeColor="text1"/>
                <w:sz w:val="16"/>
                <w:szCs w:val="16"/>
              </w:rPr>
              <w:t>°C</w:t>
            </w:r>
          </w:p>
        </w:tc>
      </w:tr>
      <w:tr w:rsidR="00EF39F4" w:rsidRPr="0072164E" w14:paraId="43E2C4A9" w14:textId="4014BC4D" w:rsidTr="0072164E">
        <w:trPr>
          <w:trHeight w:val="320"/>
        </w:trPr>
        <w:tc>
          <w:tcPr>
            <w:tcW w:w="2267" w:type="dxa"/>
            <w:shd w:val="clear" w:color="auto" w:fill="auto"/>
            <w:noWrap/>
            <w:vAlign w:val="center"/>
            <w:hideMark/>
          </w:tcPr>
          <w:p w14:paraId="59BB0C91" w14:textId="5BC7F281"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Viral clearance is one important indicator for the recovery of SARS-CoV-2 infected patients. Suboptimal T and B cell responses can delay viral clearance in MERS and SARS patients. The role of leukomonocytes in viral clearance of COVID-19 patients is not yet well defined.Methods: From January 26 to February 28, 2020, an observational study was launched at Zhongnan Hospital of Wuhan University, Wuhan, China. We enrolled 25 laboratory-confirmed COVID-19 patients, whose throat-swab specimens were tested positive for SARS-CoV-2 infection by qRT-PCR. We comprehensively analyzed clinical records, counts of lymphocyte subsets including CD3+, CD4+, CD8+ T cells, B cells and NK cells in the patients who successfully cleared SARS-CoV-2, and compared to those that failed to, after a standardized treatment of 8-14 days. Findings: In 25 enrolled COVID-19 patients, lymphopeniawas a common feature. After the treatment, 14 patients were tested negative for SARS-CoV-2. The patients that cleared the infection had restored the numbers of CD3+, CD4+, CD8+ T cellsand B cells as compared to the still viral RNA positive patients, while the recovered patients had a higher count of leukomonocytes. Conclusions: By comparison of leukomonocytes counts in COVID-19 patients at different stages of the disease, we found that CD3+, CD4+, CD8+ T cells and B cells appear to play important roles in viral clearance. The restoration of leukomonocytes counts from peripheral blood can be used as prognosis for the recovery of an COVID-19 infection. We propose that restoration of leukomonocytes counts can be added to the COVID-19 diagnostic guidanceas a criterion for releasing and discharging patients.","author":[{"dropping-particle":"","family":"Chen","given":"X","non-dropping-particle":"","parse-names":false,"suffix":""},{"dropping-particle":"","family":"Ling","given":"J","non-dropping-particle":"","parse-names":false,"suffix":""},{"dropping-particle":"","family":"Mo","given":"P","non-dropping-particle":"","parse-names":false,"suffix":""},{"dropping-particle":"","family":"Zhang","given":"Y","non-dropping-particle":"","parse-names":false,"suffix":""},{"dropping-particle":"","family":"Jiang","given":"Q","non-dropping-particle":"","parse-names":false,"suffix":""},{"dropping-particle":"","family":"Ma","given":"Z","non-dropping-particle":"","parse-names":false,"suffix":""},{"dropping-particle":"","family":"Cao","given":"Q","non-dropping-particle":"","parse-names":false,"suffix":""},{"dropping-particle":"","family":"Hu","given":"W","non-dropping-particle":"","parse-names":false,"suffix":""},{"dropping-particle":"","family":"Zou","given":"S","non-dropping-particle":"","parse-names":false,"suffix":""},{"dropping-particle":"","family":"Chen","given":"L","non-dropping-particle":"","parse-names":false,"suffix":""},{"dropping-particle":"","family":"Yao","given":"L","non-dropping-particle":"","parse-names":false,"suffix":""},{"dropping-particle":"","family":"Luo","given":"M","non-dropping-particle":"","parse-names":false,"suffix":""},{"dropping-particle":"","family":"Chen","given":"T","non-dropping-particle":"","parse-names":false,"suffix":""},{"dropping-particle":"","family":"Deng","given":"L","non-dropping-particle":"","parse-names":false,"suffix":""},{"dropping-particle":"","family":"Liang","given":"K","non-dropping-particle":"","parse-names":false,"suffix":""},{"dropping-particle":"","family":"Song","given":"S","non-dropping-particle":"","parse-names":false,"suffix":""},{"dropping-particle":"","family":"Yang","given":"R","non-dropping-particle":"","parse-names":false,"suffix":""},{"dropping-particle":"","family":"Zheng","given":"R","non-dropping-particle":"","parse-names":false,"suffix":""},{"dropping-particle":"","family":"Gao","given":"S","non-dropping-particle":"","parse-names":false,"suffix":""},{"dropping-particle":"","family":"Gui","given":"X","non-dropping-particle":"","parse-names":false,"suffix":""},{"dropping-particle":"","family":"Ke","given":"H","non-dropping-particle":"","parse-names":false,"suffix":""},{"dropping-particle":"","family":"Hou","given":"W","non-dropping-particle":"","parse-names":false,"suffix":""},{"dropping-particle":"","family":"Lundkvist","given":"A","non-dropping-particle":"","parse-names":false,"suffix":""},{"dropping-particle":"","family":"Xiong","given":"Y","non-dropping-particle":"","parse-names":false,"suffix":""}],"id":"ITEM-1","issued":{"date-parts":[["0"]]},"title":"Restoration of leukomonocyte counts is associated with viral clearance in COVID-19 hospitalized patients","type":"article-journal"},"uris":["http://www.mendeley.com/documents/?uuid=77b77a69-f8ed-4fb4-abbe-356970c522e4"]}],"mendeley":{"formattedCitation":"&lt;sup&gt;159&lt;/sup&gt;","plainTextFormattedCitation":"159","previouslyFormattedCitation":"&lt;sup&gt;15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59</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E8B466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1C51BEC" w14:textId="5BE914A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8 (40:68)</w:t>
            </w:r>
          </w:p>
        </w:tc>
        <w:tc>
          <w:tcPr>
            <w:tcW w:w="1417" w:type="dxa"/>
            <w:shd w:val="clear" w:color="auto" w:fill="auto"/>
            <w:noWrap/>
            <w:vAlign w:val="center"/>
            <w:hideMark/>
          </w:tcPr>
          <w:p w14:paraId="1AF6E1CB" w14:textId="71E679A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1 (unclear)</w:t>
            </w:r>
          </w:p>
        </w:tc>
        <w:tc>
          <w:tcPr>
            <w:tcW w:w="1597" w:type="dxa"/>
            <w:vAlign w:val="center"/>
          </w:tcPr>
          <w:p w14:paraId="4510476E" w14:textId="58A2BF1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73A51F7" w14:textId="3FB8707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37.4-39.1</w:t>
            </w:r>
            <w:r w:rsidRPr="0072164E">
              <w:rPr>
                <w:rFonts w:ascii="Arial" w:eastAsia="Arial" w:hAnsi="Arial" w:cs="Arial"/>
                <w:color w:val="000000" w:themeColor="text1"/>
                <w:sz w:val="16"/>
                <w:szCs w:val="16"/>
              </w:rPr>
              <w:t>°C</w:t>
            </w:r>
          </w:p>
          <w:p w14:paraId="2F1F2767" w14:textId="52ED05E2"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53A0FEF2" w14:textId="3E592551" w:rsidTr="0072164E">
        <w:trPr>
          <w:trHeight w:val="320"/>
        </w:trPr>
        <w:tc>
          <w:tcPr>
            <w:tcW w:w="2267" w:type="dxa"/>
            <w:shd w:val="clear" w:color="auto" w:fill="auto"/>
            <w:noWrap/>
            <w:vAlign w:val="center"/>
            <w:hideMark/>
          </w:tcPr>
          <w:p w14:paraId="6D9F52FF" w14:textId="78BAFE6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 The clinical outcomes of COVID-19 patients in Hubei and other areas are different. We aim to investigate the epidemiological and clinical characteristics of patient with COVID-19 in Hunan which is adjacent to Hubei. Methods: In this double-center, observational study, we recruited all consecutive patients with laboratory confirmed COVID-19 from January 23 to February 14, 2020 in two designated hospitals in Hunan province, China. Epidemiological and clinical data from patients' electronic medical records were collected and compared between mild, moderate and severe/critical group in detail. Clinical outcomes were followed up to February 20, 2020. Findings: 291 patients with COVID-19 were categorized into mild group (10.0%), moderate group (72.8%) and severe/critical group (17.2%). The median age of all patients was 46 years (49.8% were male). 86.6% patients had an indirect exposure history. The proportion of patients that had been to Wuhan in severe/critical group (48.0% vs 17.2%, p=0.006) and moderate group (43.4% vs 17.2%, p=0.007) were higher than mild group. Fever (68.7%), cough (60.5%), and fatigue (31.6%) were common symptoms especially for severe and critical patients. Typical lung imaging finding were bilateral and unilateral ground glass opacity or consolidation. Leukopenia, lymphopenia and eosinopenia occurred in 36.1%, 22.7% and 50.2% patients respectively. Increased fibrinogen was detected in 45 of 58 (77.6%) patients with available results. 29 of 44 (65.9%) or 22 of 40 (55.0%) patients were positive in Mycoplasma pneumonia or Chlamydia pneumonia antibody test respectively. Compared with mild or moderate group, severe/critical group had a relative higher level of neutrophil, Neutrophil-to-Lymphocyte Ratio, h-CRP, ESR, CK, CK-MB, LDH, D-dimer, and a lower level of lymphocyte, eosinophils, platelet, HDL and sodium (all p&lt;0.01). Most patients received antiviral therapy and Chinese Medicine therapy. As of February 20, 2020, 159 (54.6%) patients were discharged and 2 (0.7%) patients died during hospitalization. The median length of hospital stay in discharged patients was 12 days (IQR: 10-15). Interpretation: The epidemiological and clinical characteristics of COVID-19 patients in Hunan is different from patients in Wuhan. The proportion of patients that had been to Wuhan in severe/critical group and moderate group were higher than mild group. Laboratory and imaging examination can assist in the diagnosis and classification of…","author":[{"dropping-particle":"","family":"Chen","given":"X","non-dropping-particle":"","parse-names":false,"suffix":""},{"dropping-particle":"","family":"Zheng","given":"F","non-dropping-particle":"","parse-names":false,"suffix":""},{"dropping-particle":"","family":"Qing","given":"Y","non-dropping-particle":"","parse-names":false,"suffix":""},{"dropping-particle":"","family":"Ding","given":"S","non-dropping-particle":"","parse-names":false,"suffix":""},{"dropping-particle":"","family":"Yang","given":"D","non-dropping-particle":"","parse-names":false,"suffix":""},{"dropping-particle":"","family":"Lei","given":"C","non-dropping-particle":"","parse-names":false,"suffix":""},{"dropping-particle":"","family":"Yin","given":"Z","non-dropping-particle":"","parse-names":false,"suffix":""},{"dropping-particle":"","family":"Zhou","given":"X","non-dropping-particle":"","parse-names":false,"suffix":""},{"dropping-particle":"","family":"Jiang","given":"D","non-dropping-particle":"","parse-names":false,"suffix":""},{"dropping-particle":"","family":"Zuo","given":"Q","non-dropping-particle":"","parse-names":false,"suffix":""},{"dropping-particle":"","family":"He","given":"J","non-dropping-particle":"","parse-names":false,"suffix":""},{"dropping-particle":"","family":"Lv","given":"J","non-dropping-particle":"","parse-names":false,"suffix":""},{"dropping-particle":"","family":"Chen","given":"P","non-dropping-particle":"","parse-names":false,"suffix":""},{"dropping-particle":"","family":"Chen","given":"Y","non-dropping-particle":"","parse-names":false,"suffix":""},{"dropping-particle":"","family":"Peng","given":"H","non-dropping-particle":"","parse-names":false,"suffix":""},{"dropping-particle":"","family":"Li","given":"H","non-dropping-particle":"","parse-names":false,"suffix":""},{"dropping-particle":"","family":"Xie","given":"Y","non-dropping-particle":"","parse-names":false,"suffix":""},{"dropping-particle":"","family":"Liu","given":"J","non-dropping-particle":"","parse-names":false,"suffix":""},{"dropping-particle":"","family":"Zhou","given":"Z","non-dropping-particle":"","parse-names":false,"suffix":""},{"dropping-particle":"","family":"Luo","given":"H","non-dropping-particle":"","parse-names":false,"suffix":""}],"id":"ITEM-1","issued":{"date-parts":[["0"]]},"title":"Epidemiological and clinical features of 291 cases with coronavirus disease 2019 in areas adjacent to Hubei, China: a double-center observational study","type":"article-journal"},"uris":["http://www.mendeley.com/documents/?uuid=8ea173e0-c6d8-4233-9a02-1dc04f032e2a"]}],"mendeley":{"formattedCitation":"&lt;sup&gt;160&lt;/sup&gt;","plainTextFormattedCitation":"160","previouslyFormattedCitation":"&lt;sup&gt;15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0</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39B1FCB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6BF34CB1" w14:textId="17C986B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9 (59:50)</w:t>
            </w:r>
          </w:p>
        </w:tc>
        <w:tc>
          <w:tcPr>
            <w:tcW w:w="1417" w:type="dxa"/>
            <w:shd w:val="clear" w:color="auto" w:fill="auto"/>
            <w:noWrap/>
            <w:vAlign w:val="center"/>
            <w:hideMark/>
          </w:tcPr>
          <w:p w14:paraId="36B68B2D" w14:textId="5529EA6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 (unclear)</w:t>
            </w:r>
          </w:p>
        </w:tc>
        <w:tc>
          <w:tcPr>
            <w:tcW w:w="1597" w:type="dxa"/>
            <w:vAlign w:val="center"/>
          </w:tcPr>
          <w:p w14:paraId="74134FBB" w14:textId="254396B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5C013967" w14:textId="4D7FD0B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8"/>
                <w:szCs w:val="18"/>
              </w:rPr>
              <w:t>≥37.5°</w:t>
            </w:r>
            <w:r w:rsidRPr="0072164E">
              <w:rPr>
                <w:rFonts w:ascii="Arial" w:eastAsia="Arial" w:hAnsi="Arial" w:cs="Arial"/>
                <w:color w:val="000000" w:themeColor="text1"/>
                <w:sz w:val="16"/>
                <w:szCs w:val="16"/>
              </w:rPr>
              <w:t xml:space="preserve"> C</w:t>
            </w:r>
          </w:p>
        </w:tc>
      </w:tr>
      <w:tr w:rsidR="00EF39F4" w:rsidRPr="0072164E" w14:paraId="15A87CF8" w14:textId="7F03D6AF" w:rsidTr="0072164E">
        <w:trPr>
          <w:trHeight w:val="320"/>
        </w:trPr>
        <w:tc>
          <w:tcPr>
            <w:tcW w:w="2267" w:type="dxa"/>
            <w:shd w:val="clear" w:color="auto" w:fill="auto"/>
            <w:noWrap/>
            <w:vAlign w:val="center"/>
            <w:hideMark/>
          </w:tcPr>
          <w:p w14:paraId="62617CED" w14:textId="07FC9E7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03.20030833","abstract":"Background With the emergence of 4rd generation transmission, the prevention and treatment of the novel coronavirus disease 2019 (COVID-19) has entered a new period. We aimed to report several changes in the clinical characteristics at admission of patients with COVID-19. Methods Clinical records and laboratory results of patients suffering from COVID-19 were retrospectively reviewed and matched with the admission dates to analyze the changes in characteristics at the onset of illness. Results Of the 89 affected patients, 31 [34.8%] patients were admitted from January 16 to 22, and 58 [65.2%] were admitted from January 23 to 29. Patients were admitted with more systemic symptoms, such as fever (21 [67.7%] of 31), fatigue (13 [41.9%] of 31), and myalgia (7 [22.6%] of 31), before January 23. More patients (10 [32.3%] of 31) admitted before January 23 had a small amount of sputum production compared with a smaller proportion (4 [6.9%] of 58) of the patients admitted after January 23. Other symptoms, such as cough, nausea, diarrhea, and chest tightness, were not significantly different between the two groups. In addition, the group admitted before January 23 had a larger proportion of patients with reduced lymphocyte (13 [54.2%] of 24), CD3 (11 [54.4%] of 21), and CD8 (9 [42.9%] of 21) counts and elevated serum amyloid A (SAA, 18 [75%] of 24). Conclusions The initial symptoms of recently infected patients seem more insidious, indicating that the new coronavirus may gradually evolve into a virus similar to influenza and latent in asymptomatic carriers for a long time.","author":[{"dropping-particle":"","family":"Chen","given":"Z","non-dropping-particle":"","parse-names":false,"suffix":""},{"dropping-particle":"","family":"Hu","given":"J","non-dropping-particle":"","parse-names":false,"suffix":""},{"dropping-particle":"","family":"Zhang","given":"Z","non-dropping-particle":"","parse-names":false,"suffix":""},{"dropping-particle":"","family":"Jiang","given":"S","non-dropping-particle":"","parse-names":false,"suffix":""},{"dropping-particle":"","family":"Wang","given":"T","non-dropping-particle":"","parse-names":false,"suffix":""},{"dropping-particle":"","family":"Shi","given":"Z","non-dropping-particle":"","parse-names":false,"suffix":""},{"dropping-particle":"","family":"Zhang","given":"Z","non-dropping-particle":"","parse-names":false,"suffix":""}],"id":"ITEM-1","issued":{"date-parts":[["0"]]},"title":"Caution: The clinical characteristics of COVID-19 patients at admission are changing","type":"article-journal"},"uris":["http://www.mendeley.com/documents/?uuid=55d7196d-0882-48bc-8b34-c39f31a96381"]}],"mendeley":{"formattedCitation":"&lt;sup&gt;161&lt;/sup&gt;","plainTextFormattedCitation":"161","previouslyFormattedCitation":"&lt;sup&gt;15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1</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44B4123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BE53F72" w14:textId="2941B14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10 (48:62)</w:t>
            </w:r>
          </w:p>
        </w:tc>
        <w:tc>
          <w:tcPr>
            <w:tcW w:w="1417" w:type="dxa"/>
            <w:shd w:val="clear" w:color="auto" w:fill="auto"/>
            <w:noWrap/>
            <w:vAlign w:val="center"/>
            <w:hideMark/>
          </w:tcPr>
          <w:p w14:paraId="12E6A9DD" w14:textId="37EDA4A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774D56DA" w14:textId="005816B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528813FF" w14:textId="4AC6F6C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3454F82" w14:textId="3C891194" w:rsidTr="0072164E">
        <w:trPr>
          <w:trHeight w:val="320"/>
        </w:trPr>
        <w:tc>
          <w:tcPr>
            <w:tcW w:w="2267" w:type="dxa"/>
            <w:shd w:val="clear" w:color="auto" w:fill="auto"/>
            <w:noWrap/>
            <w:vAlign w:val="center"/>
            <w:hideMark/>
          </w:tcPr>
          <w:p w14:paraId="7BCEFC00" w14:textId="5099D62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lastRenderedPageBreak/>
              <w:t>Che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ims: Studies have indicated that chloroquine (CQ) shows antagonism against COVID-19 in vitro. However, evidence regarding its effects in patients is limited. This study aims to evaluate the efficacy of hydroxychloroquine (HCQ) in the treatment of patients with COVID-19. Main methods: From February 4 to February 28, 2020, 62 patients suffering from COVID-19 were diagnosed and admitted to Renmin Hospital of Wuhan University. All participants were randomized in a parallel-group trial, 31 patients were assigned to receive an additional 5-day HCQ (400 mg/d) treatment, Time to clinical recovery (TTCR), clinical characteristics, and radiological results were assessed at baseline and 5 days after treatment to evaluate the effect of HCQ. Key findings: For the 62 COVID-19 patients, 46.8% (29 of 62) were male and 53.2% (33 of 62) were female, the mean age was 44.7 (15.3) years. No difference in the age and sex distribution between the control group and the HCQ group. But for TTCR, the body temperature recovery time and the cough remission time were significantly shortened in the HCQ treatment group. Besides, a larger proportion of patients with improved pneumonia in the HCQ treatment group (80.6%, 25 of 32) compared with the control group (54.8%, 17 of 32). Notably, all 4 patients progressed to severe illness that occurred in the control group. However, there were 2 patients with mild adverse reactions in the HCQ treatment group. Significance: Among patients with COVID-19, the use of HCQ could significantly shorten TTCR and promote the absorption of pneumonia.","author":[{"dropping-particle":"","family":"Chen","given":"Z","non-dropping-particle":"","parse-names":false,"suffix":""},{"dropping-particle":"","family":"Hu","given":"J","non-dropping-particle":"","parse-names":false,"suffix":""},{"dropping-particle":"","family":"Zhang","given":"Z","non-dropping-particle":"","parse-names":false,"suffix":""},{"dropping-particle":"","family":"Shan Jiang","given":"S","non-dropping-particle":"","parse-names":false,"suffix":""},{"dropping-particle":"","family":"Han","given":"S","non-dropping-particle":"","parse-names":false,"suffix":""},{"dropping-particle":"","family":"Yan","given":"D","non-dropping-particle":"","parse-names":false,"suffix":""},{"dropping-particle":"","family":"Zhuang","given":"R","non-dropping-particle":"","parse-names":false,"suffix":""},{"dropping-particle":"","family":"Hu","given":"B","non-dropping-particle":"","parse-names":false,"suffix":""},{"dropping-particle":"","family":"Zhang","given":"Z","non-dropping-particle":"","parse-names":false,"suffix":""}],"id":"ITEM-1","issued":{"date-parts":[["0"]]},"note":"reported as time with symptoms","title":"Efficacy of hydroxychloroquine in patients with COVID-19: results of a randomized clinical trial","type":"article-journal"},"uris":["http://www.mendeley.com/documents/?uuid=3daf45ef-4ff8-49d9-89f7-9204ac1a33a3"]}],"mendeley":{"formattedCitation":"&lt;sup&gt;162&lt;/sup&gt;","plainTextFormattedCitation":"162","previouslyFormattedCitation":"&lt;sup&gt;16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2</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E09B1A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67E9058" w14:textId="583A133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28 (60:68)</w:t>
            </w:r>
          </w:p>
        </w:tc>
        <w:tc>
          <w:tcPr>
            <w:tcW w:w="1417" w:type="dxa"/>
            <w:shd w:val="clear" w:color="auto" w:fill="auto"/>
            <w:noWrap/>
            <w:vAlign w:val="center"/>
            <w:hideMark/>
          </w:tcPr>
          <w:p w14:paraId="579BFD72" w14:textId="7CEFBD7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lt;20 to &gt;65)</w:t>
            </w:r>
          </w:p>
        </w:tc>
        <w:tc>
          <w:tcPr>
            <w:tcW w:w="1597" w:type="dxa"/>
            <w:vAlign w:val="center"/>
          </w:tcPr>
          <w:p w14:paraId="631E9F01" w14:textId="431A7DBD" w:rsidR="00EF39F4" w:rsidRPr="0072164E" w:rsidRDefault="00EF39F4" w:rsidP="00EF39F4">
            <w:pPr>
              <w:jc w:val="right"/>
              <w:rPr>
                <w:rFonts w:ascii="Arial" w:eastAsia="Arial" w:hAnsi="Arial" w:cs="Arial"/>
                <w:color w:val="000000" w:themeColor="text1"/>
                <w:sz w:val="16"/>
                <w:szCs w:val="16"/>
                <w:lang w:eastAsia="en-GB"/>
              </w:rPr>
            </w:pPr>
            <w:r w:rsidRPr="0072164E">
              <w:rPr>
                <w:rFonts w:ascii="Arial" w:eastAsia="Arial" w:hAnsi="Arial" w:cs="Arial"/>
                <w:color w:val="000000" w:themeColor="text1"/>
                <w:sz w:val="16"/>
                <w:szCs w:val="16"/>
                <w:lang w:eastAsia="en-GB"/>
              </w:rPr>
              <w:t>RT-PCR</w:t>
            </w:r>
          </w:p>
        </w:tc>
        <w:tc>
          <w:tcPr>
            <w:tcW w:w="1701" w:type="dxa"/>
            <w:vAlign w:val="center"/>
          </w:tcPr>
          <w:p w14:paraId="7F38980F" w14:textId="4E6BE130" w:rsidR="00EF39F4" w:rsidRPr="0072164E" w:rsidRDefault="00EF39F4" w:rsidP="00EF39F4">
            <w:pPr>
              <w:pStyle w:val="Heading2"/>
              <w:jc w:val="right"/>
              <w:rPr>
                <w:rFonts w:ascii="Arial" w:eastAsia="Arial" w:hAnsi="Arial" w:cs="Arial"/>
                <w:color w:val="000000" w:themeColor="text1"/>
                <w:sz w:val="16"/>
                <w:szCs w:val="16"/>
                <w:lang w:eastAsia="en-GB"/>
              </w:rPr>
            </w:pPr>
            <w:r w:rsidRPr="0072164E">
              <w:rPr>
                <w:rFonts w:ascii="Arial" w:eastAsia="Arial" w:hAnsi="Arial" w:cs="Arial"/>
                <w:color w:val="000000" w:themeColor="text1"/>
                <w:sz w:val="16"/>
                <w:szCs w:val="16"/>
                <w:lang w:eastAsia="en-GB"/>
              </w:rPr>
              <w:t xml:space="preserve">Not defined </w:t>
            </w:r>
          </w:p>
        </w:tc>
      </w:tr>
      <w:tr w:rsidR="00EF39F4" w:rsidRPr="0072164E" w14:paraId="013D4DE6" w14:textId="2CA83F04" w:rsidTr="0072164E">
        <w:trPr>
          <w:trHeight w:val="320"/>
        </w:trPr>
        <w:tc>
          <w:tcPr>
            <w:tcW w:w="2267" w:type="dxa"/>
            <w:shd w:val="clear" w:color="auto" w:fill="auto"/>
            <w:noWrap/>
            <w:vAlign w:val="center"/>
            <w:hideMark/>
          </w:tcPr>
          <w:p w14:paraId="6507F28F" w14:textId="53C1F43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Cu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s of March 2, 2020, SARS-CoV-2 has infected more than 80174 people and caused 2915 deaths in China. This virus rapidly spreads to 56 countries worldwide. Thus, in order to effectively block its transmission, it is urgent to uncover all the possible transmission routes of SARS-CoV-2. Methods: From January 28 to February 18, 2020, 35 female patients diagnosed with COVID-19 in Tongji Hospital were included in this descriptive study. The gynecologic history, clinical characteristics, laboratory findings and chest computed tomography (CT) of all patients were recorded in detail. To examine whether there is sexual transmission through vaginal from female to her partner, we employed real-time polymerase chain reaction testing (RT-PCR) to detect SARS-CoV-2 in vaginal environment (including vaginal discharge, cervical or vaginal residual exfoliated cells) and anal swab samples, and inquired recent sexual behaviors from the patients. Findings: The age range of the 35 patients with COVID-19 was 37-88 years. Over 50% patients infected with SARS-CoV-2 had chronic diseases. We tested the vaginal environment and anal swabs from the 35 female patients with COVID-19 and found that only an anal swab sample from one patient was positive for SARS-CoV-2. All the samples from vaginal environment were negative for SARS-CoV-2. The infection rate of the patients' sexual partner was 42.9%. Additionally, two female patients admitted having sex with their partners during a possible infection incubation period, while one patient's partner was uninfected and the other patient's partner was diagnosed with COVID-19 (after the diagnosis of the female patient). Conclusion: No positive RT-PCR result was found in the vaginal environment perhaps due to the lack of ACE2 expression, which is the receptor of SARS-CoV-2, in the vagina and cervix tissues (human protein atlas). The results from this study show no evidence of transmission of SARS-CoV-2 through vaginal sex from female to her partner. However, the risk of infection of non vaginal sex and other intimate contacts during vaginal sex should not be ignored.","author":[{"dropping-particle":"","family":"Cui","given":"P","non-dropping-particle":"","parse-names":false,"suffix":""},{"dropping-particle":"","family":"Chen","given":"Z","non-dropping-particle":"","parse-names":false,"suffix":""},{"dropping-particle":"","family":"Wang","given":"T","non-dropping-particle":"","parse-names":false,"suffix":""},{"dropping-particle":"","family":"Dai","given":"J","non-dropping-particle":"","parse-names":false,"suffix":""},{"dropping-particle":"","family":"Zhang","given":"J","non-dropping-particle":"","parse-names":false,"suffix":""},{"dropping-particle":"","family":"Ding","given":"T","non-dropping-particle":"","parse-names":false,"suffix":""},{"dropping-particle":"","family":"Jiang","given":"J","non-dropping-particle":"","parse-names":false,"suffix":""},{"dropping-particle":"","family":"Liu","given":"J","non-dropping-particle":"","parse-names":false,"suffix":""},{"dropping-particle":"","family":"Zhang","given":"C","non-dropping-particle":"","parse-names":false,"suffix":""},{"dropping-particle":"","family":"Shan","given":"W","non-dropping-particle":"","parse-names":false,"suffix":""},{"dropping-particle":"","family":"Wang","given":"S","non-dropping-particle":"","parse-names":false,"suffix":""},{"dropping-particle":"","family":"Rong","given":"Y","non-dropping-particle":"","parse-names":false,"suffix":""},{"dropping-particle":"","family":"Chang","given":"J","non-dropping-particle":"","parse-names":false,"suffix":""},{"dropping-particle":"","family":"Miao","given":"X","non-dropping-particle":"","parse-names":false,"suffix":""},{"dropping-particle":"","family":"Ma","given":"X","non-dropping-particle":"","parse-names":false,"suffix":""},{"dropping-particle":"","family":"Wang","given":"S","non-dropping-particle":"","parse-names":false,"suffix":""}],"id":"ITEM-1","issued":{"date-parts":[["0"]]},"title":"Clinical features and sexual transmission potential of SARS-CoV-2 infected female patients: a descriptive study in Wuhan, China","type":"article-journal"},"uris":["http://www.mendeley.com/documents/?uuid=732a82fe-a05a-4c36-a946-c8628659c44e"]}],"mendeley":{"formattedCitation":"&lt;sup&gt;163&lt;/sup&gt;","plainTextFormattedCitation":"163","previouslyFormattedCitation":"&lt;sup&gt;16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3</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B76086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03FF587B" w14:textId="46FFB71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2 (74:58)</w:t>
            </w:r>
          </w:p>
        </w:tc>
        <w:tc>
          <w:tcPr>
            <w:tcW w:w="1417" w:type="dxa"/>
            <w:shd w:val="clear" w:color="auto" w:fill="auto"/>
            <w:noWrap/>
            <w:vAlign w:val="center"/>
            <w:hideMark/>
          </w:tcPr>
          <w:p w14:paraId="5753D5FB" w14:textId="4E58637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34 (unclear)</w:t>
            </w:r>
          </w:p>
        </w:tc>
        <w:tc>
          <w:tcPr>
            <w:tcW w:w="1597" w:type="dxa"/>
            <w:vAlign w:val="center"/>
          </w:tcPr>
          <w:p w14:paraId="6050CC35" w14:textId="3091905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9CC1DC1" w14:textId="09C56B2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37.3</w:t>
            </w:r>
          </w:p>
        </w:tc>
      </w:tr>
      <w:tr w:rsidR="00EF39F4" w:rsidRPr="0072164E" w14:paraId="333FC6B7" w14:textId="7133BBBA" w:rsidTr="0072164E">
        <w:trPr>
          <w:trHeight w:val="320"/>
        </w:trPr>
        <w:tc>
          <w:tcPr>
            <w:tcW w:w="2267" w:type="dxa"/>
            <w:shd w:val="clear" w:color="auto" w:fill="auto"/>
            <w:noWrap/>
            <w:vAlign w:val="center"/>
            <w:hideMark/>
          </w:tcPr>
          <w:p w14:paraId="27E21259" w14:textId="33170F1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D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outbreak of COVID-19 caused by a novel Coronavirus (termed SARS-CoV-2) has spread to over 140 countries around the world. Currently, reverse transcription quantitative qPCR (RT-qPCR) is used as the gold standard for diagnostics of SARS-CoV-2. However, the positive rate of RT-qPCR assay of pharyngeal swab samples are reported to vary from 30~60%. More accurate and sensitive methods are urgently needed to support the quality assurance of the RT-qPCR or as an alternative diagnostic approach. METHODSWe established a reverse transcription digital PCR (RT-dPCR) protocol to detect SARS-CoV-2 on 194 clinical pharyngeal swab samples, including 103 suspected patients, 75 close contacts and 16 supposed convalescents. RESULTS: The limit of blanks (LoBs) of the RT-dPCR assays were ~1.6, ~1.6 and ~0.8 copies/reaction for ORF 1ab, N and E genes, respectively. The limit of detection (LoD) was 2 copies/reaction. For the 103 fever suspected patients, the sensitivity of SARS-CoV-2 detection was significantly improved from 28.2% by RT-qPCR to 87.4% by RT-dPCR. For close contacts, the suspect rate was greatly decreased from 21% down to 1%. The overall sensitivity, specificity and diagnostic accuracy of RT-dPCR were 90%, 100% and 93 %, respectively. In addition, quantification of the viral load for convalescents by RT-dPCR showed that a longer observation period was needed in the hospital for elderly patients. CONCLUSION: RT-dPCR could be a confirmatory method for suspected patients diagnosed by RT-qPCR. Furthermore, RT-dPCR was more sensitive and suitable for low viral load specimens from the both patients under isolation and those under observation who may not be exhibiting clinical symptoms.","author":[{"dropping-particle":"","family":"dong","given":"l.","non-dropping-particle":"","parse-names":false,"suffix":""},{"dropping-particle":"","family":"Zhou","given":"J","non-dropping-particle":"","parse-names":false,"suffix":""},{"dropping-particle":"","family":"Niu","given":"C","non-dropping-particle":"","parse-names":false,"suffix":""},{"dropping-particle":"","family":"Wang","given":"Q","non-dropping-particle":"","parse-names":false,"suffix":""},{"dropping-particle":"","family":"Pan","given":"Y","non-dropping-particle":"","parse-names":false,"suffix":""},{"dropping-particle":"","family":"Wang","given":"X","non-dropping-particle":"","parse-names":false,"suffix":""},{"dropping-particle":"","family":"Zhang","given":"Y","non-dropping-particle":"","parse-names":false,"suffix":""},{"dropping-particle":"","family":"Yang","given":"J","non-dropping-particle":"","parse-names":false,"suffix":""},{"dropping-particle":"","family":"Liu","given":"M","non-dropping-particle":"","parse-names":false,"suffix":""},{"dropping-particle":"","family":"Zhao","given":"Y","non-dropping-particle":"","parse-names":false,"suffix":""},{"dropping-particle":"","family":"Peng","given":"T","non-dropping-particle":"","parse-names":false,"suffix":""},{"dropping-particle":"","family":"Xie","given":"J","non-dropping-particle":"","parse-names":false,"suffix":""},{"dropping-particle":"","family":"Gao","given":"Y.","non-dropping-particle":"","parse-names":false,"suffix":""},{"dropping-particle":"","family":"Wang","given":"D","non-dropping-particle":"","parse-names":false,"suffix":""},{"dropping-particle":"","family":"Zhao","given":"Y.","non-dropping-particle":"","parse-names":false,"suffix":""},{"dropping-particle":"","family":"Dai","given":"X","non-dropping-particle":"","parse-names":false,"suffix":""},{"dropping-particle":"","family":"Fang","given":"X.","non-dropping-particle":"","parse-names":false,"suffix":""}],"id":"ITEM-1","issued":{"date-parts":[["0"]]},"note":"no symptoms data","title":"Highly accurate and sensitive diagnostic detection of SARS-CoV-2 by digital PCR","type":"article-journal"},"uris":["http://www.mendeley.com/documents/?uuid=ceff94aa-ceba-4b0a-9190-1527063cadd3"]}],"mendeley":{"formattedCitation":"&lt;sup&gt;164&lt;/sup&gt;","plainTextFormattedCitation":"164","previouslyFormattedCitation":"&lt;sup&gt;16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4</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464E46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0D95612" w14:textId="5B20ABB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5 (72:63)</w:t>
            </w:r>
          </w:p>
        </w:tc>
        <w:tc>
          <w:tcPr>
            <w:tcW w:w="1417" w:type="dxa"/>
            <w:shd w:val="clear" w:color="auto" w:fill="auto"/>
            <w:noWrap/>
            <w:vAlign w:val="center"/>
            <w:hideMark/>
          </w:tcPr>
          <w:p w14:paraId="1FCA40AA" w14:textId="180A03B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0E419B71" w14:textId="086A986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w:t>
            </w:r>
            <w:proofErr w:type="spellStart"/>
            <w:r w:rsidRPr="0072164E">
              <w:rPr>
                <w:rFonts w:ascii="Arial" w:eastAsia="Times New Roman" w:hAnsi="Arial" w:cs="Arial"/>
                <w:color w:val="000000" w:themeColor="text1"/>
                <w:sz w:val="16"/>
                <w:szCs w:val="16"/>
                <w:lang w:eastAsia="en-GB"/>
              </w:rPr>
              <w:t>dPCR</w:t>
            </w:r>
            <w:proofErr w:type="spellEnd"/>
          </w:p>
        </w:tc>
        <w:tc>
          <w:tcPr>
            <w:tcW w:w="1701" w:type="dxa"/>
            <w:vAlign w:val="center"/>
          </w:tcPr>
          <w:p w14:paraId="2C685BF4" w14:textId="7F60136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Fever data not extracted</w:t>
            </w:r>
          </w:p>
        </w:tc>
      </w:tr>
      <w:tr w:rsidR="00EF39F4" w:rsidRPr="0072164E" w14:paraId="52896B66" w14:textId="5F7BC55D" w:rsidTr="0072164E">
        <w:trPr>
          <w:trHeight w:val="320"/>
        </w:trPr>
        <w:tc>
          <w:tcPr>
            <w:tcW w:w="2267" w:type="dxa"/>
            <w:shd w:val="clear" w:color="auto" w:fill="auto"/>
            <w:noWrap/>
            <w:vAlign w:val="center"/>
            <w:hideMark/>
          </w:tcPr>
          <w:p w14:paraId="30B71B12" w14:textId="48E18E0B"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Du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Currently, there are no approved specific antiviral agents for 2019 novel coronavirus disease (COVID-19). In this study, ten severe patients confirmed by real-time viral RNA test were enrolled prospectively. One dose of 200 mL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ays after CP transfusion. The median time from onset of illness to CP transfusion was 16.5 days. After CP transfusion, the level of neutralizing antibody increased rapidly up to 1:640 in five cases, while that of the other four cases maintained at a high level (1:640). The clinical symptoms were significantly improved along with increase of oxyhemoglobin saturation within 3 days. Several parameters tended to improve as compared to pre-transfusion, including increased lymphocyte counts (0.65*109/L vs. 0.76*109/L) and decreased C-reactive protein (55.98 mg/L vs. 18.13 mg/L). Radiological examinations showed varying degrees of absorption of lung lesionswithin 7 days. The viral load was undetectable after transfusion in seven patients who had previous viremia. No severe adverse effects were observed. This study showed CP therapy was well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non-dropping-particle":"","parse-names":false,"suffix":""},{"dropping-particle":"","family":"Liu","given":"B","non-dropping-particle":"","parse-names":false,"suffix":""},{"dropping-particle":"","family":"Li","given":"C","non-dropping-particle":"","parse-names":false,"suffix":""},{"dropping-particle":"","family":"Zhang","given":"H","non-dropping-particle":"","parse-names":false,"suffix":""},{"dropping-particle":"","family":"Yu","given":"T","non-dropping-particle":"","parse-names":false,"suffix":""},{"dropping-particle":"","family":"Qu","given":"J","non-dropping-particle":"","parse-names":false,"suffix":""},{"dropping-particle":"","family":"Zhou","given":"M","non-dropping-particle":"","parse-names":false,"suffix":""},{"dropping-particle":"","family":"Chen","given":"L","non-dropping-particle":"","parse-names":false,"suffix":""},{"dropping-particle":"","family":"Meng","given":"S","non-dropping-particle":"","parse-names":false,"suffix":""},{"dropping-particle":"","family":"Hu","given":"Y","non-dropping-particle":"","parse-names":false,"suffix":""},{"dropping-particle":"","family":"Peng","given":"C","non-dropping-particle":"","parse-names":false,"suffix":""},{"dropping-particle":"","family":"Yuan","given":"M","non-dropping-particle":"","parse-names":false,"suffix":""},{"dropping-particle":"","family":"Huang","given":"J","non-dropping-particle":"","parse-names":false,"suffix":""},{"dropping-particle":"","family":"Wang","given":"Z","non-dropping-particle":"","parse-names":false,"suffix":""},{"dropping-particle":"","family":"Yu","given":"J","non-dropping-particle":"","parse-names":false,"suffix":""},{"dropping-particle":"","family":"Gao","given":"X","non-dropping-particle":"","parse-names":false,"suffix":""},{"dropping-particle":"","family":"Wang","given":"D","non-dropping-particle":"","parse-names":false,"suffix":""},{"dropping-particle":"","family":"Yu","given":"X","non-dropping-particle":"","parse-names":false,"suffix":""},{"dropping-particle":"","family":"Li","given":"L","non-dropping-particle":"","parse-names":false,"suffix":""},{"dropping-particle":"","family":"Zhang","given":"J","non-dropping-particle":"","parse-names":false,"suffix":""},{"dropping-particle":"","family":"Wu","given":"X","non-dropping-particle":"","parse-names":false,"suffix":""},{"dropping-particle":"","family":"Li","given":"B","non-dropping-particle":"","parse-names":false,"suffix":""},{"dropping-particle":"","family":"Yu","given":"Y","non-dropping-particle":"","parse-names":false,"suffix":""},{"dropping-particle":"","family":"Chen","given":"W","non-dropping-particle":"","parse-names":false,"suffix":""},{"dropping-particle":"","family":"Peng","given":"Y","non-dropping-particle":"","parse-names":false,"suffix":""},{"dropping-particle":"","family":"Hu","given":"Y","non-dropping-particle":"","parse-names":false,"suffix":""},{"dropping-particle":"","family":"Lin","given":"L","non-dropping-particle":"","parse-names":false,"suffix":""},{"dropping-particle":"","family":"Liu","given":"X","non-dropping-particle":"","parse-names":false,"suffix":""},{"dropping-particle":"","family":"Huang","given":"S","non-dropping-particle":"","parse-names":false,"suffix":""},{"dropping-particle":"","family":"Zhou","given":"Z","non-dropping-particle":"","parse-names":false,"suffix":""},{"dropping-particle":"","family":"Zhang","given":"L","non-dropping-particle":"","parse-names":false,"suffix":""},{"dropping-particle":"","family":"Wang","given":"Y","non-dropping-particle":"","parse-names":false,"suffix":""},{"dropping-particle":"","family":"Zhang","given":"Z","non-dropping-particle":"","parse-names":false,"suffix":""},{"dropping-particle":"","family":"Deng","given":"K","non-dropping-particle":"","parse-names":false,"suffix":""},{"dropping-particle":"","family":"Xia","given":"Z","non-dropping-particle":"","parse-names":false,"suffix":""},{"dropping-particle":"","family":"Gong","given":"Q","non-dropping-particle":"","parse-names":false,"suffix":""},{"dropping-particle":"","family":"Zhang","given":"W","non-dropping-particle":"","parse-names":false,"suffix":""},{"dropping-particle":"","family":"Zheng","given":"X","non-dropping-particle":"","parse-names":false,"suffix":""},{"dropping-particle":"","family":"Liu","given":"Y","non-dropping-particle":"","parse-names":false,"suffix":""},{"dropping-particle":"","family":"Yang","given":"H","non-dropping-particle":"","parse-names":false,"suffix":""},{"dropping-particle":"","family":"Zhou","given":"D","non-dropping-particle":"","parse-names":false,"suffix":""},{"dropping-particle":"","family":"Yu","given":"D","non-dropping-particle":"","parse-names":false,"suffix":""},{"dropping-particle":"","family":"Hou","given":"J","non-dropping-particle":"","parse-names":false,"suffix":""},{"dropping-particle":"","family":"Shi","given":"Z","non-dropping-particle":"","parse-names":false,"suffix":""},{"dropping-particle":"","family":"Chen","given":"S","non-dropping-particle":"","parse-names":false,"suffix":""},{"dropping-particle":"","family":"Chen","given":"Z","non-dropping-particle":"","parse-names":false,"suffix":""},{"dropping-particle":"","family":"Zhang","given":"X.-x.","non-dropping-particle":"","parse-names":false,"suffix":""},{"dropping-particle":"","family":"Yang","given":"X","non-dropping-particle":"","parse-names":false,"suffix":""}],"id":"ITEM-1","issued":{"date-parts":[["0"]]},"title":"The feasibility of convalescent plasma therapy in severe COVID-19 patients: a pilot study","type":"article-journal"},"uris":["http://www.mendeley.com/documents/?uuid=62d48b72-d902-4dee-b921-6d477f4a90a0"]}],"mendeley":{"formattedCitation":"&lt;sup&gt;165&lt;/sup&gt;","plainTextFormattedCitation":"165","previouslyFormattedCitation":"&lt;sup&gt;16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5</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4577804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FBB4F7E" w14:textId="0F68D06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6 (66:70)</w:t>
            </w:r>
          </w:p>
        </w:tc>
        <w:tc>
          <w:tcPr>
            <w:tcW w:w="1417" w:type="dxa"/>
            <w:shd w:val="clear" w:color="auto" w:fill="auto"/>
            <w:noWrap/>
            <w:vAlign w:val="center"/>
            <w:hideMark/>
          </w:tcPr>
          <w:p w14:paraId="4882D033" w14:textId="620415D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5-89)</w:t>
            </w:r>
          </w:p>
        </w:tc>
        <w:tc>
          <w:tcPr>
            <w:tcW w:w="1597" w:type="dxa"/>
            <w:vAlign w:val="center"/>
          </w:tcPr>
          <w:p w14:paraId="6381ECEE" w14:textId="4168216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42F75DE5" w14:textId="1DA720E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299154C" w14:textId="443ACDCC" w:rsidTr="0072164E">
        <w:trPr>
          <w:trHeight w:val="320"/>
        </w:trPr>
        <w:tc>
          <w:tcPr>
            <w:tcW w:w="2267" w:type="dxa"/>
            <w:shd w:val="clear" w:color="auto" w:fill="auto"/>
            <w:noWrap/>
            <w:vAlign w:val="center"/>
            <w:hideMark/>
          </w:tcPr>
          <w:p w14:paraId="7CEA0D48" w14:textId="45FD52A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COVID-19 is an emerging disease caused by the SARS-CoV-2 virus; no specific medication has been identified to date. We aimed to investigate the administered medications and intervention times for patients who completely recovered from COVID-19. Methods: This single-center, retrospective, and observational study included 55 patients with COVID-19 who were transferred to Shenyang Sixth People's Hospital between January 20 and March 15, 2020. Demographic information, symptoms, laboratory indicators, treatment processes, and clinical outcomes were collected. Administered drugs and intervention times were compared in 47 and eight patients with mild and severe symptoms, respectively. Findings: All 55 patients recovered. Fifty-three patients (96.36%) received antiviral therapy, including 45 in the mild group (median treatment: 14 days; 17 received umifenovir) and all eight severe-group patients (median treatment: 17.5 days; four received lopinavir/ritonavir). Twenty-nine patients (52.72%) were administered antibiotics, including 21 in the mild group (median treatment: 13.5 days; 15 received moxifloxacin) and all eight in the severe group (median treatment: 9 days; two received linezolid). Moreover, seven patients (12.72%) were treated with glucocorticoids and nine (16.36%) with immunomodulators. Interpretation: Given the 100% recovery rate, early administration of antiviral drugs can be considered. Umifenovir may benefit patients with mild symptoms, while lopinavir/ritonavir may benefit those with severe symptoms. Prophylactic administration of common antibiotics may reduce the risk of co-infection. The use of glucocorticoids is usually not necessary.","author":[{"dropping-particle":"","family":"Fan","given":"L","non-dropping-particle":"","parse-names":false,"suffix":""},{"dropping-particle":"","family":"Liu","given":"C","non-dropping-particle":"","parse-names":false,"suffix":""},{"dropping-particle":"","family":"Li","given":"N","non-dropping-particle":"","parse-names":false,"suffix":""},{"dropping-particle":"","family":"Liu","given":"H","non-dropping-particle":"","parse-names":false,"suffix":""},{"dropping-particle":"","family":"Gu","given":"Y","non-dropping-particle":"","parse-names":false,"suffix":""},{"dropping-particle":"","family":"Liu","given":"Y","non-dropping-particle":"","parse-names":false,"suffix":""},{"dropping-particle":"","family":"Chen","given":"Y","non-dropping-particle":"","parse-names":false,"suffix":""}],"id":"ITEM-1","issued":{"date-parts":[["0"]]},"title":"Medical treatment of 55 patients with COVID-19 from seven cities in northeast China who fully recovered: a single-center, retrospective, observational study","type":"article-journal"},"uris":["http://www.mendeley.com/documents/?uuid=494ec893-a8f8-4408-80b6-de6b468e8ea3"]}],"mendeley":{"formattedCitation":"&lt;sup&gt;33&lt;/sup&gt;","plainTextFormattedCitation":"33","previouslyFormattedCitation":"&lt;sup&gt;3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3</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354FB18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013D73F" w14:textId="430F73A8"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7 (61:76)</w:t>
            </w:r>
          </w:p>
        </w:tc>
        <w:tc>
          <w:tcPr>
            <w:tcW w:w="1417" w:type="dxa"/>
            <w:shd w:val="clear" w:color="auto" w:fill="auto"/>
            <w:noWrap/>
            <w:vAlign w:val="center"/>
            <w:hideMark/>
          </w:tcPr>
          <w:p w14:paraId="19C40DD4" w14:textId="4E3EE5E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7 (20-83)</w:t>
            </w:r>
          </w:p>
        </w:tc>
        <w:tc>
          <w:tcPr>
            <w:tcW w:w="1597" w:type="dxa"/>
            <w:vAlign w:val="center"/>
          </w:tcPr>
          <w:p w14:paraId="4FE78191" w14:textId="73E1B00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A8E7C92" w14:textId="6FD9C6B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034F8E9" w14:textId="5485083C" w:rsidTr="0072164E">
        <w:trPr>
          <w:trHeight w:val="320"/>
        </w:trPr>
        <w:tc>
          <w:tcPr>
            <w:tcW w:w="2267" w:type="dxa"/>
            <w:shd w:val="clear" w:color="auto" w:fill="auto"/>
            <w:noWrap/>
            <w:vAlign w:val="center"/>
            <w:hideMark/>
          </w:tcPr>
          <w:p w14:paraId="45D2A9B3" w14:textId="2C33627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 recent outbreak of SARS-CoV-2 infection occurs mainly in China, with rapidly increasing the number of cases (namely COVID-19). Abnormal liver functions are frequently present in these patients, here we aimed to clarify the clinical features of COVID-19-related liver damage to provide some references for the clinical treatment. METHODS: In this retrospective, single-center study, we included all confirmed COVID-19 cases in Shanghai Public Health Clinical Center from January 20 to January 31, 2020. The outcomes were followed up until February 19, 2020. A total of 148 cases were analyzed for clinical features, laboratory parameters (including liver function tests), medications and the length of stay. FINDINGS: Of 148 confirmed SARS-CoV-2-infected patients, 49.3% were females and 50.7% were males. The median age was 50.5 years (interquartile range, 36-64). Patients had clinical manifestations of fever (70.1%), cough (45.3%), expectoration (26.7%) at admission. 75 patients (50.7%) showed abnormal liver functions at admission, characterized by an increased of alt, ast, GGT, AKP. Patients (n = 75) who had elevated liver function index were more likely to have a moderate-high degree fever (44% vs 27.4%; p = 0.035) and significantly present in male patients (62.67% vs 38.36%; p = 0.005). The numbers of CD4+ and CD8+ T cells were significantly lower in abnormal liver function group than those in normal liver function group. There was no statistical difference in prehospital medications between normal and abnormal liver function groups, while the utilization rate of lopinavir/ritonavir after admission was significantly higher in patients with emerging liver injury than that in patients with normal liver functions. Importantly, the emerging abnormal liver functions after admission caused a prolonged length of stay. INTERPRETATION: SARS-CoV-2 may cause the liver function damage and the Lopinavir/ritonavir should be applied carefully for the treatment of COVID-19.","author":[{"dropping-particle":"","family":"Fan","given":"Z","non-dropping-particle":"","parse-names":false,"suffix":""},{"dropping-particle":"","family":"Chen","given":"L","non-dropping-particle":"","parse-names":false,"suffix":""},{"dropping-particle":"","family":"Li","given":"J","non-dropping-particle":"","parse-names":false,"suffix":""},{"dropping-particle":"","family":"Tian","given":"C","non-dropping-particle":"","parse-names":false,"suffix":""},{"dropping-particle":"","family":"Zhang","given":"Y","non-dropping-particle":"","parse-names":false,"suffix":""},{"dropping-particle":"","family":"Huang","given":"S","non-dropping-particle":"","parse-names":false,"suffix":""},{"dropping-particle":"","family":"Liu","given":"Z","non-dropping-particle":"","parse-names":false,"suffix":""},{"dropping-particle":"","family":"Cheng","given":"J","non-dropping-particle":"","parse-names":false,"suffix":""}],"id":"ITEM-1","issued":{"date-parts":[["0"]]},"title":"Clinical Features of COVID-19 Related Liver Damage","type":"article-journal"},"uris":["http://www.mendeley.com/documents/?uuid=625fd502-cbb2-4820-bd56-23c441e3807e"]}],"mendeley":{"formattedCitation":"&lt;sup&gt;34&lt;/sup&gt;","plainTextFormattedCitation":"34","previouslyFormattedCitation":"&lt;sup&gt;3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4</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4CFCE83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1B408D24" w14:textId="42D4BA0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38 (75:63)</w:t>
            </w:r>
          </w:p>
        </w:tc>
        <w:tc>
          <w:tcPr>
            <w:tcW w:w="1417" w:type="dxa"/>
            <w:shd w:val="clear" w:color="auto" w:fill="auto"/>
            <w:noWrap/>
            <w:vAlign w:val="center"/>
            <w:hideMark/>
          </w:tcPr>
          <w:p w14:paraId="01B90B06" w14:textId="5EB6706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 (unclear)</w:t>
            </w:r>
          </w:p>
        </w:tc>
        <w:tc>
          <w:tcPr>
            <w:tcW w:w="1597" w:type="dxa"/>
            <w:vAlign w:val="center"/>
          </w:tcPr>
          <w:p w14:paraId="7D05FB78" w14:textId="7073162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T-PCR</w:t>
            </w:r>
          </w:p>
        </w:tc>
        <w:tc>
          <w:tcPr>
            <w:tcW w:w="1701" w:type="dxa"/>
            <w:vAlign w:val="center"/>
          </w:tcPr>
          <w:p w14:paraId="64A7F211" w14:textId="2A34A4B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7228BE2D" w14:textId="4F86591A" w:rsidTr="0072164E">
        <w:trPr>
          <w:trHeight w:val="320"/>
        </w:trPr>
        <w:tc>
          <w:tcPr>
            <w:tcW w:w="2267" w:type="dxa"/>
            <w:shd w:val="clear" w:color="auto" w:fill="auto"/>
            <w:noWrap/>
            <w:vAlign w:val="center"/>
            <w:hideMark/>
          </w:tcPr>
          <w:p w14:paraId="6B3DE5FF" w14:textId="5493946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e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4.02.20050955","abstract":"Background and objective: Severe acute respiratory syndrome coronavirus-2 (SARS-CoV-2)-induced coronavirus disease 2019 (COVID-19) has been pandemic worldwide. Several reports observed a reduction of lymphocytes among COVID-19 patients. However, clinical significance of lymphocyte reduction in COVID-19 patients remains unclear. The objective of this study was to analyze the association between lymphocyte reduction at early stage and the prognosis of COVID-19 patients. Methods: All 192 hospitalized patients with COVID-19 were enrolled. Electronic medical records, including demographic data, clinical characteristics, comorbidities and exposure history, were collected. Biochemical indexes on admission and chest computed tomography (CT) were detected. Patient's prognosis was followed up. Results: On admission, 84 (43.8%) patients suffered from lymphocyte reduction among COVID-19 patients. The count and percentage of lymphocytes on admission were lower among more than seventy-year-old patients than those of younger patients. Multivariate logistic regression revealed that older age was a risk factor of lymphocyte reduction. Of interest, chest CT score, a key marker of lung injury, was increased among COVID-19 patients with lymphocyte reduction. By contrast, PaCO2, SpO2 and oxygenation index, several respiratory function markers, were decreased in COVID-19 patients with lymphocyte reduction. Moreover, TBIL and DBIL, two markers of hepatic injury, creatinine and urea nitrogen, two indices of renal function, and creatine kinase, AST and LDH, three myocardial enzymes, were elevated in COVID-19 patients with lymphocyte reduction. Among 84 COVID-19 patients with lymphocyte reduction, 32.1% died. Fatality rate was obviously higher in COVID-19 patients with lymphocyte reduction than those with normal lymphocyte (RR=5.789, P&lt;0.001). Conclusion: Older COVID-19 patients are more susceptible to lymphocyte reduction. Lymphocyte reduction at early stage aggravates the severity of multiple organ injuries and elevates death risk of COVID-19 patients.","author":[{"dropping-particle":"","family":"Fei","given":"J","non-dropping-particle":"","parse-names":false,"suffix":""},{"dropping-particle":"","family":"Fu","given":"L","non-dropping-particle":"","parse-names":false,"suffix":""},{"dropping-particle":"","family":"Li","given":"Y","non-dropping-particle":"","parse-names":false,"suffix":""},{"dropping-particle":"","family":"Xiang","given":"H.-X.","non-dropping-particle":"","parse-names":false,"suffix":""},{"dropping-particle":"","family":"Xiang","given":"Y","non-dropping-particle":"","parse-names":false,"suffix":""},{"dropping-particle":"","family":"Li","given":"M.-D.","non-dropping-particle":"","parse-names":false,"suffix":""},{"dropping-particle":"","family":"Liu","given":"F.-F.","non-dropping-particle":"","parse-names":false,"suffix":""},{"dropping-particle":"","family":"Xu","given":"D.-x.","non-dropping-particle":"","parse-names":false,"suffix":""},{"dropping-particle":"","family":"Zhao","given":"H","non-dropping-particle":"","parse-names":false,"suffix":""}],"id":"ITEM-1","issued":{"date-parts":[["0"]]},"title":"Reduction of lymphocyte at early stage elevates severity and death risk of COVID-19 patients: a hospital-based case-cohort study","type":"article-journal"},"uris":["http://www.mendeley.com/documents/?uuid=9d4c949d-2306-4ba5-8878-0f83bd5569fc"]}],"mendeley":{"formattedCitation":"&lt;sup&gt;35&lt;/sup&gt;","plainTextFormattedCitation":"35","previouslyFormattedCitation":"&lt;sup&gt;3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5</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371C75B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0DADBAB" w14:textId="75F0F7F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0 (71:69)</w:t>
            </w:r>
          </w:p>
        </w:tc>
        <w:tc>
          <w:tcPr>
            <w:tcW w:w="1417" w:type="dxa"/>
            <w:shd w:val="clear" w:color="auto" w:fill="auto"/>
            <w:noWrap/>
            <w:vAlign w:val="center"/>
            <w:hideMark/>
          </w:tcPr>
          <w:p w14:paraId="5A5D5B36" w14:textId="34A288A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5-87)</w:t>
            </w:r>
          </w:p>
        </w:tc>
        <w:tc>
          <w:tcPr>
            <w:tcW w:w="1597" w:type="dxa"/>
            <w:vAlign w:val="center"/>
          </w:tcPr>
          <w:p w14:paraId="04EB0F1F" w14:textId="1BCE2D4F" w:rsidR="00EF39F4" w:rsidRPr="0072164E" w:rsidRDefault="00EF39F4" w:rsidP="00EF39F4">
            <w:pPr>
              <w:spacing w:line="259" w:lineRule="auto"/>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36F9F3D4" w14:textId="4AAC955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7D4BA8C" w14:textId="61ABDD71" w:rsidTr="0072164E">
        <w:trPr>
          <w:trHeight w:val="320"/>
        </w:trPr>
        <w:tc>
          <w:tcPr>
            <w:tcW w:w="2267" w:type="dxa"/>
            <w:shd w:val="clear" w:color="auto" w:fill="auto"/>
            <w:noWrap/>
            <w:vAlign w:val="center"/>
            <w:hideMark/>
          </w:tcPr>
          <w:p w14:paraId="2014C933" w14:textId="7F81B46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e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Currently, the prevention and control of COVID-19 outside Hubei province in China, and other countries has become more and more critically serious. We developed and validated a diagnosis aid model without CT images for early identification of suspected COVID-19 pneumonia (S-COVID-19-P) on admission in adult fever patients and made the validated model available via an online triage calculator. Patients admitted from Jan 14 to Feb 26, 2020 with the epidemiological history of exposure to COVID-19 were included [Model development (n = 132) and validation (n = 32)]. Candidate features included clinical symptoms, routine laboratory tests and other clinical information on admission. Features selection and model development were based on Lasso regression. The primary outcome is the development and validation of a diagnosis aid model for S-COVID-19-P early identification on admission. The development cohort contains 26 S-COVID-19-P and 7 confirmed COVID-19 pneumonia cases. The model performance in held-out testing set and validation cohort resulted in AUCs of 0.841 and 0.938, F-1 score of 0.571 and 0.667, recall of 1.000 and 1.000, specificity of 0.727 and 0.778, and the precision of 0.400 and 0.500. Based on this model, an optimized strategy for S-COVID-19-P early identification in fever clinics has also been designed. S-COVID-19-P could be identified early by a machine-learning model only used collected clinical information without CT images on admission in fever clinics with 100% recall score. The well performed and validated model has been deployed as an online triage tool, which is available at: https://intensivecare.shinyapps.io/COVID19/.","author":[{"dropping-particle":"","family":"Feng","given":"C","non-dropping-particle":"","parse-names":false,"suffix":""},{"dropping-particle":"","family":"Huang","given":"Z","non-dropping-particle":"","parse-names":false,"suffix":""},{"dropping-particle":"","family":"Wang","given":"L","non-dropping-particle":"","parse-names":false,"suffix":""},{"dropping-particle":"","family":"Chen","given":"X","non-dropping-particle":"","parse-names":false,"suffix":""},{"dropping-particle":"","family":"Zhai","given":"Y","non-dropping-particle":"","parse-names":false,"suffix":""},{"dropping-particle":"","family":"Zhu","given":"F","non-dropping-particle":"","parse-names":false,"suffix":""},{"dropping-particle":"","family":"Chen","given":"H","non-dropping-particle":"","parse-names":false,"suffix":""},{"dropping-particle":"","family":"Wang","given":"Y","non-dropping-particle":"","parse-names":false,"suffix":""},{"dropping-particle":"","family":"Su","given":"X","non-dropping-particle":"","parse-names":false,"suffix":""},{"dropping-particle":"","family":"Huang","given":"S","non-dropping-particle":"","parse-names":false,"suffix":""},{"dropping-particle":"","family":"Tian","given":"L","non-dropping-particle":"","parse-names":false,"suffix":""},{"dropping-particle":"","family":"Zhu","given":"W","non-dropping-particle":"","parse-names":false,"suffix":""},{"dropping-particle":"","family":"Sun","given":"W","non-dropping-particle":"","parse-names":false,"suffix":""},{"dropping-particle":"","family":"Zhang","given":"L","non-dropping-particle":"","parse-names":false,"suffix":""},{"dropping-particle":"","family":"Han","given":"Q","non-dropping-particle":"","parse-names":false,"suffix":""},{"dropping-particle":"","family":"Zhang","given":"J","non-dropping-particle":"","parse-names":false,"suffix":""},{"dropping-particle":"","family":"Pan","given":"F","non-dropping-particle":"","parse-names":false,"suffix":""},{"dropping-particle":"","family":"Chen","given":"L","non-dropping-particle":"","parse-names":false,"suffix":""},{"dropping-particle":"","family":"Zhu","given":"Z","non-dropping-particle":"","parse-names":false,"suffix":""},{"dropping-particle":"","family":"Xiao","given":"H","non-dropping-particle":"","parse-names":false,"suffix":""},{"dropping-particle":"","family":"Liu","given":"Y","non-dropping-particle":"","parse-names":false,"suffix":""},{"dropping-particle":"","family":"Liu","given":"G","non-dropping-particle":"","parse-names":false,"suffix":""},{"dropping-particle":"","family":"Chen","given":"W","non-dropping-particle":"","parse-names":false,"suffix":""},{"dropping-particle":"","family":"Li","given":"T","non-dropping-particle":"","parse-names":false,"suffix":""}],"id":"ITEM-1","issued":{"date-parts":[["0"]]},"title":"A Novel Triage Tool of Artificial Intelligence Assisted Diagnosis Aid System for Suspected COVID-19 pneumonia In Fever Clinics","type":"article-journal"},"uris":["http://www.mendeley.com/documents/?uuid=fe85d63e-0f87-417e-9f45-e5713158b6a5"]}],"mendeley":{"formattedCitation":"&lt;sup&gt;36&lt;/sup&gt;","plainTextFormattedCitation":"36","previouslyFormattedCitation":"&lt;sup&gt;3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6</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ABDF9F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83D04FA" w14:textId="386536F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1 (72:69)</w:t>
            </w:r>
          </w:p>
        </w:tc>
        <w:tc>
          <w:tcPr>
            <w:tcW w:w="1417" w:type="dxa"/>
            <w:shd w:val="clear" w:color="auto" w:fill="auto"/>
            <w:noWrap/>
            <w:vAlign w:val="center"/>
            <w:hideMark/>
          </w:tcPr>
          <w:p w14:paraId="2C810064" w14:textId="3D75700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4 (unclear)</w:t>
            </w:r>
          </w:p>
        </w:tc>
        <w:tc>
          <w:tcPr>
            <w:tcW w:w="1597" w:type="dxa"/>
            <w:vAlign w:val="center"/>
          </w:tcPr>
          <w:p w14:paraId="57A9EDAF" w14:textId="06E03F4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A9DB883" w14:textId="1538D17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1°C</w:t>
            </w:r>
          </w:p>
        </w:tc>
      </w:tr>
      <w:tr w:rsidR="00EF39F4" w:rsidRPr="0072164E" w14:paraId="010C01B1" w14:textId="7253FD2E" w:rsidTr="0072164E">
        <w:trPr>
          <w:trHeight w:val="320"/>
        </w:trPr>
        <w:tc>
          <w:tcPr>
            <w:tcW w:w="2267" w:type="dxa"/>
            <w:shd w:val="clear" w:color="auto" w:fill="auto"/>
            <w:noWrap/>
            <w:vAlign w:val="center"/>
            <w:hideMark/>
          </w:tcPr>
          <w:p w14:paraId="1705845F" w14:textId="6AA731F2"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e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determine the predictive value of CT and clinical characteristics for short-term disease progression in patients with 2019 novel coronavirus pneumonia (NCP). Materials and Methods: 224 patients with confirmed 2019 novel coronavirus (COVID-19) infection outside Wuhan who had chest CT examinations were retrospectively screened. Clinical data were obtained from electronic medical records. CT images were reviewed and scored for lesion distribution, lobe and segment involvement, ground-glass opacities, consolidation, and interstitial thickening. All included patients with moderate NCP were observed for at least 14 days from admission to determine whether they exacerbated to severe NCP (progressive group) or not (stable group). CT and clinical characteristics between the two groups were compared, and multivariate logistic regression and sensitivity analyses were performed to identify the risk factors for developing severe NCP. Results: A total of 141 patients with moderate NCP were included, of which 15 (10.6%) patients developed severe NCP during hospitalization and assigned to the progressive group. Multivariate logistic regression analysis showed that higher neutrophil-to-lymphocyte ratio (NLR) (odds ratio [OR] and 95% confidence interval [CI], 1.26 [1.04-1.53]; P = 0.018) and CT severity score (OR and 95% CI, 1.25 [1.08-1.46]; P = 0.004) on admission were independent predictors for progression to severe NCP, and sensitivity analysis confirmed the consistent results in nonimported patients but not in imported patients. However, no significant difference in lung involvement was found on CT between imported and nonimported patients (all P &gt; 0.05). Patients who were admitted more than 4 days from symptom onset tended to have more severe lung involvement. Spearman correlation analysis showed the close association between CT severity score and inflammatory indexes (r = 0.17~0.47, all P &lt; 0.05). Conclusion: CT severity score was associated with inflammatory levels and higher NLR and CT severity score on admission were independent risk factors for short-term progression in patients with NCP outside Wuhan. Furthermore, early admission and surveillance by CT should be recommended to improve clinical outcomes.","author":[{"dropping-particle":"","family":"Feng","given":"Z","non-dropping-particle":"","parse-names":false,"suffix":""},{"dropping-particle":"","family":"Yu","given":"Q","non-dropping-particle":"","parse-names":false,"suffix":""},{"dropping-particle":"","family":"Yao","given":"S","non-dropping-particle":"","parse-names":false,"suffix":""},{"dropping-particle":"","family":"Luo","given":"L","non-dropping-particle":"","parse-names":false,"suffix":""},{"dropping-particle":"","family":"Duan","given":"J","non-dropping-particle":"","parse-names":false,"suffix":""},{"dropping-particle":"","family":"Yan","given":"Z","non-dropping-particle":"","parse-names":false,"suffix":""},{"dropping-particle":"","family":"Yang","given":"M","non-dropping-particle":"","parse-names":false,"suffix":""},{"dropping-particle":"","family":"Tan","given":"H","non-dropping-particle":"","parse-names":false,"suffix":""},{"dropping-particle":"","family":"Ma","given":"M","non-dropping-particle":"","parse-names":false,"suffix":""},{"dropping-particle":"","family":"Li","given":"T","non-dropping-particle":"","parse-names":false,"suffix":""},{"dropping-particle":"","family":"Yi","given":"D","non-dropping-particle":"","parse-names":false,"suffix":""},{"dropping-particle":"","family":"Mi","given":"Z","non-dropping-particle":"","parse-names":false,"suffix":""},{"dropping-particle":"","family":"Zhao","given":"H","non-dropping-particle":"","parse-names":false,"suffix":""},{"dropping-particle":"","family":"Jiang","given":"Y","non-dropping-particle":"","parse-names":false,"suffix":""},{"dropping-particle":"","family":"He","given":"Z","non-dropping-particle":"","parse-names":false,"suffix":""},{"dropping-particle":"","family":"Li","given":"H","non-dropping-particle":"","parse-names":false,"suffix":""},{"dropping-particle":"","family":"Nie","given":"W","non-dropping-particle":"","parse-names":false,"suffix":""},{"dropping-particle":"","family":"Liu","given":"Y","non-dropping-particle":"","parse-names":false,"suffix":""},{"dropping-particle":"","family":"Zhao","given":"J","non-dropping-particle":"","parse-names":false,"suffix":""},{"dropping-particle":"","family":"Luo","given":"M","non-dropping-particle":"","parse-names":false,"suffix":""},{"dropping-particle":"","family":"Liu","given":"X","non-dropping-particle":"","parse-names":false,"suffix":""},{"dropping-particle":"","family":"Rong","given":"P","non-dropping-particle":"","parse-names":false,"suffix":""},{"dropping-particle":"","family":"Wang","given":"W","non-dropping-particle":"","parse-names":false,"suffix":""}],"id":"ITEM-1","issued":{"date-parts":[["0"]]},"title":"Early Prediction of Disease Progression in 2019 Novel Coronavirus Pneumonia Patients Outside Wuhan with CT and Clinical Characteristics","type":"article-journal"},"uris":["http://www.mendeley.com/documents/?uuid=e98ffa41-ae44-4cf4-a5f0-6dc0077d21cd"]}],"mendeley":{"formattedCitation":"&lt;sup&gt;37&lt;/sup&gt;","plainTextFormattedCitation":"37","previouslyFormattedCitation":"&lt;sup&gt;3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7</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0BC51F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0D5BB3A2" w14:textId="1DF9733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3 (unclear)</w:t>
            </w:r>
          </w:p>
        </w:tc>
        <w:tc>
          <w:tcPr>
            <w:tcW w:w="1417" w:type="dxa"/>
            <w:shd w:val="clear" w:color="auto" w:fill="auto"/>
            <w:noWrap/>
            <w:vAlign w:val="center"/>
            <w:hideMark/>
          </w:tcPr>
          <w:p w14:paraId="31E3BCE4" w14:textId="0137418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528C3024" w14:textId="71072D1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A52D4D3" w14:textId="1C47E21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CBFA8D9" w14:textId="3FC436E4" w:rsidTr="0072164E">
        <w:trPr>
          <w:trHeight w:val="320"/>
        </w:trPr>
        <w:tc>
          <w:tcPr>
            <w:tcW w:w="2267" w:type="dxa"/>
            <w:shd w:val="clear" w:color="auto" w:fill="auto"/>
            <w:noWrap/>
            <w:vAlign w:val="center"/>
            <w:hideMark/>
          </w:tcPr>
          <w:p w14:paraId="3AC7E4EF" w14:textId="055C764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 Since December 2019, more than 100,000 coronavirus disease 2019 (COVID-19) patients have been confirmed globally based on positive viral nucleic acids with real-time reverse transcriptase-polymerase chain reaction (RT-PCR). However, the association between clinical, laboratory and CT characteristics and RT-PCR results is still unclear. We sought to examine this association in detail, especially in recovered patients. Methods: We analysed data from 52 confirmed patients who had been discharged with COVID-19. The clinical, laboratory, and radiological data were dynamically recorded and compared with the admission and follow-up RT-PCR results. Results: In this cohort, 52 admitted COVID-19 patients who had confirmed positive RT-PCR results were discharged after 2 rounds of consecutively negative RT-PCR results. Compared with admission levels, CRP levels (median 4.93 mg/L [IQR: 1.78-10.20]) decreased significantly (p&lt;0.001). and lymphocyte counts (median 1.50x109/L [IQR: 1.11-1.88]) increased obviously after obtaining negative RT-PCR results (p&lt;0.001). Additionally, substantially improved inflammatory exudation was observed on chest CT except for 2 progressed patients. At the two-week follow-up after discharge, 7 patients had re-positive RT-PCR results, including the abovementioned 2 progressed patients. Among the 7 patients, new GGO was demonstrated in 2 patients. There were no significant differences in CPR levels or lymphocyte counts when comparing the negative and re-positive PCT results (all p &gt;0.05). Conclusion: Heterogeneity between CT features and RT-PCR results was found in COVID-19, especially in some recovered patients with negative RT-PCR results. Our study highlights that both RT-PCR and chest CT should be considered as the key determinants for the diagnosis and management of COVID-19 patients.","author":[{"dropping-particle":"","family":"Fu","given":"H","non-dropping-particle":"","parse-names":false,"suffix":""},{"dropping-particle":"","family":"Xu","given":"H","non-dropping-particle":"","parse-names":false,"suffix":""},{"dropping-particle":"","family":"Zhang","given":"N","non-dropping-particle":"","parse-names":false,"suffix":""},{"dropping-particle":"","family":"Xu","given":"H","non-dropping-particle":"","parse-names":false,"suffix":""},{"dropping-particle":"","family":"Li","given":"Z","non-dropping-particle":"","parse-names":false,"suffix":""},{"dropping-particle":"","family":"Chen","given":"H","non-dropping-particle":"","parse-names":false,"suffix":""},{"dropping-particle":"","family":"Xu","given":"R","non-dropping-particle":"","parse-names":false,"suffix":""},{"dropping-particle":"","family":"Sun","given":"R","non-dropping-particle":"","parse-names":false,"suffix":""},{"dropping-particle":"","family":"Wen","given":"L","non-dropping-particle":"","parse-names":false,"suffix":""},{"dropping-particle":"","family":"Xie","given":"L","non-dropping-particle":"","parse-names":false,"suffix":""},{"dropping-particle":"","family":"Liu","given":"H","non-dropping-particle":"","parse-names":false,"suffix":""},{"dropping-particle":"","family":"Zhang","given":"K","non-dropping-particle":"","parse-names":false,"suffix":""},{"dropping-particle":"","family":"Fu","given":"C","non-dropping-particle":"","parse-names":false,"suffix":""},{"dropping-particle":"","family":"Hou","given":"K","non-dropping-particle":"","parse-names":false,"suffix":""},{"dropping-particle":"","family":"Yang","given":"Z","non-dropping-particle":"","parse-names":false,"suffix":""},{"dropping-particle":"","family":"Yang","given":"M","non-dropping-particle":"","parse-names":false,"suffix":""},{"dropping-particle":"","family":"Guo","given":"Y","non-dropping-particle":"","parse-names":false,"suffix":""}],"id":"ITEM-1","issued":{"date-parts":[["0"]]},"title":"Association between Clinical, Laboratory and CT Characteristics and RT-PCR Results in the Follow-up of COVID-19 patients","type":"article-journal"},"uris":["http://www.mendeley.com/documents/?uuid=5b60b00a-a3c3-48cf-8c3d-cc7b8133dd6e"]}],"mendeley":{"formattedCitation":"&lt;sup&gt;38&lt;/sup&gt;","plainTextFormattedCitation":"38","previouslyFormattedCitation":"&lt;sup&gt;3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8</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71B79DF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0781402E" w14:textId="05C629F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8 (75:73)</w:t>
            </w:r>
          </w:p>
        </w:tc>
        <w:tc>
          <w:tcPr>
            <w:tcW w:w="1417" w:type="dxa"/>
            <w:shd w:val="clear" w:color="auto" w:fill="auto"/>
            <w:noWrap/>
            <w:vAlign w:val="center"/>
            <w:hideMark/>
          </w:tcPr>
          <w:p w14:paraId="66CF3CBD" w14:textId="3726B5C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0 (15-88)</w:t>
            </w:r>
          </w:p>
        </w:tc>
        <w:tc>
          <w:tcPr>
            <w:tcW w:w="1597" w:type="dxa"/>
            <w:vAlign w:val="center"/>
          </w:tcPr>
          <w:p w14:paraId="6BA53197" w14:textId="61E7E67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A929157" w14:textId="06DDE93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1D8B41A" w14:textId="31CBD11B" w:rsidTr="0072164E">
        <w:trPr>
          <w:trHeight w:val="320"/>
        </w:trPr>
        <w:tc>
          <w:tcPr>
            <w:tcW w:w="2267" w:type="dxa"/>
            <w:shd w:val="clear" w:color="auto" w:fill="auto"/>
            <w:noWrap/>
            <w:vAlign w:val="center"/>
            <w:hideMark/>
          </w:tcPr>
          <w:p w14:paraId="6FBD63E5" w14:textId="695B2A7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Coronavirus disease 2019 (COVID-19) triggered by infection with severe acute respiratory syndrome coronavirus-2 (SARS-CoV-2) has been widely pandemic all over the world. The aim of this study was to analyze the influence factors of death risk among 200 COVID-19 patients. Methods. Two hundred patients with confirmed SARS-CoV-2 infection were recruited. Demographic data and clinical characteristics were collected from electronic medical records. Biochemical indexes on admission were measured and patient's prognosis was tracked. The association of demographic data, clinical characteristics and biochemical indexes with death risk was analyzed. Results. Of 200 COVID-19 patients, 163 (81.5%) had at least one of comorbidities, including diabetes, hypertension, hepatic disease, cardiac disease, chronic pulmonary disease and others. Among all patients, critical cases, defined as oxygenation index lower than 200, accounted for 26.2%. Severe cases, oxygenation index from 200 to 300, were 29.7%. Besides, common cases, oxygenation index higher than 300, accounted for 44.1%. At the end of follow-up, 34 (17%) were died on mean 10.9 day after hospitalization. Stratified analysis revealed that older ages, lower oxygenation index and comorbidities elevated death risk of COVID-19 patients. On admission, 85.5% COVID-19 patients were with at least one of extrapulmonary organ injuries. Univariable logistic regression showed that ALT and TBIL, two indexes of hepatic injury, AST, myoglobin and LDH, AST/ALT ratio, several markers of myocardial injury, creatinine, urea nitrogen and uric acid, three indexes of renal injury, were positively associated with death risk of COVID-19 patients. Multivariable logistic regression revealed that AST/ALT ratio, urea nitrogen, TBIL and LDH on admission were positively correlated with death risk of COVID-19 patients. Conclusion. Older age, lower oxygenation index and comorbidities on admission elevate death risk of COVID-19 patients. AST/ALT ratio, urea nitrogen, TBIL and LDH on admission may be potential prognostic indicators. Early hospitalization is of great significance to prevent multiple organ damage and improve the survival of COVID-19 patients.","author":[{"dropping-particle":"","family":"Fu","given":"L","non-dropping-particle":"","parse-names":false,"suffix":""},{"dropping-particle":"","family":"Fei","given":"J","non-dropping-particle":"","parse-names":false,"suffix":""},{"dropping-particle":"","family":"Xiang","given":"H X","non-dropping-particle":"","parse-names":false,"suffix":""},{"dropping-particle":"","family":"Xiang","given":"Y","non-dropping-particle":"","parse-names":false,"suffix":""},{"dropping-particle":"","family":"Tan","given":"Z X","non-dropping-particle":"","parse-names":false,"suffix":""},{"dropping-particle":"","family":"Li","given":"M D","non-dropping-particle":"","parse-names":false,"suffix":""},{"dropping-particle":"","family":"Liu","given":"F F","non-dropping-particle":"","parse-names":false,"suffix":""},{"dropping-particle":"","family":"Liu","given":"H Y","non-dropping-particle":"","parse-names":false,"suffix":""},{"dropping-particle":"","family":"Zheng","given":"L","non-dropping-particle":"","parse-names":false,"suffix":""},{"dropping-particle":"","family":"Li","given":"Y","non-dropping-particle":"","parse-names":false,"suffix":""},{"dropping-particle":"","family":"Zhao","given":"H","non-dropping-particle":"","parse-names":false,"suffix":""},{"dropping-particle":"","family":"Xu","given":"D x","non-dropping-particle":"","parse-names":false,"suffix":""}],"id":"ITEM-1","issued":{"date-parts":[["0"]]},"title":"Influence factors of death risk among COVID-19 patients in Wuhan, China: a hospital-based case-cohort study","type":"article-journal"},"uris":["http://www.mendeley.com/documents/?uuid=c0698e17-9307-4828-8a27-3be3744743fd"]}],"mendeley":{"formattedCitation":"&lt;sup&gt;39&lt;/sup&gt;","plainTextFormattedCitation":"39","previouslyFormattedCitation":"&lt;sup&gt;3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39</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2CB9E5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9A2BA4A" w14:textId="1E450E40"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49 (81:68)</w:t>
            </w:r>
          </w:p>
        </w:tc>
        <w:tc>
          <w:tcPr>
            <w:tcW w:w="1417" w:type="dxa"/>
            <w:shd w:val="clear" w:color="auto" w:fill="auto"/>
            <w:noWrap/>
            <w:vAlign w:val="center"/>
            <w:hideMark/>
          </w:tcPr>
          <w:p w14:paraId="1CBAE0B3" w14:textId="425AAFB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11 (unclear)</w:t>
            </w:r>
          </w:p>
        </w:tc>
        <w:tc>
          <w:tcPr>
            <w:tcW w:w="1597" w:type="dxa"/>
            <w:vAlign w:val="center"/>
          </w:tcPr>
          <w:p w14:paraId="6A434975" w14:textId="044F9B9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999D686" w14:textId="756B551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54109C6" w14:textId="35181D74" w:rsidTr="0072164E">
        <w:trPr>
          <w:trHeight w:val="320"/>
        </w:trPr>
        <w:tc>
          <w:tcPr>
            <w:tcW w:w="2267" w:type="dxa"/>
            <w:shd w:val="clear" w:color="auto" w:fill="auto"/>
            <w:noWrap/>
            <w:vAlign w:val="center"/>
            <w:hideMark/>
          </w:tcPr>
          <w:p w14:paraId="018239B1" w14:textId="5539EAA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F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severe acute respiratory syndrome coronavirus 2 (SARS-CoV-2) has progressed to a pandemic associated with substantial morbidity and mortality. The WHO and the United States Center for Disease Control and Prevention (CDC) have issued interim clinical guidance for management of patients with confirmed coronavirus disease (COVID-19), but there is limited data on the virologic and clinical characteristics for prognosis of severe COVID-19. Methods: A total of 50 patients with severe COVID-19 were divided into good and poor recovery groups. The dynamic viral shedding and serological characteristics of SARS-CoV-2 were explored. The risk factors associated with poor recovery and lung lesion resolutions were identified. In addition, the potential relationships among the viral shedding, the pro-inflammatory response, and lung lesion evolutions were characterized. Results: A total of 58% of the patients had poor recovery and were more likely to have a prolonged interval of viral shedding. The longest viral shedding was 57 days after symptom onset. Older age, hyperlipemia, hypoproteinemia, corticosteroid therapy, consolidation on chest computed-tomography (CT), and prolonged SARS-CoV-2 IgM positive were all associated with poor recovery. Additionally, the odds of impaired lung lesion resolutions were higher in patients with hypoproteinemia, hyperlipemia, and elevated levels of IL-4 and ferritin. Finally, viral shedding and proinflammatory responses were closely correlated with lung lesion evolutions on chest CT. Conclusions Patients with severe COVID-19 have prolonged SARS-CoV-2 infection and delayed intermittent viral shedding. Older age, hyperlipemia, hypoproteinemia, corticosteroid usage, and prolonged SARS-CoV-2 IgM positive might be utilized as predicative factors for the patients with poor recovery.","author":[{"dropping-particle":"","family":"Fu","given":"S","non-dropping-particle":"","parse-names":false,"suffix":""},{"dropping-particle":"","family":"Fu","given":"X","non-dropping-particle":"","parse-names":false,"suffix":""},{"dropping-particle":"","family":"Song","given":"Y","non-dropping-particle":"","parse-names":false,"suffix":""},{"dropping-particle":"","family":"Li","given":"M","non-dropping-particle":"","parse-names":false,"suffix":""},{"dropping-particle":"","family":"Pan","given":"P h","non-dropping-particle":"","parse-names":false,"suffix":""},{"dropping-particle":"","family":"Tang","given":"T","non-dropping-particle":"","parse-names":false,"suffix":""},{"dropping-particle":"","family":"Zhang","given":"C","non-dropping-particle":"","parse-names":false,"suffix":""},{"dropping-particle":"","family":"Jiang","given":"T","non-dropping-particle":"","parse-names":false,"suffix":""},{"dropping-particle":"","family":"Tan","given":"D","non-dropping-particle":"","parse-names":false,"suffix":""},{"dropping-particle":"","family":"Fan","given":"X","non-dropping-particle":"","parse-names":false,"suffix":""},{"dropping-particle":"","family":"Sha","given":"X","non-dropping-particle":"","parse-names":false,"suffix":""},{"dropping-particle":"","family":"Ma","given":"J","non-dropping-particle":"","parse-names":false,"suffix":""},{"dropping-particle":"","family":"Huang","given":"Y","non-dropping-particle":"","parse-names":false,"suffix":""},{"dropping-particle":"","family":"Li","given":"S","non-dropping-particle":"","parse-names":false,"suffix":""},{"dropping-particle":"","family":"Zheng","given":"Y","non-dropping-particle":"","parse-names":false,"suffix":""},{"dropping-particle":"","family":"Qian","given":"Z","non-dropping-particle":"","parse-names":false,"suffix":""},{"dropping-particle":"","family":"Xiong","given":"Z","non-dropping-particle":"","parse-names":false,"suffix":""},{"dropping-particle":"","family":"Xiao","given":"L","non-dropping-particle":"","parse-names":false,"suffix":""},{"dropping-particle":"","family":"Long","given":"H","non-dropping-particle":"","parse-names":false,"suffix":""},{"dropping-particle":"","family":"Chen","given":"J","non-dropping-particle":"","parse-names":false,"suffix":""},{"dropping-particle":"","family":"Ouyang","given":"Y","non-dropping-particle":"","parse-names":false,"suffix":""}],"id":"ITEM-1","issued":{"date-parts":[["0"]]},"title":"Virologic and clinical characteristics for prognosis of severe COVID-19: a retrospective observational study in Wuhan, China","type":"article-journal"},"uris":["http://www.mendeley.com/documents/?uuid=ea2dcc18-6e7e-4ad3-82c8-2a411393f50a"]}],"mendeley":{"formattedCitation":"&lt;sup&gt;40&lt;/sup&gt;","plainTextFormattedCitation":"40","previouslyFormattedCitation":"&lt;sup&gt;3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0</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CFBB3B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C6FCAC3" w14:textId="5A406A1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55 (86:69)</w:t>
            </w:r>
          </w:p>
        </w:tc>
        <w:tc>
          <w:tcPr>
            <w:tcW w:w="1417" w:type="dxa"/>
            <w:shd w:val="clear" w:color="auto" w:fill="auto"/>
            <w:noWrap/>
            <w:vAlign w:val="center"/>
            <w:hideMark/>
          </w:tcPr>
          <w:p w14:paraId="4C4577C8" w14:textId="31E9AFD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0D887C13" w14:textId="17B3319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4D74D6A" w14:textId="0D92E69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6A5588D9" w14:textId="322A3267" w:rsidTr="0072164E">
        <w:trPr>
          <w:trHeight w:val="320"/>
        </w:trPr>
        <w:tc>
          <w:tcPr>
            <w:tcW w:w="2267" w:type="dxa"/>
            <w:shd w:val="clear" w:color="auto" w:fill="auto"/>
            <w:noWrap/>
            <w:vAlign w:val="center"/>
            <w:hideMark/>
          </w:tcPr>
          <w:p w14:paraId="7B20BEA1" w14:textId="52CBD28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Go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evere cases of coronavirus disease 2019 (COVID-19) rapidly develop acute respiratory distress leading to respiratory failure, with high short-term mortality rates. At present, there is no reliable risk stratification tool for non-severe COVID-19 patients at admission. We aimed to construct an effective model for early identifying cases at high risk of progression to severe COVID-19. Methods SARS-CoV-2 infected patients from one center in Wuhan city and two centers in Guangzhou city, China were included retrospectively. All patients with non-severe COVID-19 during hospitalization were followed for more than 15 days after admission. Patients who deteriorated to severe or critical COVID-19 and patients who kept non-severe state were assigned to the severe and non-severe group, respectively. We compared the demographic, clinical, and laboratory data between severe and non-severe group. Based on baseline data, least absolute shrinkage and selection operator (LASSO) algorithm and logistic regression model were used to construct a nomogram for risk prediction in the train cohort. The predictive accuracy and discriminative ability of nomogram were evaluated by area under the curve (AUC) and calibration curve. Decision curve analysis (DCA) and clinical impact curve analysis (CICA) were conducted to evaluate the clinical applicability of our nomogram. Findings The train cohort consisted of 189 patients, while the two independent validation cohorts consisted of 165 and 18 patients. Among all cases, 72 (19.35%) patients developed severe COVID-19 and 107 (28.76%) patients had one of the following basic disease, including hypertension, diabetes, coronary heart disease, chronic respiratory disease, tuberculosis disease. We found one demographic and six serological indicators (age, serum lactate dehydrogenase, C-reactive protein, the coefficient of variation of red blood cell distribution width (RDW), blood urea nitrogen, albumin, direct bilirubin) are associated with severe COVID-19. Based on these features, we generated the nomogram, which has remarkably high diagnostic accuracy in distinguishing individuals who exacerbated to severe COVID-19 from non-severe COVID-19 (AUC 0.912 [95% CI 0.846-0.978]) in the train cohort with a sensitivity of 85.71 % and specificity of 87.58% ; 0.853 [0.790-0.916] in validation cohort with a sensitivity of 77.5 % and specificity of 78.4%. The calibration curve for probability of severe COVID-19 showed optimal agreement betw…","author":[{"dropping-particle":"","family":"Gong","given":"J","non-dropping-particle":"","parse-names":false,"suffix":""},{"dropping-particle":"","family":"Ou","given":"J","non-dropping-particle":"","parse-names":false,"suffix":""},{"dropping-particle":"","family":"Qiu","given":"X","non-dropping-particle":"","parse-names":false,"suffix":""},{"dropping-particle":"","family":"Jie","given":"Y","non-dropping-particle":"","parse-names":false,"suffix":""},{"dropping-particle":"","family":"Chen","given":"Y","non-dropping-particle":"","parse-names":false,"suffix":""},{"dropping-particle":"","family":"Yuan","given":"L","non-dropping-particle":"","parse-names":false,"suffix":""},{"dropping-particle":"","family":"Cao","given":"J","non-dropping-particle":"","parse-names":false,"suffix":""},{"dropping-particle":"","family":"Tan","given":"M","non-dropping-particle":"","parse-names":false,"suffix":""},{"dropping-particle":"","family":"Xu","given":"W","non-dropping-particle":"","parse-names":false,"suffix":""},{"dropping-particle":"","family":"Zheng","given":"F","non-dropping-particle":"","parse-names":false,"suffix":""},{"dropping-particle":"","family":"Shi","given":"Y","non-dropping-particle":"","parse-names":false,"suffix":""},{"dropping-particle":"","family":"Hu","given":"B","non-dropping-particle":"","parse-names":false,"suffix":""}],"id":"ITEM-1","issued":{"date-parts":[["0"]]},"title":"A Tool to Early Predict Severe 2019-Novel Coronavirus Pneumonia (COVID-19) : A Multicenter Study using the Risk Nomogram in Wuhan and Guangdong, China","type":"article-journal"},"uris":["http://www.mendeley.com/documents/?uuid=3f85ba37-351a-463e-a5cd-5a3555f98abd"]}],"mendeley":{"formattedCitation":"&lt;sup&gt;41&lt;/sup&gt;","plainTextFormattedCitation":"41","previouslyFormattedCitation":"&lt;sup&gt;3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1</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5906D2C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246BA4C" w14:textId="7432E11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63 (100:63)</w:t>
            </w:r>
          </w:p>
        </w:tc>
        <w:tc>
          <w:tcPr>
            <w:tcW w:w="1417" w:type="dxa"/>
            <w:shd w:val="clear" w:color="auto" w:fill="auto"/>
            <w:noWrap/>
            <w:vAlign w:val="center"/>
            <w:hideMark/>
          </w:tcPr>
          <w:p w14:paraId="47FE4C76" w14:textId="7B7A453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2 (unclear)</w:t>
            </w:r>
          </w:p>
        </w:tc>
        <w:tc>
          <w:tcPr>
            <w:tcW w:w="1597" w:type="dxa"/>
            <w:vAlign w:val="center"/>
          </w:tcPr>
          <w:p w14:paraId="453095D4" w14:textId="742C72C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1877190" w14:textId="2F5B93B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D63748B" w14:textId="00C93AE6" w:rsidTr="0072164E">
        <w:trPr>
          <w:trHeight w:val="320"/>
        </w:trPr>
        <w:tc>
          <w:tcPr>
            <w:tcW w:w="2267" w:type="dxa"/>
            <w:shd w:val="clear" w:color="auto" w:fill="auto"/>
            <w:noWrap/>
            <w:vAlign w:val="center"/>
            <w:hideMark/>
          </w:tcPr>
          <w:p w14:paraId="6E6FCB17" w14:textId="3080F18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Gritt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COVID-19 is caused by the Severe Acute Respiratory Syndrome Coronavirus-2 (SAR-CoV-2), resulting in symptoms, such as fever, cough, and shortness of breath. The SARS-CoV-2 virus has also been suggested to initiate a cytokine storm in patients with COVID-19 evidenced by elevated cytokines, such as interleukin-6 (IL-6) and C-reactive protein (CRP). We report preliminary data from 21 patients with COVID-19 who developed pneumonia/acute respiratory distress syndrome (ARDS) and participated in a compassionate-use program at Papa Giovanni XXIII hospital in Bergamo, Italy. All 21 patients received intravenous siltuximab, a chimeric mAb that binds to and blocks the effect of IL-6, at a dose ranging between 700 to 1,200 mg (median 900 mg). The median age of patients treated was 64 years, and all patients were followed for a median of eight days. Serum CRP levels reduced in all 16 patients with available data following treatment. An improvement in the clinical condition was observed in 33% (7/21) of patients, 43% (9/21) of patients stabilized as evidenced by no clinically relevant change in their condition, and 24% (5/21) experienced a worsening in their condition. Of those patients who experienced a worsening in their condition, one patient died, and one patient experienced a cerebrovascular event. This analysis is presented to inform the medical community of the potential role of siltuximab in treating patients with ARDS secondary to SARS-CoV-2 infection, and a cohort study with patients treated with standard therapy in our hospital is ongoing, and will report the 30-day mortality rates upon completion.","author":[{"dropping-particle":"","family":"Gritti","given":"G","non-dropping-particle":"","parse-names":false,"suffix":""},{"dropping-particle":"","family":"Raimondi","given":"F","non-dropping-particle":"","parse-names":false,"suffix":""},{"dropping-particle":"","family":"Ripamonti","given":"D","non-dropping-particle":"","parse-names":false,"suffix":""},{"dropping-particle":"","family":"Riva","given":"I","non-dropping-particle":"","parse-names":false,"suffix":""},{"dropping-particle":"","family":"Landi","given":"F","non-dropping-particle":"","parse-names":false,"suffix":""},{"dropping-particle":"","family":"Alborghetti","given":"L","non-dropping-particle":"","parse-names":false,"suffix":""},{"dropping-particle":"","family":"Frigeni","given":"M","non-dropping-particle":"","parse-names":false,"suffix":""},{"dropping-particle":"","family":"Damiani","given":"M","non-dropping-particle":"","parse-names":false,"suffix":""},{"dropping-particle":"","family":"Mico","given":"C","non-dropping-particle":"","parse-names":false,"suffix":""},{"dropping-particle":"","family":"Fagiuoli","given":"S","non-dropping-particle":"","parse-names":false,"suffix":""},{"dropping-particle":"","family":"Cosentini","given":"R","non-dropping-particle":"","parse-names":false,"suffix":""},{"dropping-particle":"","family":"Luca Lorini","given":"F","non-dropping-particle":"","parse-names":false,"suffix":""},{"dropping-particle":"","family":"Fabretti","given":"F","non-dropping-particle":"","parse-names":false,"suffix":""},{"dropping-particle":"","family":"Morgan","given":"J","non-dropping-particle":"","parse-names":false,"suffix":""},{"dropping-particle":"","family":"Owens","given":"B M J","non-dropping-particle":"","parse-names":false,"suffix":""},{"dropping-particle":"","family":"Kanhai","given":"K","non-dropping-particle":"","parse-names":false,"suffix":""},{"dropping-particle":"","family":"Cowburn","given":"J","non-dropping-particle":"","parse-names":false,"suffix":""},{"dropping-particle":"","family":"Rizzi","given":"M","non-dropping-particle":"","parse-names":false,"suffix":""},{"dropping-particle":"","family":"Marco","given":"F","non-dropping-particle":"Di","parse-names":false,"suffix":""},{"dropping-particle":"","family":"Rambaldi","given":"A","non-dropping-particle":"","parse-names":false,"suffix":""}],"id":"ITEM-1","issued":{"date-parts":[["0"]]},"title":"Use of siltuximab in patients with COVID-19 pneumonia requiring ventilatory support","type":"article-journal"},"uris":["http://www.mendeley.com/documents/?uuid=6f08758e-17b4-4903-9c4e-b7f2dd21d2c9"]}],"mendeley":{"formattedCitation":"&lt;sup&gt;173&lt;/sup&gt;","plainTextFormattedCitation":"173","previouslyFormattedCitation":"&lt;sup&gt;17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35CC1C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Italy </w:t>
            </w:r>
          </w:p>
        </w:tc>
        <w:tc>
          <w:tcPr>
            <w:tcW w:w="1445" w:type="dxa"/>
            <w:vAlign w:val="center"/>
          </w:tcPr>
          <w:p w14:paraId="5219C2E9" w14:textId="5EF1853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75 (83:92)</w:t>
            </w:r>
          </w:p>
        </w:tc>
        <w:tc>
          <w:tcPr>
            <w:tcW w:w="1417" w:type="dxa"/>
            <w:shd w:val="clear" w:color="auto" w:fill="auto"/>
            <w:noWrap/>
            <w:vAlign w:val="center"/>
            <w:hideMark/>
          </w:tcPr>
          <w:p w14:paraId="71EE4F86" w14:textId="5B13617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 (unclear)</w:t>
            </w:r>
          </w:p>
        </w:tc>
        <w:tc>
          <w:tcPr>
            <w:tcW w:w="1597" w:type="dxa"/>
            <w:vAlign w:val="center"/>
          </w:tcPr>
          <w:p w14:paraId="0EDD6AF4" w14:textId="079CB4A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Clinical and Radiological assessment</w:t>
            </w:r>
          </w:p>
        </w:tc>
        <w:tc>
          <w:tcPr>
            <w:tcW w:w="1701" w:type="dxa"/>
            <w:vAlign w:val="center"/>
          </w:tcPr>
          <w:p w14:paraId="505C6926" w14:textId="714191C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A8B4662" w14:textId="1D1E2C17" w:rsidTr="0072164E">
        <w:trPr>
          <w:trHeight w:val="320"/>
        </w:trPr>
        <w:tc>
          <w:tcPr>
            <w:tcW w:w="2267" w:type="dxa"/>
            <w:shd w:val="clear" w:color="auto" w:fill="auto"/>
            <w:noWrap/>
            <w:vAlign w:val="center"/>
            <w:hideMark/>
          </w:tcPr>
          <w:p w14:paraId="689A1C8A" w14:textId="6BC41AF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Ha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World Health Organization (WHO) has recently declared coronavirus disease 2019 (COVID-19) a public health emergency of global concern. Updated analysis of cases might help identify the characteristic and risk factors of the illness severity. METHODS We extracted data regarding 47 patients with confirmed COVID-19 from Renmin Hospital of Wuhan University between February 1 and February 18, 2020. The degree of severity of COVID-19 patients (severe vs. non-severe) was defined at the time of admission according to American Thoracic Society (ATS) guidelines for community-acquired pneumonia (CAP). RESULTS The median age was 64.91 years, 26 cases (55.31%) were male of which, and 70.83% were severe cases. Severe patients had higher APACHE II (9.92 vs 4.74) and SOFA (3.0 vs 1.0) scores on admission, as well as the higher PSI (86.13 vs 61.39), Curb-65 (1.14 vs 0.48) and CT semiquantitative scores (5.0 vs 2.0) when compared with non-severe patients. Among all univariable parameters, APACHE II, SOFA, lymphocytes, CRP, LDH, AST, cTnI, BNP, et al were significantly independent risk factors of COVID-19 severity. Among which, LDH was most positively related both with APACHE II (R = 0.682) and SOFA (R = 0.790) scores, as well as PSI (R = 0.465) and CT (R = 0.837) scores. To assess the diagnostic value of these selected parameters, LDH (0.9727) had maximum sensitivity (100.00%) and specificity (86.67%), with the cutoff value of 283. As a protective factor, lymphocyte counts less than 1.045 x 109 /L showed a good accuracy for identification of severe patients with AUC = 0.9845 (95%CI 0.959-1.01), the maximum specificity (91.30%) and sensitivity (95.24%). In addition, LDH was positively correlated with CRP, AST, BNP and cTnI, while negatively correlated with lymphocyte cells and its subsets, including CD3+, CD4+ and CD8+ T cells (P &lt; 0.01). CONCLUSIONS This study showed that LDH coule be identified as a powerful predictive factor for early recognition of lung injury and severe COVID-19 cases. And importantly, lymphocyte counts, especially CD3+, CD4+, and CD8+ T cells in the peripheral blood of COVID-19 patients, which was relevant with serum LDH, were also dynamically correlated with the severity of the disease. FUNDING Key Project of Shanghai Municipal Health Bureau (2016ZB0202)","author":[{"dropping-particle":"","family":"Han","given":"Y","non-dropping-particle":"","parse-names":false,"suffix":""},{"dropping-particle":"","family":"Zhang","given":"H","non-dropping-particle":"","parse-names":false,"suffix":""},{"dropping-particle":"","family":"Mu","given":"S","non-dropping-particle":"","parse-names":false,"suffix":""},{"dropping-particle":"","family":"Wei","given":"W","non-dropping-particle":"","parse-names":false,"suffix":""},{"dropping-particle":"","family":"Jin","given":"C","non-dropping-particle":"","parse-names":false,"suffix":""},{"dropping-particle":"","family":"Xue","given":"Y","non-dropping-particle":"","parse-names":false,"suffix":""},{"dropping-particle":"","family":"Tong","given":"C","non-dropping-particle":"","parse-names":false,"suffix":""},{"dropping-particle":"","family":"Zha","given":"Y","non-dropping-particle":"","parse-names":false,"suffix":""},{"dropping-particle":"","family":"Song","given":"Z","non-dropping-particle":"","parse-names":false,"suffix":""},{"dropping-particle":"","family":"Gu","given":"G","non-dropping-particle":"","parse-names":false,"suffix":""}],"id":"ITEM-1","issued":{"date-parts":[["0"]]},"title":"Lactate dehydrogenase, a Risk Factor of Severe COVID-19 Patients","type":"article-journal"},"uris":["http://www.mendeley.com/documents/?uuid=4576d410-977b-4582-b978-4ebface9b734"]}],"mendeley":{"formattedCitation":"&lt;sup&gt;42&lt;/sup&gt;","plainTextFormattedCitation":"42","previouslyFormattedCitation":"&lt;sup&gt;4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2</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48D2B75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A1829EB" w14:textId="729198B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83 (102:81)</w:t>
            </w:r>
          </w:p>
        </w:tc>
        <w:tc>
          <w:tcPr>
            <w:tcW w:w="1417" w:type="dxa"/>
            <w:shd w:val="clear" w:color="auto" w:fill="auto"/>
            <w:noWrap/>
            <w:vAlign w:val="center"/>
            <w:hideMark/>
          </w:tcPr>
          <w:p w14:paraId="26B52768" w14:textId="579B3AB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3.8 (unclear)</w:t>
            </w:r>
          </w:p>
        </w:tc>
        <w:tc>
          <w:tcPr>
            <w:tcW w:w="1597" w:type="dxa"/>
            <w:vAlign w:val="center"/>
          </w:tcPr>
          <w:p w14:paraId="023D5B92" w14:textId="0A3B2B0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302AE90" w14:textId="14BBBFF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28D15F5" w14:textId="123D9CF7" w:rsidTr="0072164E">
        <w:trPr>
          <w:trHeight w:val="320"/>
        </w:trPr>
        <w:tc>
          <w:tcPr>
            <w:tcW w:w="2267" w:type="dxa"/>
            <w:shd w:val="clear" w:color="auto" w:fill="auto"/>
            <w:noWrap/>
            <w:vAlign w:val="center"/>
            <w:hideMark/>
          </w:tcPr>
          <w:p w14:paraId="3C17F3B2" w14:textId="24AA085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Hu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lthough the outbreak of Coronavirus disease 2019 (COVID-19) has caused over 2200 deaths in China, there was no study about death yet. We aimed to describe the clinical characteristics of non-survivors with COVID-19. Methods For this retrospective, single-center study, we included 36 non-survivors with COVID-19 in the Fifth Hospital of Wuhan. Cases were confirmed by real-time RT-PCR between Jan 21 and Feb 10, 2020 according to the recommended protocol. The epidemiological, demographic, clinical, laboratory, radiological and treatment data were collected and analyzed. Outcomes were followed up until Feb 14, 2020. This study was approved by the ethics commissions of the Fifth Hospital of Wuhan, with a waiver of informed consent due to a public health outbreak investigation. Results We included 36 patients who died from COVID-19. The mean age of the patients was 69.22 years (SD 9.64, range 50-90). 25(69.44%) patients were males, and 11 (30.56%) female. 26 (72.22%) patients had chronic diseases, mainly including hypertension, cardiovascular disease and diabetes. Patients had common clinical symptoms of fever (34 [94.44%] patients), cough (28 [77.78%] patients), shortness of breath (21 [58.33%] patients), and fatigue (17 [47.22%] patient). Chest computed tomographic scans showed that 31 (96.88%) patients had bilateral pneumonia. Lymphopenia occurred in 24 patients (70.59%), decreased albumin (30.18, [SD, 4.76]) in 25 patients (80.65%), elevated D-dimer (8.64 [IQR, 2.39-20]) in 27 patients (100%), and elevated lactate dehydrogenase (502.5 U/L [IQR, 410-629]) in 26 patients (100%). Nearly all of the patients have elevated CRP (106.3 mg/L [IQR, 60.83-225.3]), PCT (0.61 ng/ml [IQR, 0.16-2.10]) and IL-6 (100.6 pg/ml [IQR, 51.51-919.5]). Most patients received antiviral therapy and antibiotic therapy, and more than half of patients received glucocorticoid therapy (25 [69.44%]). All the patients had acute respiratory distress syndrome (ARDS). The median time from onset to ARDS was 11 days. One (2.78%) patient presented with acute renal injury. The median time from onset to death was 17 days. Interpretation Lots of patients died from COVID-19 till now. The median survival time of these non-survivors from onset to death was about 2 weeks. Most patients were older males with comorbidities. They finally progressed to ARDS. The median time from onset to ARDS was 11 days. Gradually decreased lymphocytes and increased inflammation biomarkers were common, and ne…","author":[{"dropping-particle":"","family":"Huang","given":"Y","non-dropping-particle":"","parse-names":false,"suffix":""},{"dropping-particle":"","family":"Zhou","given":"H","non-dropping-particle":"","parse-names":false,"suffix":""},{"dropping-particle":"","family":"Yang","given":"R","non-dropping-particle":"","parse-names":false,"suffix":""},{"dropping-particle":"","family":"Xu","given":"Y","non-dropping-particle":"","parse-names":false,"suffix":""},{"dropping-particle":"","family":"Feng","given":"X","non-dropping-particle":"","parse-names":false,"suffix":""},{"dropping-particle":"","family":"Gong","given":"P","non-dropping-particle":"","parse-names":false,"suffix":""}],"id":"ITEM-1","issued":{"date-parts":[["0"]]},"title":"Clinical characteristics of 36 non-survivors with COVID-19 in Wuhan, China","type":"article-journal"},"uris":["http://www.mendeley.com/documents/?uuid=20f07675-3b9c-40bf-a4db-e3cc10660242"]}],"mendeley":{"formattedCitation":"&lt;sup&gt;44&lt;/sup&gt;","plainTextFormattedCitation":"44","previouslyFormattedCitation":"&lt;sup&gt;4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7AC987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543EF50" w14:textId="569D056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89 (88:101)</w:t>
            </w:r>
          </w:p>
        </w:tc>
        <w:tc>
          <w:tcPr>
            <w:tcW w:w="1417" w:type="dxa"/>
            <w:shd w:val="clear" w:color="auto" w:fill="auto"/>
            <w:noWrap/>
            <w:vAlign w:val="center"/>
            <w:hideMark/>
          </w:tcPr>
          <w:p w14:paraId="047034A8" w14:textId="3DBCECC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4.25 (33-72)</w:t>
            </w:r>
          </w:p>
        </w:tc>
        <w:tc>
          <w:tcPr>
            <w:tcW w:w="1597" w:type="dxa"/>
            <w:vAlign w:val="center"/>
          </w:tcPr>
          <w:p w14:paraId="00C2EB23" w14:textId="11FA413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9DBD1BA" w14:textId="028A7F1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0983775" w14:textId="71995BCD" w:rsidTr="0072164E">
        <w:trPr>
          <w:trHeight w:val="320"/>
        </w:trPr>
        <w:tc>
          <w:tcPr>
            <w:tcW w:w="2267" w:type="dxa"/>
            <w:shd w:val="clear" w:color="auto" w:fill="auto"/>
            <w:noWrap/>
            <w:vAlign w:val="center"/>
            <w:hideMark/>
          </w:tcPr>
          <w:p w14:paraId="49901A8A" w14:textId="094588D7"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J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Based on the clinical characteristics of infected patients with novel coronavirus in secondary epidemic areas,we aimed to identify potential biomarkers for the evaluation of novel coronavirus-infected patients,guide the diagnosis and treatment of this disease in secondary epidemic areas and provide a reference for the clinical prevention and control of this epidemic situation. Methods: The clinical data of 33 patients with respiratory symptoms caused by the novel coronavirus in Wenzhou city from January 15 to February 12,2020,were thoroughly reviewed. At the onset of the disease,we found that the primary symptoms were fever,cough,fatigue,chest tightness,chest pain and specific blood test results. According to the patients'histories,the patients were divided into two groups: those who spent time in the main epidemic area and those who did not spend time in the main epidemic area. The differences in the clinical manifestations between these two groups were analyzed. Results: The main clinical symptoms of patients infected with novel coronavirus in the secondary epidemic area were respiratory tract ailments and systemic symptoms. After grouping patients based on the presence or absence of residency in or travel history to the main epidemic area, there was no significant difference between the baseline data of these two groups, and there were no significant differences in symptoms and signs between the two groups (P&gt;0.05). Some patients had abnormally increased serum amyloid protein A (SAA). There were statistically significant differences in the leukocyte count/C-reactive protein,monocyte ratio/C-reactive protein,neutrophil count/C-reactive protein,monocyte count/C-reactive protein and hemoglobin/C-reactive protein values between the two groups (P &lt; 0.05). Conclusion: Respiratory tract ailments and systemic symptoms were the primary symptoms of novel coronavirus infection in the secondary epidemic area; these symptoms are not typical. The abnormal increase in serum amyloid protein (SAA) may be used as an auxiliary index for diagnosis and treatment. CRP changes before other blood parameters and thus may be an effective evaluation index for patients with COVID-19 infection.","author":[{"dropping-particle":"","family":"Ji","given":"W","non-dropping-particle":"","parse-names":false,"suffix":""},{"dropping-particle":"","family":"Bishnu","given":"G","non-dropping-particle":"","parse-names":false,"suffix":""},{"dropping-particle":"","family":"Cai","given":"Z","non-dropping-particle":"","parse-names":false,"suffix":""},{"dropping-particle":"","family":"Shen","given":"X","non-dropping-particle":"","parse-names":false,"suffix":""}],"id":"ITEM-1","issued":{"date-parts":[["0"]]},"title":"Analysis clinical features of COVID-19 infection in secondary epidemic area and report potential biomarkers in evaluation","type":"article-journal"},"uris":["http://www.mendeley.com/documents/?uuid=dfe987f3-e55b-4fc7-aede-71d1df67072f"]}],"mendeley":{"formattedCitation":"&lt;sup&gt;45&lt;/sup&gt;","plainTextFormattedCitation":"45","previouslyFormattedCitation":"&lt;sup&gt;4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CB5445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06DA0C6F" w14:textId="60E5986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91 (119:72)</w:t>
            </w:r>
          </w:p>
        </w:tc>
        <w:tc>
          <w:tcPr>
            <w:tcW w:w="1417" w:type="dxa"/>
            <w:shd w:val="clear" w:color="auto" w:fill="auto"/>
            <w:noWrap/>
            <w:vAlign w:val="center"/>
            <w:hideMark/>
          </w:tcPr>
          <w:p w14:paraId="70B06031" w14:textId="481E59A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18-87)</w:t>
            </w:r>
          </w:p>
        </w:tc>
        <w:tc>
          <w:tcPr>
            <w:tcW w:w="1597" w:type="dxa"/>
            <w:vAlign w:val="center"/>
          </w:tcPr>
          <w:p w14:paraId="239AB3CF" w14:textId="7582C9C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ucleic acid test</w:t>
            </w:r>
          </w:p>
        </w:tc>
        <w:tc>
          <w:tcPr>
            <w:tcW w:w="1701" w:type="dxa"/>
            <w:vAlign w:val="center"/>
          </w:tcPr>
          <w:p w14:paraId="0B85DD97" w14:textId="1B501A8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4A9EFD7" w14:textId="42BE7A9E" w:rsidTr="0072164E">
        <w:trPr>
          <w:trHeight w:val="320"/>
        </w:trPr>
        <w:tc>
          <w:tcPr>
            <w:tcW w:w="2267" w:type="dxa"/>
            <w:shd w:val="clear" w:color="auto" w:fill="auto"/>
            <w:noWrap/>
            <w:vAlign w:val="center"/>
            <w:hideMark/>
          </w:tcPr>
          <w:p w14:paraId="0A94533B" w14:textId="37FD87D5"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K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Data regarding critical care for patients with severe Covid-19 are limited. We aimed to describe the clinical course and critical care implemented for this patient population at the provincial level in Sichuan, China. Methods: In this population-based multicenter cohort study, conducted from January 16 to March 15, 2020, all microbiologically confirmed Covid-19 patients who met the national severe or critical criteria were included and followed-up until discharge, death, or the end of the study. Results: Out of 539 confirmed Covid-19 patients, 81 severe cases (15.0%) were identified. The median (IQR) age was 50 (39-65) years, 37% were female, and 53.1% had chronic comorbidities. Among the five predefined criteria for severe illness, low PaO2:FiO2 ratio (&lt;300 mmHg), low pulse oxygen saturation ([&amp;le;]93%), and dyspnea were the most commonly reported, accounting for 87.7%, 66.7% and 27.2% of the severe cases, respectively. The median period from the onset of symptoms to the first hospitalization was 3 (1-6) days. Seventy-seven patients (95.06%) were admitted to hospitals being able to provide critical care by day 1. By day 28, 53 (65.4%) were discharged, 3 (3.7%) were deceased, and 25 (30.9%) were still hospitalized. Conventional oxygen therapy, administered to 95.1% of the patients, was the most commonly used respiratory support and met 62.7% of the respiratory support needed, followed by high-flow nasal cannula (19.5%) and noninvasive mechanical ventilation (10%). Conclusions: Early identification, hospitalization, and provision of critical care to severe Covid-19 patients may improve prognosis. Sufficient conventional oxygen equipment should be prioritized and implemented without delay.","author":[{"dropping-particle":"","family":"Kang","given":"Y","non-dropping-particle":"","parse-names":false,"suffix":""}],"id":"ITEM-1","issued":{"date-parts":[["0"]]},"title":"Critical Care for Patients with Severe Covid-2019 in Sichuan Province, China: Provincial Cohort Study","type":"article-journal"},"uris":["http://www.mendeley.com/documents/?uuid=30aa2256-c572-49f0-8498-1e5ddbb446e3"]}],"mendeley":{"formattedCitation":"&lt;sup&gt;46&lt;/sup&gt;","plainTextFormattedCitation":"46","previouslyFormattedCitation":"&lt;sup&gt;4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6</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shd w:val="clear" w:color="auto" w:fill="auto"/>
            <w:noWrap/>
            <w:vAlign w:val="center"/>
            <w:hideMark/>
          </w:tcPr>
          <w:p w14:paraId="0D37187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039F461" w14:textId="6315CDD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92 (97:95)</w:t>
            </w:r>
          </w:p>
        </w:tc>
        <w:tc>
          <w:tcPr>
            <w:tcW w:w="1417" w:type="dxa"/>
            <w:shd w:val="clear" w:color="auto" w:fill="auto"/>
            <w:noWrap/>
            <w:vAlign w:val="center"/>
            <w:hideMark/>
          </w:tcPr>
          <w:p w14:paraId="7D86F164" w14:textId="645DCD7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2-87)</w:t>
            </w:r>
          </w:p>
        </w:tc>
        <w:tc>
          <w:tcPr>
            <w:tcW w:w="1597" w:type="dxa"/>
            <w:vAlign w:val="center"/>
          </w:tcPr>
          <w:p w14:paraId="2C7E9FB6" w14:textId="3FCA293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D955467" w14:textId="5738B3F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8"/>
                <w:szCs w:val="18"/>
              </w:rPr>
              <w:t>≥37.5°</w:t>
            </w:r>
            <w:r w:rsidRPr="0072164E">
              <w:rPr>
                <w:rFonts w:ascii="Arial" w:eastAsia="Arial" w:hAnsi="Arial" w:cs="Arial"/>
                <w:color w:val="000000" w:themeColor="text1"/>
                <w:sz w:val="16"/>
                <w:szCs w:val="16"/>
              </w:rPr>
              <w:t xml:space="preserve"> C</w:t>
            </w:r>
          </w:p>
        </w:tc>
      </w:tr>
      <w:tr w:rsidR="00EF39F4" w:rsidRPr="0072164E" w14:paraId="142E895C" w14:textId="4BCD9DAE" w:rsidTr="0072164E">
        <w:trPr>
          <w:trHeight w:val="320"/>
        </w:trPr>
        <w:tc>
          <w:tcPr>
            <w:tcW w:w="2267" w:type="dxa"/>
            <w:shd w:val="clear" w:color="auto" w:fill="auto"/>
            <w:noWrap/>
            <w:vAlign w:val="center"/>
            <w:hideMark/>
          </w:tcPr>
          <w:p w14:paraId="7662D309" w14:textId="7817CB21"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Kluytmans</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On February 27, 2020, the first patient with COVID-19 was reported in the Netherlands. During the following weeks, nine healthcare workers (HCWs) were diagnosed with COVID-19 in two Dutch teaching hospitals, eight of whom had no history of travel to China or Northern-Italy. A low-threshold screening regimen was implemented to determine the prevalence and clinical presentation of COVID-19 among HCWs in these two hospitals. Methods HCWs who suffered from fever or respiratory symptoms were voluntarily tested for SARS-CoV-2 by real-time reverse-transcriptase PCR on oropharyngeal samples. Structured interviews were conducted to document symptoms for all HCWs with confirmed COVID-19. Findings Thirteen-hundred fifty-three (14%) of 9,705 HCWs employed were tested, 86 (6%) of whom were infected with SARS-CoV-2. Most HCWs suffered from relatively mild disease and only 46 (53%) reported fever. Seventy-nine (92%) HCWs met a case definition of fever and/or coughing and/or shortness of breath. None of the HCWs identified through the screening reported a travel history to China or Northern Italy, and 3 (3%) reported to have been exposed to an inpatient known with COVID-19 prior to the onset of symptoms. Interpretation Within two weeks after the first Dutch case was detected, a substantial proportion of HCWs with fever or respiratory symptoms were infected with SARS-CoV-2, probably caused by acquisition of the virus in the community during the early phase of local spread. The high prevalence of mild clinical presentations, frequently not including fever, asks for less stringent use of the currently recommended case-definition for suspected COVID-19.","author":[{"dropping-particle":"","family":"Kluytmans","given":"M","non-dropping-particle":"","parse-names":false,"suffix":""},{"dropping-particle":"","family":"Buiting","given":"A","non-dropping-particle":"","parse-names":false,"suffix":""},{"dropping-particle":"","family":"Pas","given":"S","non-dropping-particle":"","parse-names":false,"suffix":""},{"dropping-particle":"","family":"Bentvelsen","given":"R","non-dropping-particle":"","parse-names":false,"suffix":""},{"dropping-particle":"","family":"Bijllaardt","given":"W","non-dropping-particle":"van den","parse-names":false,"suffix":""},{"dropping-particle":"","family":"Oudheusden","given":"A","non-dropping-particle":"van","parse-names":false,"suffix":""},{"dropping-particle":"","family":"Rijen","given":"M","non-dropping-particle":"van","parse-names":false,"suffix":""},{"dropping-particle":"","family":"Verweij","given":"J","non-dropping-particle":"","parse-names":false,"suffix":""},{"dropping-particle":"","family":"Koopmans","given":"M","non-dropping-particle":"","parse-names":false,"suffix":""},{"dropping-particle":"","family":"Kluytmans","given":"J","non-dropping-particle":"","parse-names":false,"suffix":""}],"id":"ITEM-1","issued":{"date-parts":[["0"]]},"title":"SARS-CoV-2 infection in 86 healthcare workers in two Dutch hospitals in March 2020","type":"article-journal"},"uris":["http://www.mendeley.com/documents/?uuid=1848e1b6-e407-4afb-9ad3-ee43e6467ec5"]}],"mendeley":{"formattedCitation":"&lt;sup&gt;177&lt;/sup&gt;","plainTextFormattedCitation":"177","previouslyFormattedCitation":"&lt;sup&gt;17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68BEEF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Netherlands </w:t>
            </w:r>
          </w:p>
        </w:tc>
        <w:tc>
          <w:tcPr>
            <w:tcW w:w="1445" w:type="dxa"/>
            <w:vAlign w:val="center"/>
          </w:tcPr>
          <w:p w14:paraId="77A6EAF7" w14:textId="5687749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97 (99:98)</w:t>
            </w:r>
          </w:p>
        </w:tc>
        <w:tc>
          <w:tcPr>
            <w:tcW w:w="1417" w:type="dxa"/>
            <w:shd w:val="clear" w:color="auto" w:fill="auto"/>
            <w:noWrap/>
            <w:vAlign w:val="center"/>
            <w:hideMark/>
          </w:tcPr>
          <w:p w14:paraId="7D7B7654" w14:textId="18E29DB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94 (18-91)</w:t>
            </w:r>
          </w:p>
        </w:tc>
        <w:tc>
          <w:tcPr>
            <w:tcW w:w="1597" w:type="dxa"/>
            <w:vAlign w:val="center"/>
          </w:tcPr>
          <w:p w14:paraId="3C665346" w14:textId="5CDD862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4CBEB04" w14:textId="2AF070A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8"/>
                <w:szCs w:val="18"/>
              </w:rPr>
              <w:t>≥38°</w:t>
            </w:r>
            <w:r w:rsidRPr="0072164E">
              <w:rPr>
                <w:rFonts w:ascii="Arial" w:eastAsia="Arial" w:hAnsi="Arial" w:cs="Arial"/>
                <w:color w:val="000000" w:themeColor="text1"/>
                <w:sz w:val="16"/>
                <w:szCs w:val="16"/>
              </w:rPr>
              <w:t xml:space="preserve"> C</w:t>
            </w:r>
          </w:p>
        </w:tc>
      </w:tr>
      <w:tr w:rsidR="00EF39F4" w:rsidRPr="0072164E" w14:paraId="06C10833" w14:textId="7D29392B" w:rsidTr="0072164E">
        <w:trPr>
          <w:trHeight w:val="320"/>
        </w:trPr>
        <w:tc>
          <w:tcPr>
            <w:tcW w:w="2267" w:type="dxa"/>
            <w:shd w:val="clear" w:color="auto" w:fill="auto"/>
            <w:noWrap/>
            <w:vAlign w:val="center"/>
            <w:hideMark/>
          </w:tcPr>
          <w:p w14:paraId="58584232" w14:textId="6A0722A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Kujawsk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09.20032896","abstract":"Introduction: More than 93,000 cases of coronavirus disease (COVID-19) have been reported worldwide. We describe the epidemiology, clinical course, and virologic characteristics of the first 12 U.S. patients with COVID-19. Methods: We collected demographic, exposure, and clinical information from 12 patients confirmed by CDC during January 20-February 5, 2020 to have COVID-19. Respiratory, stool, serum, and urine specimens were submitted for SARS-CoV-2 rRT-PCR testing, virus culture, and whole genome sequencing. Results: Among the 12 patients, median age was 53 years (range: 21-68); 8 were male, 10 had traveled to China, and two were contacts of patients in this series. Commonly reported signs and symptoms at illness onset were fever (n=7) and cough (n=8). Seven patients were hospitalized with radiographic evidence of pneumonia and demonstrated clinical or laboratory signs of worsening during the second week of illness. Three were treated with the investigational antiviral remdesivir. All patients had SARS-CoV-2 RNA detected in respiratory specimens, typically for 2-3 weeks after illness onset, with lowest rRT-PCR Ct values often detected in the first week. SARS-CoV-2 RNA was detected after reported symptom resolution in seven patients. SARS-CoV-2 was cultured from respiratory specimens, and SARS-CoV-2 RNA was detected in stool from 7/10 patients. Conclusions: In 12 patients with mild to moderately severe illness, SARS-CoV-2 RNA and viable virus were detected early, and prolonged RNA detection suggests the window for diagnosis is long. Hospitalized patients showed signs of worsening in the second week after illness onset.","author":[{"dropping-particle":"","family":"Kujawski","given":"S A","non-dropping-particle":"","parse-names":false,"suffix":""},{"dropping-particle":"","family":"Wong","given":"K K","non-dropping-particle":"","parse-names":false,"suffix":""},{"dropping-particle":"","family":"Collins","given":"J P","non-dropping-particle":"","parse-names":false,"suffix":""},{"dropping-particle":"","family":"Epstein","given":"L","non-dropping-particle":"","parse-names":false,"suffix":""},{"dropping-particle":"","family":"Killerby","given":"M E","non-dropping-particle":"","parse-names":false,"suffix":""},{"dropping-particle":"","family":"Midgley","given":"C M","non-dropping-particle":"","parse-names":false,"suffix":""},{"dropping-particle":"","family":"Abedi","given":"G R","non-dropping-particle":"","parse-names":false,"suffix":""},{"dropping-particle":"","family":"Ahmed","given":"N S","non-dropping-particle":"","parse-names":false,"suffix":""},{"dropping-particle":"","family":"Almendares","given":"O","non-dropping-particle":"","parse-names":false,"suffix":""},{"dropping-particle":"","family":"Alvarez","given":"F N","non-dropping-particle":"","parse-names":false,"suffix":""},{"dropping-particle":"","family":"Anderson","given":"K N","non-dropping-particle":"","parse-names":false,"suffix":""},{"dropping-particle":"","family":"Balter","given":"S","non-dropping-particle":"","parse-names":false,"suffix":""},{"dropping-particle":"","family":"Barry","given":"V","non-dropping-particle":"","parse-names":false,"suffix":""},{"dropping-particle":"","family":"Bartlett","given":"K","non-dropping-particle":"","parse-names":false,"suffix":""},{"dropping-particle":"","family":"Beer","given":"K","non-dropping-particle":"","parse-names":false,"suffix":""},{"dropping-particle":"","family":"Ben-Aderet","given":"M A","non-dropping-particle":"","parse-names":false,"suffix":""},{"dropping-particle":"","family":"Benowitz","given":"I","non-dropping-particle":"","parse-names":false,"suffix":""},{"dropping-particle":"","family":"Biggs","given":"H","non-dropping-particle":"","parse-names":false,"suffix":""},{"dropping-particle":"","family":"Binder","given":"A M","non-dropping-particle":"","parse-names":false,"suffix":""},{"dropping-particle":"","family":"Black","given":"S R","non-dropping-particle":"","parse-names":false,"suffix":""},{"dropping-particle":"","family":"Bonin","given":"B","non-dropping-particle":"","parse-names":false,"suffix":""},{"dropping-particle":"","family":"Brown","given":"C M","non-dropping-particle":"","parse-names":false,"suffix":""},{"dropping-particle":"","family":"Bruce","given":"H","non-dropping-particle":"","parse-names":false,"suffix":""},{"dropping-particle":"","family":"Bryant-Genevier","given":"J","non-dropping-particle":"","parse-names":false,"suffix":""},{"dropping-particle":"","family":"Budd","given":"A","non-dropping-particle":"","parse-names":false,"suffix":""},{"dropping-particle":"","family":"Buell","given":"D","non-dropping-particle":"","parse-names":false,"suffix":""},{"dropping-particle":"","family":"Bystritsky","given":"R","non-dropping-particle":"","parse-names":false,"suffix":""},{"dropping-particle":"","family":"Cates","given":"J","non-dropping-particle":"","parse-names":false,"suffix":""},{"dropping-particle":"","family":"Charles","given":"E M","non-dropping-particle":"","parse-names":false,"suffix":""},{"dropping-particle":"","family":"Chatham-Stephens","given":"K","non-dropping-particle":"","parse-names":false,"suffix":""},{"dropping-particle":"","family":"Chea","given":"N","non-dropping-particle":"","parse-names":false,"suffix":""},{"dropping-particle":"","family":"Chiou","given":"H","non-dropping-particle":"","parse-names":false,"suffix":""},{"dropping-particle":"","family":"Christiansen","given":"D","non-dropping-particle":"","parse-names":false,"suffix":""},{"dropping-particle":"","family":"Chu","given":"V","non-dropping-particle":"","parse-names":false,"suffix":""},{"dropping-particle":"","family":"Cody","given":"S","non-dropping-particle":"","parse-names":false,"suffix":""},{"dropping-particle":"","family":"Cohen","given":"M","non-dropping-particle":"","parse-names":false,"suffix":""},{"dropping-particle":"","family":"Conners","given":"E","non-dropping-particle":"","parse-names":false,"suffix":""},{"dropping-particle":"","family":"Curns","given":"A","non-dropping-particle":"","parse-names":false,"suffix":""},{"dropping-particle":"","family":"Dasari","given":"V","non-dropping-particle":"","parse-names":false,"suffix":""},{"dropping-particle":"","family":"Dawson","given":"P","non-dropping-particle":"","parse-names":false,"suffix":""},{"dropping-particle":"","family":"DeSalvo","given":"T","non-dropping-particle":"","parse-names":false,"suffix":""},{"dropping-particle":"","family":"Diaz","given":"G","non-dropping-particle":"","parse-names":false,"suffix":""},{"dropping-particle":"","family":"Donahue","given":"M","non-dropping-particle":"","parse-names":false,"suffix":""},{"dropping-particle":"","family":"Donovan","given":"S","non-dropping-particle":"","parse-names":false,"suffix":""},{"dropping-particle":"","family":"Du","given":"","non-dropping-particle":"","parse-names":false,"suffix":""}],"container-title":"medRxiv preprint","id":"ITEM-1","issued":{"date-parts":[["2020"]]},"title":"First 12 patients with coronavirus disease 2019 (COVID-19) in the United States","type":"article-journal"},"uris":["http://www.mendeley.com/documents/?uuid=462b059d-fafa-4b49-a8b3-c75ffdcdfe24"]}],"mendeley":{"formattedCitation":"&lt;sup&gt;168&lt;/sup&gt;","plainTextFormattedCitation":"168","previouslyFormattedCitation":"&lt;sup&gt;16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6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D2902F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USA</w:t>
            </w:r>
          </w:p>
        </w:tc>
        <w:tc>
          <w:tcPr>
            <w:tcW w:w="1445" w:type="dxa"/>
            <w:vAlign w:val="center"/>
          </w:tcPr>
          <w:p w14:paraId="23608B0B" w14:textId="258FE45A"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00 (99:101)</w:t>
            </w:r>
          </w:p>
        </w:tc>
        <w:tc>
          <w:tcPr>
            <w:tcW w:w="1417" w:type="dxa"/>
            <w:shd w:val="clear" w:color="auto" w:fill="auto"/>
            <w:noWrap/>
            <w:vAlign w:val="center"/>
            <w:hideMark/>
          </w:tcPr>
          <w:p w14:paraId="72CD5852" w14:textId="0A29899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lt;49 to &gt;70)</w:t>
            </w:r>
          </w:p>
        </w:tc>
        <w:tc>
          <w:tcPr>
            <w:tcW w:w="1597" w:type="dxa"/>
            <w:vAlign w:val="center"/>
          </w:tcPr>
          <w:p w14:paraId="7C8D41C4" w14:textId="630F91D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024F2CB" w14:textId="4C9AD72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Patient reported or</w:t>
            </w:r>
            <w:r w:rsidRPr="0072164E">
              <w:rPr>
                <w:rFonts w:ascii="Arial" w:eastAsia="Arial" w:hAnsi="Arial" w:cs="Arial"/>
                <w:color w:val="000000" w:themeColor="text1"/>
                <w:sz w:val="16"/>
                <w:szCs w:val="16"/>
              </w:rPr>
              <w:t xml:space="preserve"> ≥100.4 °F</w:t>
            </w:r>
            <w:r w:rsidRPr="0072164E">
              <w:rPr>
                <w:rFonts w:ascii="Arial" w:eastAsia="Times New Roman" w:hAnsi="Arial" w:cs="Arial"/>
                <w:color w:val="000000" w:themeColor="text1"/>
                <w:sz w:val="16"/>
                <w:szCs w:val="16"/>
                <w:lang w:eastAsia="en-GB"/>
              </w:rPr>
              <w:t xml:space="preserve">  </w:t>
            </w:r>
          </w:p>
        </w:tc>
      </w:tr>
      <w:tr w:rsidR="00EF39F4" w:rsidRPr="0072164E" w14:paraId="003BB8A3" w14:textId="0527E16A" w:rsidTr="0072164E">
        <w:trPr>
          <w:trHeight w:val="320"/>
        </w:trPr>
        <w:tc>
          <w:tcPr>
            <w:tcW w:w="2267" w:type="dxa"/>
            <w:shd w:val="clear" w:color="auto" w:fill="auto"/>
            <w:noWrap/>
            <w:vAlign w:val="center"/>
            <w:hideMark/>
          </w:tcPr>
          <w:p w14:paraId="366450DD" w14:textId="750DAA7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e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Since December 2019, Severe acute respiratory syndrome coronavirus 2(SARS-CoV-2)-infected disease (Coronavirus Disease 2019COVID-19) emerged in Wuhan , Chinaand rapidly spread throughout Chinaeven throughout the world. We try to describe the epidemiological and clinical characteristics of COVID-19 in non-Wuhan areaand explore its effective treatment. MethodsRetrospective, single-center case series of the 51 hospitalized patients with confirmed COVID-19 at Chongqing University Three Gorges Hospital in Chongqing, China, from January 20 to February 3, 2020The discharge time was from January 29 to February 11, 2020. The main results and indicators of epidemiology, demography, clinical manifestation, laboratory examination, imaging data and treatment data of 51 patients with covid-19 were collected and analyzed. The changes of blood routine and biochemical indexes at discharge and admission were compared. Compare the clinical characteristics of severe patients (including severe and critical patients) and non- severe patients (general patients). Results Of 51 hospitalized patients with COVID-19, the median age was 45 years (interquartile range, 34-51; range, 16-68 years) and 32 (62.7%) were men.43(84.3%)patients had been to Wuhan or Other Hubei areas outside Wuhanand 4(7.7%) patients had a clear contact history of COVID-19 patients before the onset of the disease, and 4(7.7%) patients had no clear epidemiological history of COVID-19.Common symptoms included fever (43 [84.3%]), cough (38 [74.5%]) and fatigue (22 [43.1%]). Lymphopenia was observed in 26 patients (51.0%), and elevated C-reactive protein level in 32 patients (62.7%). Ground-glass opacity was the typical radiological finding on chest computed tomography (41 [80.4%])Local consolidation of pneumonia in some patients(17 [33.3%]).Most of the patients were treated with traditional Chinese medicine decoction (28 [54.9%])all of them received aerosol inhalation of recombinant human interferon a-1b for injection and oral antiviral therapy with Lopinavir and Ritonavir tablets (51 [100%]); Most of the patients were given Bacillus licheniformis capsules regulated intestinal flora treatment (44 [86.3%]). 10 patients (19.6%) received short-term (3-5 days) glucocorticoid treatment. Compared with non-severe patients (n = 44), severe patients (n = 7) were older (median age, 52 years vs 44 years), had a higher proportion of diabetes mellitus (4 [57.1%] vs 0 [0.0%]), most of them needed antibiotic…","author":[{"dropping-particle":"","family":"lei","given":"l.","non-dropping-particle":"","parse-names":false,"suffix":""},{"dropping-particle":"","family":"Jian-ya","given":"G","non-dropping-particle":"","parse-names":false,"suffix":""}],"id":"ITEM-1","issued":{"date-parts":[["0"]]},"title":"Clinical characteristics of 51 patients discharged from hospital with COVID-19 in Chongqing,China","type":"article-journal"},"uris":["http://www.mendeley.com/documents/?uuid=25e40a76-fdbb-486a-b32a-86d60fc84f6e"]}],"mendeley":{"formattedCitation":"&lt;sup&gt;47&lt;/sup&gt;","plainTextFormattedCitation":"47","previouslyFormattedCitation":"&lt;sup&gt;4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9EA408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2FA5E64" w14:textId="1C3805F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01 (128:73)</w:t>
            </w:r>
          </w:p>
        </w:tc>
        <w:tc>
          <w:tcPr>
            <w:tcW w:w="1417" w:type="dxa"/>
            <w:shd w:val="clear" w:color="auto" w:fill="auto"/>
            <w:noWrap/>
            <w:vAlign w:val="center"/>
            <w:hideMark/>
          </w:tcPr>
          <w:p w14:paraId="295FFB19" w14:textId="1D7CD58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2ACC1A4" w14:textId="5767B2D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F7A0E4C" w14:textId="766BEEE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D638582" w14:textId="0006A23B" w:rsidTr="0072164E">
        <w:trPr>
          <w:trHeight w:val="320"/>
        </w:trPr>
        <w:tc>
          <w:tcPr>
            <w:tcW w:w="2267" w:type="dxa"/>
            <w:shd w:val="clear" w:color="auto" w:fill="auto"/>
            <w:noWrap/>
            <w:vAlign w:val="center"/>
            <w:hideMark/>
          </w:tcPr>
          <w:p w14:paraId="0E26E5E3" w14:textId="6F815BC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e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09.20033126","abstract":"Abstract Coronavirus disease 2019 (COVID-19), caused by SARS-CoV-2, has rapidly spread throughout China, but the clinical characteristics of Tibetan patients living in the Qinghai-Tibetan plateau are unknown. We aimed to investigate the epidemiological, clinical, laboratory and radiological characteristics of these patients. We included 67 Tibetan patients with confirmed SARS-CoV-2 infection. The patients were divided into two groups based on the presence of clinical symptoms at admission, with 31 and 36 patients in the symptomatic and asymptomatic groups, respectively. The epidemiological, clinical, laboratory and radiological characteristics were extracted and analysed. No patient had a history of exposure to COVID-19 patients from Wuhan or had travelled to Wuhan. The mean age of Tibetan patients was 39.3 years and 59% of the patients were male. Seven patients presented with fever on admission and lymphocytopenia was present in 20 patients. 47 patients had abnormal chest CTs at admission instead of stating that 20 were unchanged. Lactate dehydrogenase levels were increased in 31 patients. Seven patients progressed to severe COVID-19; however, after treatment, their condition was stable. No patients died. Of the 36 asymptomatic patients, the mean age was younger than the symptomatic group (34.4vs 44.9 years, P=0.02). Lymphocyte count and prealbumin levels were higher in the asymptomatic group than the group with clinical symptoms (1.6 vs 1.3 and 241.8 vs 191.9, respectively; P&lt;0.05). Imported cases of COVID-19 in Tibetan patients were generally mild in this high-altitude area. Absence of fever or radiologic abnormalities on initial presentation were common","author":[{"dropping-particle":"","family":"Lei","given":"Y","non-dropping-particle":"","parse-names":false,"suffix":""},{"dropping-particle":"","family":"lan","given":"y.","non-dropping-particle":"","parse-names":false,"suffix":""},{"dropping-particle":"","family":"lu","given":"j.","non-dropping-particle":"","parse-names":false,"suffix":""},{"dropping-particle":"","family":"huang","given":"x.","non-dropping-particle":"","parse-names":false,"suffix":""},{"dropping-particle":"","family":"silang","given":"b.","non-dropping-particle":"","parse-names":false,"suffix":""},{"dropping-particle":"","family":"zeng","given":"f.","non-dropping-particle":"","parse-names":false,"suffix":""}],"id":"ITEM-1","issued":{"date-parts":[["0"]]},"title":"Clinical features of imported cases of coronavirus disease 2019 in Tibetan patients in the Plateau area","type":"article-journal"},"uris":["http://www.mendeley.com/documents/?uuid=2cec32bc-eef5-4e74-aece-3767a995449d"]}],"mendeley":{"formattedCitation":"&lt;sup&gt;48&lt;/sup&gt;","plainTextFormattedCitation":"48","previouslyFormattedCitation":"&lt;sup&gt;4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C5F351D"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6531DCF9" w14:textId="2C49DA8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2 (85:127)</w:t>
            </w:r>
          </w:p>
        </w:tc>
        <w:tc>
          <w:tcPr>
            <w:tcW w:w="1417" w:type="dxa"/>
            <w:shd w:val="clear" w:color="auto" w:fill="auto"/>
            <w:noWrap/>
            <w:vAlign w:val="center"/>
            <w:hideMark/>
          </w:tcPr>
          <w:p w14:paraId="0147C3E3" w14:textId="3D2720E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8.5 (17-79)</w:t>
            </w:r>
          </w:p>
        </w:tc>
        <w:tc>
          <w:tcPr>
            <w:tcW w:w="1597" w:type="dxa"/>
            <w:vAlign w:val="center"/>
          </w:tcPr>
          <w:p w14:paraId="7A8D8F01" w14:textId="311C1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E254429" w14:textId="1C0338A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gt;73.5</w:t>
            </w:r>
          </w:p>
        </w:tc>
      </w:tr>
      <w:tr w:rsidR="00EF39F4" w:rsidRPr="0072164E" w14:paraId="1A69F914" w14:textId="02DD4BB9" w:rsidTr="0072164E">
        <w:trPr>
          <w:trHeight w:val="320"/>
        </w:trPr>
        <w:tc>
          <w:tcPr>
            <w:tcW w:w="2267" w:type="dxa"/>
            <w:shd w:val="clear" w:color="auto" w:fill="auto"/>
            <w:noWrap/>
            <w:vAlign w:val="center"/>
            <w:hideMark/>
          </w:tcPr>
          <w:p w14:paraId="7E059BF2" w14:textId="6C5C8408"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eu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Initial cases of coronavirus disease 2019 (COVID-19) reported in Hong Kong were mostly imported cases from Mainland China. However, most cases reported in February 2020 were local infections with unknown source, indicating local community transmissions. This study aimed to report the clinical, epidemiological and phylogenomic characteristics of the local cases of COVID-19 in our community. Methods: We extracted the demographic, clinical and epidemiological data from 50 COVID-19 patients, who accounted for 53.8% of the cases in Hong Kong by the end of February 2020. We used both Nanopore and Illumina platforms to perform whole-genome sequencing (WGS) of the severe acute respiratory syndrome coronavirus 2 (SARS-CoV-2) from these patients. Phylogenetic relatedness among these local cases and their placement in the global phylogeny were examined. The evolutionary rate and divergence time of transmission were also determined. Findings: Of these 50 patients, only three (6.0%) had visited Wuhan while 43 (86.0%) did not have recent travel records. The average interval from symptom onset to hospital admission was 8.5 days. The most common signs and symptoms on admission were cough (74.0%) and fever (58.0%). Radiographic abnormality was found in 46 (92.0%) patients. Three (6.0%) patients required ICU admission. Phylogenetic analysis concurred with epidemiological investigation that 42 (84.0%) cases could be grouped into six transmission clusters. Forty-four (88.0%) cases harboured a common mutation Orf3a G251V. Global phylogeny of SARS-CoV-2 revealed that most (88.0%) cases in Hong Kong were clustered in two subclades with the strains from other countries. The estimated time to the most recent common ancestor (tMRCA) of COVID-2019 outbreak in Hong Kong was December 24, 2019 with an evolutionary rate of 3.04x10-3 substitutions per site per year. The reproduction number value was 1.84 as of February 28, 2020 in Hong Kong. Interpretation: We provided a territory-wide overview of COVID-19 in Hong Kong, which has borders connecting to Mainland China. Transmission in closed settings especially during family and religious gatherings is a hallmark of the recently reported cases. The reproduction number value indicated an ongoing outbreak in the community. Rapid isolation of suspected or confirmed cases and their close contacts coupled with robust laboratory surveillance and social distancing is crucial to the containment of COVID-19 transmission.","author":[{"dropping-particle":"","family":"Leung","given":"K S.-S.","non-dropping-particle":"","parse-names":false,"suffix":""},{"dropping-particle":"","family":"Ng","given":"T T.-L.","non-dropping-particle":"","parse-names":false,"suffix":""},{"dropping-particle":"","family":"Wu","given":"A K.-L.","non-dropping-particle":"","parse-names":false,"suffix":""},{"dropping-particle":"","family":"Yau","given":"M C.-Y.","non-dropping-particle":"","parse-names":false,"suffix":""},{"dropping-particle":"","family":"Lao","given":"H.-Y.","non-dropping-particle":"","parse-names":false,"suffix":""},{"dropping-particle":"","family":"Choi","given":"M.-P.","non-dropping-particle":"","parse-names":false,"suffix":""},{"dropping-particle":"","family":"Tam","given":"K K.-G.","non-dropping-particle":"","parse-names":false,"suffix":""},{"dropping-particle":"","family":"Lee","given":"L.-K.","non-dropping-particle":"","parse-names":false,"suffix":""},{"dropping-particle":"","family":"Wong","given":"B K.-C.","non-dropping-particle":"","parse-names":false,"suffix":""},{"dropping-particle":"","family":"Ho","given":"A Y.-M.","non-dropping-particle":"","parse-names":false,"suffix":""},{"dropping-particle":"","family":"Yip","given":"K.-T.","non-dropping-particle":"","parse-names":false,"suffix":""},{"dropping-particle":"","family":"Lung","given":"K.-C.","non-dropping-particle":"","parse-names":false,"suffix":""},{"dropping-particle":"","family":"Liu","given":"R W.-T.","non-dropping-particle":"","parse-names":false,"suffix":""},{"dropping-particle":"","family":"Tso","given":"E Y.-K.","non-dropping-particle":"","parse-names":false,"suffix":""},{"dropping-particle":"","family":"Leung","given":"W.-S.","non-dropping-particle":"","parse-names":false,"suffix":""},{"dropping-particle":"","family":"Chan","given":"M.-C.","non-dropping-particle":"","parse-names":false,"suffix":""},{"dropping-particle":"","family":"Ng","given":"Y.-Y.","non-dropping-particle":"","parse-names":false,"suffix":""},{"dropping-particle":"","family":"Sin","given":"K.-M.","non-dropping-particle":"","parse-names":false,"suffix":""},{"dropping-particle":"","family":"Fung","given":"K S.-C.","non-dropping-particle":"","parse-names":false,"suffix":""},{"dropping-particle":"","family":"Chau","given":"S K.-Y.","non-dropping-particle":"","parse-names":false,"suffix":""},{"dropping-particle":"","family":"To","given":"W.-K.","non-dropping-particle":"","parse-names":false,"suffix":""},{"dropping-particle":"","family":"Que","given":"T.-L.","non-dropping-particle":"","parse-names":false,"suffix":""},{"dropping-particle":"","family":"Shum","given":"D H.-K.","non-dropping-particle":"","parse-names":false,"suffix":""},{"dropping-particle":"","family":"Yip","given":"S P","non-dropping-particle":"","parse-names":false,"suffix":""},{"dropping-particle":"","family":"Yam","given":"W.-C.","non-dropping-particle":"","parse-names":false,"suffix":""},{"dropping-particle":"","family":"Siu","given":"G K H","non-dropping-particle":"","parse-names":false,"suffix":""}],"id":"ITEM-1","issued":{"date-parts":[["0"]]},"title":"A Territory-wide study of COVID-19 cases and clusters with unknown source in Hong Kong community: A clinical, epidemiological and phylogenomic investigation","type":"article-journal"},"uris":["http://www.mendeley.com/documents/?uuid=21b5d31c-dac8-4405-885a-9f694b33c45c"]}],"mendeley":{"formattedCitation":"&lt;sup&gt;49&lt;/sup&gt;","plainTextFormattedCitation":"49","previouslyFormattedCitation":"&lt;sup&gt;4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4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AD690A8"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A5418A6" w14:textId="28523CC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14 (87:127)</w:t>
            </w:r>
          </w:p>
        </w:tc>
        <w:tc>
          <w:tcPr>
            <w:tcW w:w="1417" w:type="dxa"/>
            <w:shd w:val="clear" w:color="auto" w:fill="auto"/>
            <w:noWrap/>
            <w:vAlign w:val="center"/>
            <w:hideMark/>
          </w:tcPr>
          <w:p w14:paraId="02D2926D" w14:textId="46BECBF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2.7 (unclear)</w:t>
            </w:r>
          </w:p>
        </w:tc>
        <w:tc>
          <w:tcPr>
            <w:tcW w:w="1597" w:type="dxa"/>
            <w:vAlign w:val="center"/>
          </w:tcPr>
          <w:p w14:paraId="4885A1AA" w14:textId="6E58871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4A20A9A" w14:textId="0D06C97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04CD415" w14:textId="394F6AB9" w:rsidTr="0072164E">
        <w:trPr>
          <w:trHeight w:val="320"/>
        </w:trPr>
        <w:tc>
          <w:tcPr>
            <w:tcW w:w="2267" w:type="dxa"/>
            <w:shd w:val="clear" w:color="auto" w:fill="auto"/>
            <w:noWrap/>
            <w:vAlign w:val="center"/>
            <w:hideMark/>
          </w:tcPr>
          <w:p w14:paraId="6E852E08" w14:textId="696A48E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n increasing number of cases of novel coronavirus pneumonia (NCP) infected with 2019-nCoV have been identified in Wuhan and other cities in China, since December 2019. We analyzed data on the 17 confirmed cases in Dazhou to provide the epidemiologic characteristics of NCP outside Wuhan. Among them, 12 patients were still quarantined in the hospital, 5 patients were discharged NCP patients according to the national standards. Compared with non-discharged NCP patients, the discharged NCP patients had younger ages. Moreover, discharged NCP patients had higher heart rate, lymphocytes levels and monocytes levels than non-discharged NCP patients on admission to the hospital. Notably, all of 17 patients had abnormal increased C-reactive protein levels, and 16 patients had abnormal computed tomography images. This study provided some information that younger age, higher lymphocytes levels and monocytes levels at the diagnoses of 2019-nCoV may contributed to faster recovery and better therapeutic outcome.","author":[{"dropping-particle":"","family":"Li","given":"J","non-dropping-particle":"","parse-names":false,"suffix":""},{"dropping-particle":"","family":"Li","given":"S","non-dropping-particle":"","parse-names":false,"suffix":""},{"dropping-particle":"","family":"Cai","given":"Y","non-dropping-particle":"","parse-names":false,"suffix":""},{"dropping-particle":"","family":"Liu","given":"Q","non-dropping-particle":"","parse-names":false,"suffix":""},{"dropping-particle":"","family":"Li","given":"X","non-dropping-particle":"","parse-names":false,"suffix":""},{"dropping-particle":"","family":"Zeng","given":"Z","non-dropping-particle":"","parse-names":false,"suffix":""},{"dropping-particle":"","family":"Chu","given":"Y","non-dropping-particle":"","parse-names":false,"suffix":""},{"dropping-particle":"","family":"Zhu","given":"F","non-dropping-particle":"","parse-names":false,"suffix":""},{"dropping-particle":"","family":"Zeng","given":"F","non-dropping-particle":"","parse-names":false,"suffix":""}],"id":"ITEM-1","issued":{"date-parts":[["0"]]},"title":"Epidemiological and Clinical Characteristics of 17 Hospitalized Patients with 2019 Novel Coronavirus Infections Outside Wuhan, China","type":"article-journal"},"uris":["http://www.mendeley.com/documents/?uuid=262cdfa9-7ba1-4740-87c0-d19c3c6375cf"]}],"mendeley":{"formattedCitation":"&lt;sup&gt;50&lt;/sup&gt;","plainTextFormattedCitation":"50","previouslyFormattedCitation":"&lt;sup&gt;4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E1AB1B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DB7F694" w14:textId="75F33553"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21 (108:113)</w:t>
            </w:r>
          </w:p>
        </w:tc>
        <w:tc>
          <w:tcPr>
            <w:tcW w:w="1417" w:type="dxa"/>
            <w:shd w:val="clear" w:color="auto" w:fill="auto"/>
            <w:noWrap/>
            <w:vAlign w:val="center"/>
            <w:hideMark/>
          </w:tcPr>
          <w:p w14:paraId="0171D94C" w14:textId="444F29F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0-96)</w:t>
            </w:r>
          </w:p>
        </w:tc>
        <w:tc>
          <w:tcPr>
            <w:tcW w:w="1597" w:type="dxa"/>
            <w:vAlign w:val="center"/>
          </w:tcPr>
          <w:p w14:paraId="61748CDF" w14:textId="735B127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402E8468" w14:textId="27A9F8A5"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085E4D4" w14:textId="4C374592" w:rsidTr="0072164E">
        <w:trPr>
          <w:trHeight w:val="320"/>
        </w:trPr>
        <w:tc>
          <w:tcPr>
            <w:tcW w:w="2267" w:type="dxa"/>
            <w:shd w:val="clear" w:color="auto" w:fill="auto"/>
            <w:noWrap/>
            <w:vAlign w:val="center"/>
            <w:hideMark/>
          </w:tcPr>
          <w:p w14:paraId="3E70F947" w14:textId="0DA96C7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compare the sex differences in the clinical findings among patients with severe coronavirus disease 2019 (COVID-19). Methods: We retrospectively collected data of 47 patients diagnosed as severe type of COVID-19 from February 8 to 22, 2020, including demographics, illness history, physical examination, laboratory test, management, and compared differences between men and women. Results: Of the 47 patients, 28 (59.6%) were men. The median age was 62 years, and 30 (63.8%) had comorbidities. The initial symptoms were mainly fever (34 [72.3%]), cough (36 [76.6%]), myalgia (5 [10.6%]) and fatigue (7 [14.9%]). Procalcitonin level was higher in men than in women (0.08 vs. 0.04ng/ml, p=0.002). N-terminal-pro brain natriuretic peptide increased in 16 (57.1%) men and 5 (26.3%) women (p=0.037). Five men (17.9%) had detected positive influenza A antibody, but no women. During 2-week admission, 5 (17.9%) men and 1 (5.3%) woman were reclassified into the critical type due to deterioration. Mortality was 3.6% in men and 0 in women respectively. Four (21.1%) women and one man (3.6%) recovered and discharged from hospital. Conclusion: Sex differences may exist in COVID-19 patients of severe type. Men are likely to have more complicated clinical condition and worse in-hospital outcomes as compared to women.","author":[{"dropping-particle":"","family":"Li","given":"J","non-dropping-particle":"","parse-names":false,"suffix":""},{"dropping-particle":"","family":"Zhang","given":"Y","non-dropping-particle":"","parse-names":false,"suffix":""},{"dropping-particle":"","family":"Wang","given":"F","non-dropping-particle":"","parse-names":false,"suffix":""},{"dropping-particle":"","family":"Liu","given":"B","non-dropping-particle":"","parse-names":false,"suffix":""},{"dropping-particle":"","family":"Li","given":"H","non-dropping-particle":"","parse-names":false,"suffix":""},{"dropping-particle":"","family":"Tang","given":"G","non-dropping-particle":"","parse-names":false,"suffix":""},{"dropping-particle":"","family":"Chang","given":"Z","non-dropping-particle":"","parse-names":false,"suffix":""},{"dropping-particle":"","family":"Liu","given":"A","non-dropping-particle":"","parse-names":false,"suffix":""},{"dropping-particle":"","family":"Fu","given":"C","non-dropping-particle":"","parse-names":false,"suffix":""},{"dropping-particle":"","family":"Gao","given":"J","non-dropping-particle":"","parse-names":false,"suffix":""},{"dropping-particle":"","family":"Li","given":"J","non-dropping-particle":"","parse-names":false,"suffix":""}],"id":"ITEM-1","issued":{"date-parts":[["0"]]},"title":"Sex differences in clinical findings among patients with coronavirus disease 2019 (COVID-19) and severe condition","type":"article-journal"},"uris":["http://www.mendeley.com/documents/?uuid=e655b18d-73af-4b21-b22d-cbaab78b6f51"]}],"mendeley":{"formattedCitation":"&lt;sup&gt;51&lt;/sup&gt;","plainTextFormattedCitation":"51","previouslyFormattedCitation":"&lt;sup&gt;4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88B017B"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3962FA67" w14:textId="0E519B7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25 (124:101)</w:t>
            </w:r>
          </w:p>
        </w:tc>
        <w:tc>
          <w:tcPr>
            <w:tcW w:w="1417" w:type="dxa"/>
            <w:shd w:val="clear" w:color="auto" w:fill="auto"/>
            <w:noWrap/>
            <w:vAlign w:val="center"/>
            <w:hideMark/>
          </w:tcPr>
          <w:p w14:paraId="21FFCA1C" w14:textId="71A72D2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2-94)</w:t>
            </w:r>
          </w:p>
        </w:tc>
        <w:tc>
          <w:tcPr>
            <w:tcW w:w="1597" w:type="dxa"/>
            <w:vAlign w:val="center"/>
          </w:tcPr>
          <w:p w14:paraId="21297193" w14:textId="2ABD695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 and next-generation sequencing</w:t>
            </w:r>
          </w:p>
        </w:tc>
        <w:tc>
          <w:tcPr>
            <w:tcW w:w="1701" w:type="dxa"/>
            <w:vAlign w:val="center"/>
          </w:tcPr>
          <w:p w14:paraId="7565233B" w14:textId="6EA68F8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479F9302" w14:textId="76F19B1F" w:rsidTr="0072164E">
        <w:trPr>
          <w:trHeight w:val="320"/>
        </w:trPr>
        <w:tc>
          <w:tcPr>
            <w:tcW w:w="2267" w:type="dxa"/>
            <w:shd w:val="clear" w:color="auto" w:fill="auto"/>
            <w:noWrap/>
            <w:vAlign w:val="center"/>
            <w:hideMark/>
          </w:tcPr>
          <w:p w14:paraId="3BA87840" w14:textId="5C62B14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s of March 20, 2020, there were 234,073 confirmed cases of coronavirus disease 2019 (Covid-19) and 9,840 deaths worldwide. Older age and elevated d-dimer are reported risk factors for Covid-19. However, whether early radiographic change is a predictor of fatality remains unknown. We retrospectively reviewed records of all laboratory-confirmed patients admitted to a quarantine unit at Tongji Hospital, a large regional hospital in Wuhan, China, between January 31 and March 5, 2020. The Tongji Hospital ethics committee approved this study. A total of 128 patients were admitted. 102 patients were confirmed to have severe acute respiratory syndrome coronavirus 2 (SARS-CoV-2) infection using RNA detection. As of March 20, 82 confirmed patients were discharged, 15 died, and 5 remained hospitalized. The median age was 57 years (range, 27 - 85), 59 (58%) were male, and 44 (43%) patients had a comorbidity. The most common symptoms were fever, cough, and dyspnea. When compared with survivors, non-survivors were older and more likely to have lymphopenia, elevated lactate dehydrogenase (LDH), elevated d-dimer, and increased hypersensitive troponin I. In a multivariate regression model that included these predictors, older age and elevated LDH were independent risk factors for fatality. Twenty-one survivors and 11 non-survivors had CT scans within the first week. We used severity score to quantify the extent of lung opacification as described in the Supplementary Appendix. The total severity score and number of involved lung lobes within the first week were significantly greater in non-survivors compared to survivors . Using univariate logistic regression analysis, higher total severity score ([&amp;ge;]15) (odds ratio 53, 95% CI 3-369; p = 0.003), and more involved lung lobes (5 involved lobes) (9, 2-53; p = 0.016) in CT images within the first week were significantly associated with fatality. Moreover, in this subset of patients with CT data within the first week, higher total severity score was the only independent risk factor in a multivariate analysis incorporated the predictors discussed above (older age, lymphocytopenia, elevated LDH, elevated d-dimer, and increased troponin I). For survivors with serial CT scans performed over four weeks, total severity score peaked in the second week. This report suggests that the extent of lung lesions in early CT images is a potential predictor of poor outcome of Covid-19. This will help clinicians to identify the patients wi…","author":[{"dropping-particle":"","family":"Li","given":"K","non-dropping-particle":"","parse-names":false,"suffix":""},{"dropping-particle":"","family":"Chen","given":"D","non-dropping-particle":"","parse-names":false,"suffix":""},{"dropping-particle":"","family":"Chen","given":"S","non-dropping-particle":"","parse-names":false,"suffix":""},{"dropping-particle":"","family":"Feng","given":"Y","non-dropping-particle":"","parse-names":false,"suffix":""},{"dropping-particle":"","family":"Chang","given":"C","non-dropping-particle":"","parse-names":false,"suffix":""},{"dropping-particle":"","family":"Wang","given":"Z","non-dropping-particle":"","parse-names":false,"suffix":""},{"dropping-particle":"","family":"Wang","given":"N","non-dropping-particle":"","parse-names":false,"suffix":""},{"dropping-particle":"","family":"Zhen","given":"G","non-dropping-particle":"","parse-names":false,"suffix":""}],"id":"ITEM-1","issued":{"date-parts":[["0"]]},"title":"Radiographic Findings and other Predictors in Adults with Covid-19","type":"article-journal"},"uris":["http://www.mendeley.com/documents/?uuid=3855f7d4-fd6f-462a-82ea-5b0cf32d60cf"]}],"mendeley":{"formattedCitation":"&lt;sup&gt;52&lt;/sup&gt;","plainTextFormattedCitation":"52","previouslyFormattedCitation":"&lt;sup&gt;5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92CC30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3E38FDF" w14:textId="6BC6679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36 (110:126)</w:t>
            </w:r>
          </w:p>
        </w:tc>
        <w:tc>
          <w:tcPr>
            <w:tcW w:w="1417" w:type="dxa"/>
            <w:shd w:val="clear" w:color="auto" w:fill="auto"/>
            <w:noWrap/>
            <w:vAlign w:val="center"/>
            <w:hideMark/>
          </w:tcPr>
          <w:p w14:paraId="2A381AA0" w14:textId="1C05C21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9145D4D" w14:textId="7B8045C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6B5FF6A" w14:textId="710CBDE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6DDB7DA" w14:textId="652D775B" w:rsidTr="0072164E">
        <w:trPr>
          <w:trHeight w:val="320"/>
        </w:trPr>
        <w:tc>
          <w:tcPr>
            <w:tcW w:w="2267" w:type="dxa"/>
            <w:shd w:val="clear" w:color="auto" w:fill="auto"/>
            <w:noWrap/>
            <w:vAlign w:val="center"/>
            <w:hideMark/>
          </w:tcPr>
          <w:p w14:paraId="4FD79D00" w14:textId="55794666"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ongoing epidemics of coronavirus disease 2019 (COVID-19) have caused serious concerns about its potential adverse effects on pregnancy. There are limited data on maternal and neonatal outcomes of pregnant women with COVID-19 pneumonia. Methods We conducted a case-control study to compare clinical characteristics, maternal and neonatal outcomes of pregnant women with and without COVID-19 pneumonia. Results During January 24 to February 29, 2020, there were sixteen pregnant women with confirmed COVID-19 pneumonia and eighteen suspected cases who were admitted to labor in the third trimester. Two had vaginal delivery and the rest took cesarean section. Few patients presented respiratory symptoms (fever and cough) on admission, but most had typical chest CT images of COVID-19 pneumonia. Compared to the controls, COVID-19 pneumonia patients had lower counts of white blood cells (WBC), neutrophils, C-reactive protein (CRP), and alanine aminotransferase (ALT) on admission. Increased levels of WBC, neutrophils, eosinophils, and CRP were found in postpartum blood tests of pneumonia patients. There were three (18.8%) and two (10.5%) of the mothers with confirmed or suspected COVID-19 pneumonia had preterm delivery due to maternal complications, which were significantly higher than the control group. None experienced respiratory failure during hospital stay. COVID-19 infection was not found in the newborns and none developed severe neonatal complications. Conclusion Severe maternal and neonatal complications were not observed in pregnant women with COVID-19 pneumonia who had vaginal delivery or caesarean section. Mild respiratory symptoms of pregnant women with COVID-19 pneumonia highlight the need of effective screening on admission.","author":[{"dropping-particle":"","family":"Li","given":"N","non-dropping-particle":"","parse-names":false,"suffix":""},{"dropping-particle":"","family":"Han","given":"L","non-dropping-particle":"","parse-names":false,"suffix":""},{"dropping-particle":"","family":"Peng","given":"M","non-dropping-particle":"","parse-names":false,"suffix":""},{"dropping-particle":"","family":"Lv","given":"Y","non-dropping-particle":"","parse-names":false,"suffix":""},{"dropping-particle":"","family":"Ouyang","given":"Y","non-dropping-particle":"","parse-names":false,"suffix":""},{"dropping-particle":"","family":"Liu","given":"K","non-dropping-particle":"","parse-names":false,"suffix":""},{"dropping-particle":"","family":"Yue","given":"L","non-dropping-particle":"","parse-names":false,"suffix":""},{"dropping-particle":"","family":"Li","given":"Q","non-dropping-particle":"","parse-names":false,"suffix":""},{"dropping-particle":"","family":"Sun","given":"G","non-dropping-particle":"","parse-names":false,"suffix":""},{"dropping-particle":"","family":"Chen","given":"L","non-dropping-particle":"","parse-names":false,"suffix":""},{"dropping-particle":"","family":"Yang","given":"L","non-dropping-particle":"","parse-names":false,"suffix":""}],"id":"ITEM-1","issued":{"date-parts":[["0"]]},"title":"Maternal and neonatal outcomes of pregnant women with COVID-19 pneumonia: a case-control study","type":"article-journal"},"uris":["http://www.mendeley.com/documents/?uuid=0f8db3b2-0f04-48d2-a4df-99b88171896f"]}],"mendeley":{"formattedCitation":"&lt;sup&gt;53&lt;/sup&gt;","plainTextFormattedCitation":"53","previouslyFormattedCitation":"&lt;sup&gt;5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151871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B7FFF34" w14:textId="3580141F"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38 (138:100)</w:t>
            </w:r>
          </w:p>
        </w:tc>
        <w:tc>
          <w:tcPr>
            <w:tcW w:w="1417" w:type="dxa"/>
            <w:shd w:val="clear" w:color="auto" w:fill="auto"/>
            <w:noWrap/>
            <w:vAlign w:val="center"/>
            <w:hideMark/>
          </w:tcPr>
          <w:p w14:paraId="3DF02B2C" w14:textId="3EEF15E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 (unclear)</w:t>
            </w:r>
          </w:p>
        </w:tc>
        <w:tc>
          <w:tcPr>
            <w:tcW w:w="1597" w:type="dxa"/>
            <w:vAlign w:val="center"/>
          </w:tcPr>
          <w:p w14:paraId="4162E3B8" w14:textId="70A76BF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A915F90" w14:textId="7FC687D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3B6B0AE" w14:textId="64D7182E" w:rsidTr="0072164E">
        <w:trPr>
          <w:trHeight w:val="320"/>
        </w:trPr>
        <w:tc>
          <w:tcPr>
            <w:tcW w:w="2267" w:type="dxa"/>
            <w:shd w:val="clear" w:color="auto" w:fill="auto"/>
            <w:noWrap/>
            <w:vAlign w:val="center"/>
            <w:hideMark/>
          </w:tcPr>
          <w:p w14:paraId="42E2EEBA" w14:textId="7EEC6349"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The total number of COVID-19 patients since the outbreak of this infection in Wuhan, China has reached 40000 and are still growing. To facilitate triage or identification of the large number of COVID-19 patients from other patients with similar symptoms in designated fever clinics, we set to identify a practical marker that could be conveniently utilized by first-line health-care workers in clinics. To do so, we performed a case-control study by analyzing clinical and laboratory findings between PCR-confirmed SARS-CoV-2 positive patients (n=52) and SARS-CoV-2 negative patients (n=53). The patients in two cohorts all had similar symptoms, mainly fever and respiratory symptoms. The rates of patients with leukocyte counts (normal or decreased number) or lymphopenia (two parameters suggested by current National and WHO COVID-19 guidelines) had no differences between these two cohorts, while the rate of eosinopenia (decreased number of eosinophils) in SARS-CoV-2 positive patients (79%) was much higher than that in SARS-CoV-2 negative patients (36%). When the symptoms were combined with eosinopenia, this combination led to a diagnosis sensitivity and specificity of 79% and 64%, respectively, much higher than 48% and 53% when symptoms were combined with leukocyte counts (normal or decreased number) and/ or lymphopenia. Thus, our analysis reveals that eosinopenia may be a potentially more reliable laboratory predictor for SARS-CoV-2 infection than leukocyte counts and lymphopenia recommended by the current guidelines.","author":[{"dropping-particle":"","family":"Li","given":"Q","non-dropping-particle":"","parse-names":false,"suffix":""},{"dropping-particle":"","family":"Ding","given":"X","non-dropping-particle":"","parse-names":false,"suffix":""},{"dropping-particle":"","family":"Xia","given":"G","non-dropping-particle":"","parse-names":false,"suffix":""},{"dropping-particle":"","family":"Geng","given":"Z","non-dropping-particle":"","parse-names":false,"suffix":""},{"dropping-particle":"","family":"Chen","given":"F","non-dropping-particle":"","parse-names":false,"suffix":""},{"dropping-particle":"","family":"Wang","given":"L","non-dropping-particle":"","parse-names":false,"suffix":""},{"dropping-particle":"","family":"Wang","given":"Z","non-dropping-particle":"","parse-names":false,"suffix":""}],"id":"ITEM-1","issued":{"date-parts":[["0"]]},"title":"A simple laboratory parameter facilitates early identification of COVID-19 patients","type":"article-journal"},"uris":["http://www.mendeley.com/documents/?uuid=d388c5af-bb7d-42a5-b8ab-76a2328a7e5e"]}],"mendeley":{"formattedCitation":"&lt;sup&gt;55&lt;/sup&gt;","plainTextFormattedCitation":"55","previouslyFormattedCitation":"&lt;sup&gt;53&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5</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3289ECE"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3EF2970" w14:textId="0D90B93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49 (126:123)</w:t>
            </w:r>
          </w:p>
        </w:tc>
        <w:tc>
          <w:tcPr>
            <w:tcW w:w="1417" w:type="dxa"/>
            <w:shd w:val="clear" w:color="auto" w:fill="auto"/>
            <w:noWrap/>
            <w:vAlign w:val="center"/>
            <w:hideMark/>
          </w:tcPr>
          <w:p w14:paraId="44F8F585" w14:textId="19AD314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7F3F89D" w14:textId="2181375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D485112" w14:textId="2F31C8C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53980CC" w14:textId="64057D46" w:rsidTr="0072164E">
        <w:trPr>
          <w:trHeight w:val="320"/>
        </w:trPr>
        <w:tc>
          <w:tcPr>
            <w:tcW w:w="2267" w:type="dxa"/>
            <w:shd w:val="clear" w:color="auto" w:fill="auto"/>
            <w:noWrap/>
            <w:vAlign w:val="center"/>
            <w:hideMark/>
          </w:tcPr>
          <w:p w14:paraId="72A4E9A3" w14:textId="080C2E7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ang</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With the spread of COVID-19 from Wuhan, Hubei Province to other areas of the country, medical staff in Fever Clinics faced the challenge of identifying suspected cases among patients with respiratory infections manifested with fever. We aimed to describe the prevalence and clinical features of COVID-19 as compared to pneumonias of other etiologies in a Fever Clinic in Beijing. Methods In this single-center, retrospective study, 342 cases of pneumonia were diagnosed in Fever Clinic in Peking University Third Hospital between January 21 to February 15, 2020. From these patients, 88 were reviewed by panel discussion as possible or probable cases of COVID-19, and received 2019-nCoV detection by RT-PCR. COVID-19 was confirmed by positive 2019-nCoV in 19 cases, and by epidemiological, clinical and CT features in 2 cases (the COVID-19 Group, n=21), while the remaining 67 cases served as the non-COVID-19 group. Demographic and epidemiological data, symptoms, laboratory and lung CT findings were collected, and compared between the two groups. Findings The prevalence of COVID-19 in all pneumonia patients during the study period was 6.14% (21/342). Compared with the non-COVID-19 group, more patients with COVID-19 had an identified epidemiological history (90.5% versus 32.8%, P&lt;0.001). The COVID-19 group had lower WBC [5.19x10^9/L ({+/-}1.47) versus 7.21x10^9/L ({+/-}2.94), P&lt;0.001] and neutrophil counts [3.39x10^9/L ({+/-}1.48) versus 5.38x10^9/L ({+/-}2.85), P&lt;0.001] in peripheral blood. However, the percentage and count of lymphocytes were not different. On lung CT scans, involvement of 4 or more lobes was more common in the COVID-19 group (45% versus 16.4%, P=0.008). Interpretation In the period of COVID-19 epidemic outside Hubei Province, the prevalence of COVID-19 in patients with pneumonia visiting to our Fever Clinic in Beijing was 6.14%. Epidemiological evidence was important for prompt case finding, and lower blood WBC and neutrophil counts may be useful for differentiation from pneumonia of other etiologies.","author":[{"dropping-particle":"","family":"Liang","given":"Y","non-dropping-particle":"","parse-names":false,"suffix":""},{"dropping-particle":"","family":"Liang","given":"J","non-dropping-particle":"","parse-names":false,"suffix":""},{"dropping-particle":"","family":"Zhou","given":"Q","non-dropping-particle":"","parse-names":false,"suffix":""},{"dropping-particle":"","family":"Li","given":"X","non-dropping-particle":"","parse-names":false,"suffix":""},{"dropping-particle":"","family":"Lin","given":"F","non-dropping-particle":"","parse-names":false,"suffix":""},{"dropping-particle":"","family":"Deng","given":"Z","non-dropping-particle":"","parse-names":false,"suffix":""},{"dropping-particle":"","family":"Zhang","given":"B","non-dropping-particle":"","parse-names":false,"suffix":""},{"dropping-particle":"","family":"Li","given":"L","non-dropping-particle":"","parse-names":false,"suffix":""},{"dropping-particle":"","family":"Wang","given":"X","non-dropping-particle":"","parse-names":false,"suffix":""},{"dropping-particle":"","family":"Zhu","given":"H","non-dropping-particle":"","parse-names":false,"suffix":""},{"dropping-particle":"","family":"Ma","given":"Q","non-dropping-particle":"","parse-names":false,"suffix":""},{"dropping-particle":"","family":"Xu","given":"J","non-dropping-particle":"","parse-names":false,"suffix":""},{"dropping-particle":"","family":"Sun","given":"Y","non-dropping-particle":"","parse-names":false,"suffix":""},{"dropping-particle":"","family":"Tong","given":"X","non-dropping-particle":"","parse-names":false,"suffix":""}],"id":"ITEM-1","issued":{"date-parts":[["0"]]},"title":"Prevalence and clinical features of 2019 novel coronavirus disease (COVID-19) in the Fever Clinic of a teaching hospital in Beijing: a single-center, retrospective study","type":"article-journal"},"uris":["http://www.mendeley.com/documents/?uuid=2bbc7957-0602-43b8-829f-3f862a7b19bc"]}],"mendeley":{"formattedCitation":"&lt;sup&gt;56&lt;/sup&gt;","plainTextFormattedCitation":"56","previouslyFormattedCitation":"&lt;sup&gt;5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4172B1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5643F35" w14:textId="041E1F3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65 (unclear)</w:t>
            </w:r>
          </w:p>
        </w:tc>
        <w:tc>
          <w:tcPr>
            <w:tcW w:w="1417" w:type="dxa"/>
            <w:shd w:val="clear" w:color="auto" w:fill="auto"/>
            <w:noWrap/>
            <w:vAlign w:val="center"/>
            <w:hideMark/>
          </w:tcPr>
          <w:p w14:paraId="5827F733" w14:textId="27B163E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222E9E9" w14:textId="34C79E0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F29A9C2" w14:textId="4A03989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38EB2DB2" w14:textId="2C142297" w:rsidTr="0072164E">
        <w:trPr>
          <w:trHeight w:val="320"/>
        </w:trPr>
        <w:tc>
          <w:tcPr>
            <w:tcW w:w="2267" w:type="dxa"/>
            <w:shd w:val="clear" w:color="auto" w:fill="auto"/>
            <w:noWrap/>
            <w:vAlign w:val="center"/>
            <w:hideMark/>
          </w:tcPr>
          <w:p w14:paraId="1A0EFA7D" w14:textId="2E37E7A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10.20032136","abstract":"Background: Adolescents and young adults might play a key role in the worldwide spread of Coronavirus Disease 2019 (COVID-19), because they are more involved in overseas studying, business, working, and travelling. However, the epidemiological and clinical characteristics of them are still unknown. Methods: We collected data of 46 confirmed COVID-19 patients aged 10 to 35 years from the study hospital. The demographics, epidemiological, and clinical data were collected. Several key epidemiological parameters, the asymptomatic cases and transmission to their family members and the clinical characteristics at admission, and during treatment were summarized. RESULTS: Of 46 confirmed patients, 14 patients (47.3%) were aged from 10 to 24 years, and 24 (52.7%) patients were male. The mean incubation period for symptomatic cases was 6.6 days (95% confidence interval (CI) 4.4 - 9.6). The median serial interval was 1.9 days (95% CI 0.4 - 6.2). Three of asymptomatic cases showed the transmission to their family members. Only 1 patient was identified as severe cases at admission. The common symptoms at admission were dry cough (34, 91.0%), and fever (29, 69.0%). Nearly 60% of the patients had showed ground-glass opacity by chest CT findings. Three patients developed acute kidney injury during treatment. Majority of patients (78.3%) were discharged by the end of the follow-up. Conclusions: The adolescent and young adult patients of COVID-19 had a long incubation period, and a short serial interval. The transmission to their family contactors occurred in asymptomatic cases. Few of the study patients have developed complications during treatment.","author":[{"dropping-particle":"","family":"Liao","given":"J","non-dropping-particle":"","parse-names":false,"suffix":""},{"dropping-particle":"","family":"Fan","given":"S","non-dropping-particle":"","parse-names":false,"suffix":""},{"dropping-particle":"","family":"Chen","given":"J","non-dropping-particle":"","parse-names":false,"suffix":""},{"dropping-particle":"","family":"Wu","given":"J","non-dropping-particle":"","parse-names":false,"suffix":""},{"dropping-particle":"","family":"Xu","given":"S","non-dropping-particle":"","parse-names":false,"suffix":""},{"dropping-particle":"","family":"Guo","given":"Y","non-dropping-particle":"","parse-names":false,"suffix":""},{"dropping-particle":"","family":"Li","given":"C","non-dropping-particle":"","parse-names":false,"suffix":""},{"dropping-particle":"","family":"Zhang","given":"X","non-dropping-particle":"","parse-names":false,"suffix":""},{"dropping-particle":"","family":"Wu","given":"C","non-dropping-particle":"","parse-names":false,"suffix":""},{"dropping-particle":"","family":"Mou","given":"H","non-dropping-particle":"","parse-names":false,"suffix":""},{"dropping-particle":"","family":"Song","given":"C","non-dropping-particle":"","parse-names":false,"suffix":""},{"dropping-particle":"","family":"Li","given":"F","non-dropping-particle":"","parse-names":false,"suffix":""},{"dropping-particle":"","family":"Wu","given":"G","non-dropping-particle":"","parse-names":false,"suffix":""},{"dropping-particle":"","family":"Zhang","given":"J","non-dropping-particle":"","parse-names":false,"suffix":""},{"dropping-particle":"","family":"Guo","given":"L","non-dropping-particle":"","parse-names":false,"suffix":""},{"dropping-particle":"","family":"Liu","given":"H","non-dropping-particle":"","parse-names":false,"suffix":""},{"dropping-particle":"","family":"Lv","given":"J","non-dropping-particle":"","parse-names":false,"suffix":""},{"dropping-particle":"","family":"Xu","given":"L","non-dropping-particle":"","parse-names":false,"suffix":""},{"dropping-particle":"","family":"Lang","given":"C","non-dropping-particle":"","parse-names":false,"suffix":""}],"id":"ITEM-1","issued":{"date-parts":[["0"]]},"title":"Epidemiological and clinical characteristics of COVID-19 in adolescents and young adults","type":"article-journal"},"uris":["http://www.mendeley.com/documents/?uuid=69d4d3c1-172c-49d7-a985-64851f475c0a"]}],"mendeley":{"formattedCitation":"&lt;sup&gt;57&lt;/sup&gt;","plainTextFormattedCitation":"57","previouslyFormattedCitation":"&lt;sup&gt;5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2D34EAA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10D70AA0" w14:textId="129F54B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67 (149:118)</w:t>
            </w:r>
          </w:p>
        </w:tc>
        <w:tc>
          <w:tcPr>
            <w:tcW w:w="1417" w:type="dxa"/>
            <w:shd w:val="clear" w:color="auto" w:fill="auto"/>
            <w:noWrap/>
            <w:vAlign w:val="center"/>
            <w:hideMark/>
          </w:tcPr>
          <w:p w14:paraId="55F620F1" w14:textId="22A43E4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E165983" w14:textId="62BD9C42"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9AD6C49" w14:textId="0496578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0E22F18" w14:textId="16D196B1" w:rsidTr="0072164E">
        <w:trPr>
          <w:trHeight w:val="320"/>
        </w:trPr>
        <w:tc>
          <w:tcPr>
            <w:tcW w:w="2267" w:type="dxa"/>
            <w:shd w:val="clear" w:color="auto" w:fill="auto"/>
            <w:noWrap/>
            <w:vAlign w:val="center"/>
            <w:hideMark/>
          </w:tcPr>
          <w:p w14:paraId="3144E606" w14:textId="1C53A0B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n</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An ongoing outbreak of mystery pneumonia in Wuhan was caused by coronavirus disease 2019 (COVID-19). The infectious disease has spread globally and become a major threat to public health. Purpose: We aim to investigate the ultra-high-resolution CT (UHR-CT) findings of imported COVID-19 related pneumonia from the initial diagnosis to early-phase follow-up. Methods: This retrospective study included confirmed cases with early-stage COVID-19 related pneumonia imported from the epicenter. Initial and early-phase follow-up UHR-CT scans (within 5 days) were reviewed for characterizing the radiological findings. The normalized total volumes of ground-glass opacities (GGOs) and consolidations were calculated and compared during the radiological follow-up by artificial-intelligence-based methods. Results: Eleven patients (3 males and 8 females, aged 32-74 years) with confirmed COVID-19 were evaluated. Subpleural GGOs with inter/intralobular septal thickening were typical imaging findings. Other diagnostic CT features included distinct margins (8/11, 73%), pleural retraction or thickening (7/11, 64%), intralesional vasodilatation (6/11, 55%). Normalized volumes of pulmonary GGOs (p=0.003) and consolidations (p=0.003) significantly increased during the CT follow-up. Conclusions: The abnormalities of GGOs with peripleural distribution, consolidated areas, septal thickening, pleural involvement and intralesional vasodilatation on UHR-CT indicate the diagnosis of COVID-19. COVID-19 cases could manifest significantly progressed GGOs and consolidations with increased volume during the early-phase CT follow-up.","author":[{"dropping-particle":"","family":"Lin","given":"Y","non-dropping-particle":"","parse-names":false,"suffix":""},{"dropping-particle":"","family":"Lv","given":"S","non-dropping-particle":"","parse-names":false,"suffix":""},{"dropping-particle":"","family":"Wang","given":"J","non-dropping-particle":"","parse-names":false,"suffix":""},{"dropping-particle":"","family":"Kang","given":"J","non-dropping-particle":"","parse-names":false,"suffix":""},{"dropping-particle":"","family":"Zhang","given":"Y","non-dropping-particle":"","parse-names":false,"suffix":""},{"dropping-particle":"","family":"Feng","given":"Z","non-dropping-particle":"","parse-names":false,"suffix":""}],"id":"ITEM-1","issued":{"date-parts":[["0"]]},"title":"Ultra-High-Resolution CT Follow-Up in Patients with Imported Early-Stage Coronavirus Disease 2019 (COVID-19) Related Pneumonia","type":"article-journal"},"uris":["http://www.mendeley.com/documents/?uuid=af783026-099f-44f6-abef-70d93ca75cc0"]}],"mendeley":{"formattedCitation":"&lt;sup&gt;58&lt;/sup&gt;","plainTextFormattedCitation":"58","previouslyFormattedCitation":"&lt;sup&gt;5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8C4DF1F"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5C3F5FF" w14:textId="05820059"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74 (171:103)</w:t>
            </w:r>
          </w:p>
        </w:tc>
        <w:tc>
          <w:tcPr>
            <w:tcW w:w="1417" w:type="dxa"/>
            <w:shd w:val="clear" w:color="auto" w:fill="auto"/>
            <w:noWrap/>
            <w:vAlign w:val="center"/>
            <w:hideMark/>
          </w:tcPr>
          <w:p w14:paraId="2F3DB906" w14:textId="0F19B6D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28AF5AE0" w14:textId="4002869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71C858B" w14:textId="14D4AE0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D12AC30" w14:textId="5C7D083C" w:rsidTr="0072164E">
        <w:trPr>
          <w:trHeight w:val="320"/>
        </w:trPr>
        <w:tc>
          <w:tcPr>
            <w:tcW w:w="2267" w:type="dxa"/>
            <w:shd w:val="clear" w:color="auto" w:fill="auto"/>
            <w:noWrap/>
            <w:vAlign w:val="center"/>
            <w:hideMark/>
          </w:tcPr>
          <w:p w14:paraId="403586E8" w14:textId="30791C6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2.16.20023671","abstract":"Background: The dynamic changes of lymphocyte subsets and cytokines profiles of patients with novel coronavirus disease (COVID-19) and their correlation with the disease severity remain unclear. Method: Peripheral blood samples were longitudinally collected from 40 confirmed COVID-19 patients and examined for lymphocyte subsets by flow cytometry and cytokine profiles by specific immunoassays. Findings: Of the 40 COVID-19 patients enrolled, 13 severe cases showed significant and sustained decreases in lymphocyte counts but increases in neutrophil counts than 27 mild cases. Further analysis demonstrated significant decreases in the counts of T cells, especially CD8 + T cells, as well as increases in IL-6, IL-10, IL-2 and IFN-{gamma} levels in the peripheral blood in the severe cases compared to those in the mild cases. T cell counts and cytokine levels in severe COVID-19 patients who survived the disease gradually recovered at later time points to levels that were comparable to those of the mild cases. Moreover, the neutrophil-to-CD8+ T cell ratio (N8R) were identified as the most powerful prognostic factor affecting the prognosis for severe COVID-19. Conclusion: The degree of lymphopenia and a proinflammatory cytokine storm is higher in severe COVID-19 patients than in mild cases, and is associated with the disease severity. N8R may serve as a useful prognostic factor for early identification of severe COVID-19 cases.","author":[{"dropping-particle":"","family":"Liu","given":"J","non-dropping-particle":"","parse-names":false,"suffix":""},{"dropping-particle":"","family":"Li","given":"S","non-dropping-particle":"","parse-names":false,"suffix":""},{"dropping-particle":"","family":"Liu","given":"J","non-dropping-particle":"","parse-names":false,"suffix":""},{"dropping-particle":"","family":"Liang","given":"B","non-dropping-particle":"","parse-names":false,"suffix":""},{"dropping-particle":"","family":"Wang","given":"X","non-dropping-particle":"","parse-names":false,"suffix":""},{"dropping-particle":"","family":"Wang","given":"H","non-dropping-particle":"","parse-names":false,"suffix":""},{"dropping-particle":"","family":"Li","given":"W","non-dropping-particle":"","parse-names":false,"suffix":""},{"dropping-particle":"","family":"Tong","given":"Q","non-dropping-particle":"","parse-names":false,"suffix":""},{"dropping-particle":"","family":"Yi","given":"J","non-dropping-particle":"","parse-names":false,"suffix":""},{"dropping-particle":"","family":"Zhao","given":"L","non-dropping-particle":"","parse-names":false,"suffix":""},{"dropping-particle":"","family":"Xiong","given":"L","non-dropping-particle":"","parse-names":false,"suffix":""},{"dropping-particle":"","family":"Guo","given":"C","non-dropping-particle":"","parse-names":false,"suffix":""},{"dropping-particle":"","family":"Tian","given":"J","non-dropping-particle":"","parse-names":false,"suffix":""},{"dropping-particle":"","family":"Luo","given":"J","non-dropping-particle":"","parse-names":false,"suffix":""},{"dropping-particle":"","family":"Yao","given":"J","non-dropping-particle":"","parse-names":false,"suffix":""},{"dropping-particle":"","family":"Pang","given":"R","non-dropping-particle":"","parse-names":false,"suffix":""},{"dropping-particle":"","family":"Shen","given":"H","non-dropping-particle":"","parse-names":false,"suffix":""},{"dropping-particle":"","family":"Peng","given":"C","non-dropping-particle":"","parse-names":false,"suffix":""},{"dropping-particle":"","family":"Liu","given":"T","non-dropping-particle":"","parse-names":false,"suffix":""},{"dropping-particle":"","family":"Zhang","given":"Q","non-dropping-particle":"","parse-names":false,"suffix":""},{"dropping-particle":"","family":"Wu","given":"J","non-dropping-particle":"","parse-names":false,"suffix":""},{"dropping-particle":"","family":"Xu","given":"L","non-dropping-particle":"","parse-names":false,"suffix":""},{"dropping-particle":"","family":"Lu","given":"S","non-dropping-particle":"","parse-names":false,"suffix":""},{"dropping-particle":"","family":"Wang","given":"B","non-dropping-particle":"","parse-names":false,"suffix":""},{"dropping-particle":"","family":"Weng","given":"Z","non-dropping-particle":"","parse-names":false,"suffix":""},{"dropping-particle":"","family":"Han","given":"C","non-dropping-particle":"","parse-names":false,"suffix":""},{"dropping-particle":"","family":"Zhu","given":"H","non-dropping-particle":"","parse-names":false,"suffix":""},{"dropping-particle":"","family":"Zhou","given":"R","non-dropping-particle":"","parse-names":false,"suffix":""},{"dropping-particle":"","family":"Zhou","given":"H","non-dropping-particle":"","parse-names":false,"suffix":""},{"dropping-particle":"","family":"Chen","given":"X","non-dropping-particle":"","parse-names":false,"suffix":""},{"dropping-particle":"","family":"Ye","given":"P","non-dropping-particle":"","parse-names":false,"suffix":""},{"dropping-particle":"","family":"Zhu","given":"B","non-dropping-particle":"","parse-names":false,"suffix":""},{"dropping-particle":"","family":"He","given":"S","non-dropping-particle":"","parse-names":false,"suffix":""},{"dropping-particle":"","family":"He","given":"Y","non-dropping-particle":"","parse-names":false,"suffix":""},{"dropping-particle":"","family":"Jie","given":"S","non-dropping-particle":"","parse-names":false,"suffix":""},{"dropping-particle":"","family":"Wei","given":"P","non-dropping-particle":"","parse-names":false,"suffix":""},{"dropping-particle":"","family":"Zhang","given":"J","non-dropping-particle":"","parse-names":false,"suffix":""},{"dropping-particle":"","family":"Lu","given":"Y","non-dropping-particle":"","parse-names":false,"suffix":""},{"dropping-particle":"","family":"Wang","given":"W","non-dropping-particle":"","parse-names":false,"suffix":""},{"dropping-particle":"","family":"Zhang","given":"L","non-dropping-particle":"","parse-names":false,"suffix":""},{"dropping-particle":"","family":"Li","given":"L","non-dropping-particle":"","parse-names":false,"suffix":""},{"dropping-particle":"","family":"Zhou","given":"F","non-dropping-particle":"","parse-names":false,"suffix":""},{"dropping-particle":"","family":"Wang","given":"J","non-dropping-particle":"","parse-names":false,"suffix":""},{"dropping-particle":"","family":"Dittmer","given":"U","non-dropping-particle":"","parse-names":false,"suffix":""},{"dropping-particle":"","family":"Lu","given":"M","non-dropping-particle":"","parse-names":false,"suffix":""},{"dropping-particle":"","family":"Hu","given":"Y","non-dropping-particle":"","parse-names":false,"suffix":""},{"dropping-particle":"","family":"Yang","given":"D","non-dropping-particle":"","parse-names":false,"suffix":""},{"dropping-particle":"","family":"Zheng","given":"X","non-dropping-particle":"","parse-names":false,"suffix":""}],"id":"ITEM-1","issued":{"date-parts":[["0"]]},"title":"Longitudinal characteristics of lymphocyte responses and cytokine profiles in the peripheral blood of SARS-CoV-2 infected patients","type":"article-journal"},"uris":["http://www.mendeley.com/documents/?uuid=b47c4f78-6f58-4ea1-8710-4fae3c608e36"]}],"mendeley":{"formattedCitation":"&lt;sup&gt;59&lt;/sup&gt;","plainTextFormattedCitation":"59","previouslyFormattedCitation":"&lt;sup&gt;5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5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D72063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6AC4CC45" w14:textId="6754003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91 (145:146)</w:t>
            </w:r>
          </w:p>
        </w:tc>
        <w:tc>
          <w:tcPr>
            <w:tcW w:w="1417" w:type="dxa"/>
            <w:shd w:val="clear" w:color="auto" w:fill="auto"/>
            <w:noWrap/>
            <w:vAlign w:val="center"/>
            <w:hideMark/>
          </w:tcPr>
          <w:p w14:paraId="48E179B8" w14:textId="3E6A00E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6 (unclear)</w:t>
            </w:r>
          </w:p>
        </w:tc>
        <w:tc>
          <w:tcPr>
            <w:tcW w:w="1597" w:type="dxa"/>
            <w:vAlign w:val="center"/>
          </w:tcPr>
          <w:p w14:paraId="484F09A8" w14:textId="321B284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8C6D539" w14:textId="5F308FB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3°C</w:t>
            </w:r>
          </w:p>
        </w:tc>
      </w:tr>
      <w:tr w:rsidR="00EF39F4" w:rsidRPr="0072164E" w14:paraId="445A27F4" w14:textId="752BE61D" w:rsidTr="0072164E">
        <w:trPr>
          <w:trHeight w:val="320"/>
        </w:trPr>
        <w:tc>
          <w:tcPr>
            <w:tcW w:w="2267" w:type="dxa"/>
            <w:shd w:val="clear" w:color="auto" w:fill="auto"/>
            <w:noWrap/>
            <w:vAlign w:val="center"/>
            <w:hideMark/>
          </w:tcPr>
          <w:p w14:paraId="206462A4" w14:textId="23D127C1" w:rsidR="00EF39F4" w:rsidRPr="0072164E" w:rsidRDefault="00EF39F4" w:rsidP="00EF39F4">
            <w:pPr>
              <w:jc w:val="right"/>
              <w:rPr>
                <w:rFonts w:ascii="Arial" w:eastAsia="Times New Roman" w:hAnsi="Arial" w:cs="Arial"/>
                <w:color w:val="000000" w:themeColor="text1"/>
                <w:sz w:val="14"/>
                <w:szCs w:val="14"/>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09.20033118","abstract":"Backgrounds Since December 2019, a novel coronavirus epidemic has emerged in Wuhan city, China and then rapidly spread to other areas. As of 20 Feb 2020, a total of 2,055 medical staff confirmed with coronavirus disease 2019 (COVID-19) caused by SARS-Cov-2 in China had been reported. We sought to explore the epidemiological, clinical characteristics and prognosis of novel coronavirus-infected medical staff. Methods In this retrospective study, 64 confirmed cases of novel coronavirus-infected medical staff admitted to Union Hospital, Wuhan between 16 Jan, 2020 to 15 Feb, 2020 were included. Two groups concerned were extracted from the subjects based on duration of symptoms: group 1 (&lt;= 10 days) and group 2 (&gt;10 days). Epidemiological and clinical data were analyzed and compared across groups. The Kaplan-Meier plot was used to inspect the change in hospital discharge rate. The Cox regression model was utilized to identify factors associated with hospital discharge. Findings The median age of medical staff included was 35 years old. 64% were female and 67% were nurses. None had an exposure to Huanan seafood wholesale market or wildlife. A small proportion of the cohort had contact with specimens (5%) as well as patients in fever clinics (8%) and isolation wards (5%). Fever (67%) was the most common symptom, followed by cough (47%) and fatigue (34%). The median time interval between symptoms onset and admission was 8.5 days. On admission, 80% of medical staff showed abnormal IL-6 levels and 34% had lymphocytopenia. Chest CT mainly manifested as bilateral (61%), subpleural (80%) and ground-glass (52%) opacities. During the study period, no patients was transferred to intensive care unit or died, and 34 (53%) had been discharged. Higher body mass index (BMI) (HR 0.14; 95% CI 0.03-0.73), fever (HR 0.24; 95% CI 0.09-0.60) and higher levels of IL-6 on admission (HR 0.31; 95% CI 0.11-0.87) were unfavorable factors for discharge. Interpretation In this study, medical staff infected with COVID-19 have relatively milder symptoms and favorable clinical course, which may be partly due to their medical expertise, younger age and less underlying diseases. Smaller BMI, absence of fever symptoms and normal IL-6 levels on admission are favorable for discharge for medical staff. Further studies should be devoted to identifying the exact patterns of SARS-CoV-2 infection among medical staff.","author":[{"dropping-particle":"","family":"Liu","given":"J","non-dropping-particle":"","parse-names":false,"suffix":""},{"dropping-particle":"","family":"Ouyang","given":"L","non-dropping-particle":"","parse-names":false,"suffix":""},{"dropping-particle":"","family":"Guo","given":"P","non-dropping-particle":"","parse-names":false,"suffix":""},{"dropping-particle":"","family":"Wu","given":"H s.","non-dropping-particle":"","parse-names":false,"suffix":""},{"dropping-particle":"","family":"Fu","given":"P","non-dropping-particle":"","parse-names":false,"suffix":""},{"dropping-particle":"","family":"Chen","given":"Y l.","non-dropping-particle":"","parse-names":false,"suffix":""},{"dropping-particle":"","family":"Yang","given":"D","non-dropping-particle":"","parse-names":false,"suffix":""},{"dropping-particle":"","family":"Han","given":"X y.","non-dropping-particle":"","parse-names":false,"suffix":""},{"dropping-particle":"","family":"Cao","given":"Y k.","non-dropping-particle":"","parse-names":false,"suffix":""},{"dropping-particle":"","family":"Alwalid","given":"O","non-dropping-particle":"","parse-names":false,"suffix":""},{"dropping-particle":"","family":"Tao","given":"J","non-dropping-particle":"","parse-names":false,"suffix":""},{"dropping-particle":"","family":"Peng","given":"S y.","non-dropping-particle":"","parse-names":false,"suffix":""},{"dropping-particle":"","family":"Shi","given":"H s.","non-dropping-particle":"","parse-names":false,"suffix":""},{"dropping-particle":"","family":"Yang","given":"F","non-dropping-particle":"","parse-names":false,"suffix":""},{"dropping-particle":"","family":"Zheng","given":"C s.","non-dropping-particle":"","parse-names":false,"suffix":""}],"id":"ITEM-1","issued":{"date-parts":[["0"]]},"title":"Epidemiological, Clinical Characteristics and Outcome of Medical Staff Infected with COVID-19 in Wuhan, China: A Retrospective Case Series Analysis","type":"article-journal"},"uris":["http://www.mendeley.com/documents/?uuid=4bfcb7d7-c581-47e1-9cd9-dfea98b34952"]}],"mendeley":{"formattedCitation":"&lt;sup&gt;60&lt;/sup&gt;","plainTextFormattedCitation":"60","previouslyFormattedCitation":"&lt;sup&gt;5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FF8ED3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99604EA" w14:textId="1C992C6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298 (149:149)</w:t>
            </w:r>
          </w:p>
        </w:tc>
        <w:tc>
          <w:tcPr>
            <w:tcW w:w="1417" w:type="dxa"/>
            <w:shd w:val="clear" w:color="auto" w:fill="auto"/>
            <w:noWrap/>
            <w:vAlign w:val="center"/>
            <w:hideMark/>
          </w:tcPr>
          <w:p w14:paraId="44CDE2A6" w14:textId="75982C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7 (unclear)</w:t>
            </w:r>
          </w:p>
        </w:tc>
        <w:tc>
          <w:tcPr>
            <w:tcW w:w="1597" w:type="dxa"/>
            <w:vAlign w:val="center"/>
          </w:tcPr>
          <w:p w14:paraId="5C6C9AC1" w14:textId="1B1BDAF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1E8B995D" w14:textId="52D8105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2CD8AB02" w14:textId="7DCAD5DC" w:rsidTr="0072164E">
        <w:trPr>
          <w:trHeight w:val="320"/>
        </w:trPr>
        <w:tc>
          <w:tcPr>
            <w:tcW w:w="2267" w:type="dxa"/>
            <w:shd w:val="clear" w:color="auto" w:fill="auto"/>
            <w:noWrap/>
            <w:vAlign w:val="center"/>
            <w:hideMark/>
          </w:tcPr>
          <w:p w14:paraId="51BBA178" w14:textId="4A34E523"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 outbreak of the recently emerged novel corona virus disease 2019 (COVID-19) poses a challenge for public health laboratories. We aimed to evaluate the diagnostic value of serological assay for SARS-CoV-2. Methods A newly-developed ELISA assay for IgM and IgG antibodies against N protein of SARS-CoV-2 were used to screen the serums of 238 admitted hospital patients with confirmed or suspected SARS-CoV-2 infection from February 6 to February 14, 2020. SARS-CoV-2 RNA was detected by real time RT-PCR on pharyngeal swab specimens. Findings Of the 238 patients, 194 (81.5%) were detected to be antibody (IgM and/or IgG) positive, which was significantly higher than the positive rate of viral RNA (64.3%). There was no difference in the positive rate of antibody between the confirmed patients (83.0%, 127/153) and the suspected patients (78.8%, 67/85) whose nucleic acid tests were negative. After the patients were defined to the different stages of disease based on the day when the test samples were collected, the analysis results showed that the antibody positive rates were very low in the first five days after initial onset of symptoms, and then rapidly increased as the disease progressed. After 10 days, the antibody positive rates jumped to above 80% from less than 50%. On the contrary, the positive rates of viral RNA kept above 60% in the first 11 days after initial onset of symptoms, and then rapidly decreased. In addition, half of the suspected patients with symptoms for 6-10 days were detected to be antibody positive. Interpretation The suspected patients were most likely infected by SARS-CoV-2. Before the 11th day after initial onset of symptoms, nucleic acid test is important for confirmation of viral infection. The combination of serological assay can greatly improve the diagnostic efficacy. After that, the diagnosis for viral infection should be majorly dependent on serological assay. Keywords. SARS-CoV-2; diagnosis; serological assay; nucleic acid test","author":[{"dropping-particle":"","family":"Liu","given":"L","non-dropping-particle":"","parse-names":false,"suffix":""},{"dropping-particle":"","family":"Liu","given":"W","non-dropping-particle":"","parse-names":false,"suffix":""},{"dropping-particle":"","family":"Wang","given":"S","non-dropping-particle":"","parse-names":false,"suffix":""},{"dropping-particle":"","family":"Zheng","given":"S","non-dropping-particle":"","parse-names":false,"suffix":""}],"id":"ITEM-1","issued":{"date-parts":[["0"]]},"title":"A preliminary study on serological assay for severe acute respiratory syndrome coronavirus 2 (SARS-CoV-2) in 238 admitted hospital patients","type":"article-journal"},"uris":["http://www.mendeley.com/documents/?uuid=0154bf3b-0f63-46e3-b51d-5f373e630966"]}],"mendeley":{"formattedCitation":"&lt;sup&gt;61&lt;/sup&gt;","plainTextFormattedCitation":"61","previouslyFormattedCitation":"&lt;sup&gt;5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1</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D047027"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288FF49B" w14:textId="3B4A2166"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391 (187:204)</w:t>
            </w:r>
          </w:p>
        </w:tc>
        <w:tc>
          <w:tcPr>
            <w:tcW w:w="1417" w:type="dxa"/>
            <w:shd w:val="clear" w:color="auto" w:fill="auto"/>
            <w:noWrap/>
            <w:vAlign w:val="center"/>
            <w:hideMark/>
          </w:tcPr>
          <w:p w14:paraId="2A77AA1F" w14:textId="0892305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 (unclear)</w:t>
            </w:r>
          </w:p>
        </w:tc>
        <w:tc>
          <w:tcPr>
            <w:tcW w:w="1597" w:type="dxa"/>
            <w:vAlign w:val="center"/>
          </w:tcPr>
          <w:p w14:paraId="757B82C1" w14:textId="0062316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59B7B744" w14:textId="7B91B52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B12DBC8" w14:textId="4E6CBAD4" w:rsidTr="0072164E">
        <w:trPr>
          <w:trHeight w:val="320"/>
        </w:trPr>
        <w:tc>
          <w:tcPr>
            <w:tcW w:w="2267" w:type="dxa"/>
            <w:shd w:val="clear" w:color="auto" w:fill="auto"/>
            <w:noWrap/>
            <w:vAlign w:val="center"/>
            <w:hideMark/>
          </w:tcPr>
          <w:p w14:paraId="0F2537B5" w14:textId="4D0B70AE"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2.29.20029348","abstract":"Background: The outbreaks of coronavirus disease 2019 (COVID-19) caused by the novel severe acute respiratory syndrome coronavirus 2 (SARS-CoV-2) remain a huge threat to the public health worldwide. Clinical data is limited up to now regarding the risk factors in favor of severe conversion of non-severe case with COVID-19. Aims: This study analyzed a hospital staff data to figure out general clinical features of COVID-19 in terms of the association of cardiovascular manifestations (CVMs) with in-hospital outcomes of COVID-19 cases. Methods: Retrospective, single-center case series of 41 consecutive hospitalized health staff with confirmed COVID-19 were collected at the Central Hospital of Wuhan in Wuhan, China, from January 15 to January 24, 2020. Epidemiological, demographic, clinical, laboratory, radiological, treatment data and in-hospital adverse events were collected and analyzed. Final date of follow-up was March 3, 2020. A comparative study was applied between cases with CVMs and those without CVMs. Results: Of all, clinicians and clinical nurses accounted for 80.5%, while 87.8% of all had history of patient contact. The population was presented with a mean age of 39.1 +- 9.2 and less comorbidities than community population. The three most frequent symptoms of COVID-19 cases analyzed were fever (82.9%), myalgia or fatigue (80.5%) and cough (63.4%). While, the three most frequent initial symptoms were myalgia or fatigue (80.5%), fever (73.2%) and cough (41.5%). There were 95.1% cases featured as non-severe course of disease according to the official standard in China. Patients with CVMs and those without CVMs accounted for 58.5% and 41.5%, respectively. Compared with cases without CVMs, patients with CVMs were presented with lower baseline lymphocyte count (0.99 +- 0.43 and 1.55 +- 0.61, P&lt;0.001), more who had at least once positive nucleic acid detection of throat swab during admission (50.0% and 11.8%, P=0.011), and more received oxygen support (79.2% and 23.5%, P&lt;0.001). The rate of in-hospital adverse events was significantly higher in patients with CVMs group (75.0% and 23.5%, P=0.001). Multivariable logistic regression model indicated that, coexisting with CVMs in COVID-19 patients was not independently associated with in-hospital adverse events. Conclusions: Most of hospital staff with COVID-19 had history of patient contact, featured non-severe course of disease. Cases with CVMs suffered from more in-hospital adverse events than those with…","author":[{"dropping-particle":"","family":"Liu","given":"R","non-dropping-particle":"","parse-names":false,"suffix":""},{"dropping-particle":"","family":"Ming","given":"X","non-dropping-particle":"","parse-names":false,"suffix":""},{"dropping-particle":"","family":"Zhu","given":"H","non-dropping-particle":"","parse-names":false,"suffix":""},{"dropping-particle":"","family":"Song","given":"L","non-dropping-particle":"","parse-names":false,"suffix":""},{"dropping-particle":"","family":"Gao","given":"Z","non-dropping-particle":"","parse-names":false,"suffix":""},{"dropping-particle":"","family":"Gao","given":"L","non-dropping-particle":"","parse-names":false,"suffix":""},{"dropping-particle":"","family":"Jia","given":"S","non-dropping-particle":"","parse-names":false,"suffix":""},{"dropping-particle":"","family":"Zhang","given":"C","non-dropping-particle":"","parse-names":false,"suffix":""},{"dropping-particle":"","family":"Xu","given":"O","non-dropping-particle":"","parse-names":false,"suffix":""},{"dropping-particle":"","family":"Zhou","given":"J","non-dropping-particle":"","parse-names":false,"suffix":""},{"dropping-particle":"","family":"Yuan","given":"J","non-dropping-particle":"","parse-names":false,"suffix":""},{"dropping-particle":"","family":"Zhang","given":"J","non-dropping-particle":"","parse-names":false,"suffix":""}],"id":"ITEM-1","issued":{"date-parts":[["0"]]},"title":"Association of Cardiovascular Manifestations with In-hospital Outcomes in Patients with COVID-19: A Hospital Staff Data","type":"article-journal"},"uris":["http://www.mendeley.com/documents/?uuid=63e26c82-2672-4969-b5ba-0c5534d5fa75"]}],"mendeley":{"formattedCitation":"&lt;sup&gt;62&lt;/sup&gt;","plainTextFormattedCitation":"62","previouslyFormattedCitation":"&lt;sup&gt;6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523CDD0"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EEEAA85" w14:textId="25F00AB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16 (205:211)</w:t>
            </w:r>
          </w:p>
        </w:tc>
        <w:tc>
          <w:tcPr>
            <w:tcW w:w="1417" w:type="dxa"/>
            <w:shd w:val="clear" w:color="auto" w:fill="auto"/>
            <w:noWrap/>
            <w:vAlign w:val="center"/>
            <w:hideMark/>
          </w:tcPr>
          <w:p w14:paraId="2D52D24C" w14:textId="370C7CB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 xml:space="preserve"> (21-95)</w:t>
            </w:r>
          </w:p>
        </w:tc>
        <w:tc>
          <w:tcPr>
            <w:tcW w:w="1597" w:type="dxa"/>
            <w:vAlign w:val="center"/>
          </w:tcPr>
          <w:p w14:paraId="718189A6" w14:textId="77777777" w:rsidR="00EF39F4" w:rsidRPr="0072164E" w:rsidRDefault="00EF39F4" w:rsidP="00EF39F4">
            <w:pPr>
              <w:jc w:val="right"/>
              <w:rPr>
                <w:rFonts w:ascii="Arial" w:eastAsia="Times New Roman" w:hAnsi="Arial" w:cs="Arial"/>
                <w:color w:val="000000" w:themeColor="text1"/>
                <w:sz w:val="16"/>
                <w:szCs w:val="16"/>
                <w:lang w:eastAsia="en-GB"/>
              </w:rPr>
            </w:pPr>
          </w:p>
        </w:tc>
        <w:tc>
          <w:tcPr>
            <w:tcW w:w="1701" w:type="dxa"/>
            <w:vAlign w:val="center"/>
          </w:tcPr>
          <w:p w14:paraId="4F39917E" w14:textId="77777777"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4E4FD032" w14:textId="7036677D" w:rsidTr="0072164E">
        <w:trPr>
          <w:trHeight w:val="320"/>
        </w:trPr>
        <w:tc>
          <w:tcPr>
            <w:tcW w:w="2267" w:type="dxa"/>
            <w:shd w:val="clear" w:color="auto" w:fill="auto"/>
            <w:noWrap/>
            <w:vAlign w:val="center"/>
            <w:hideMark/>
          </w:tcPr>
          <w:p w14:paraId="6D864D0A" w14:textId="3D5F80A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Abstract. Background: The outbreak of coronavirus disease 2019 (COVID-19) in Wuhan City, China spreads rapidly since December, 2019. Most patients show mild symptoms, but some of them develop into severe disease. There is currently no specific medication. The purpose of this study is to to explore changes of markers in peripheral blood of severe COVID-19 patients, which may be of value in disease monitoring. Methods Clinical data of patients with nonsevere and severe type COVID-19 diagnosed by laboratory test in our institution were collected. The relationship between peripheral blood cells and cytokines, clinical manifestation and outcome was analyzed. Results A total of 69 severe type COVID-19 patients were included. On admission, the median age of severe cases was 56-year old, with 52.17% female patient. The most common symptoms were fever (79.72%), cough (63.77%), shortness of breath (57.97%) and fatigue (50.72%). Diarrhea is less common. The most common comorbidity is hypertension. Upon admission, the proportion of bilateral pulmonary involvement and interstitial abnormalities evidenced by chest computed tomography (CT) imaging in severe cases was 60.87% and 27.54%, respectively. Compared with patients with nonsevere disease, those with severe disease showed obvious lymphocytopenia. Elevated level of lactate dehydrogenase (LDH), C-reactive protein (CRP), ferritin and D-dimer was found in most cases. Two patients (2.9%) needed transfer to the intensive care unit. Baseline immunological parameters and most of the inflammatory parameters were basically within the normal range. However, baseline interleukin-6 (IL-6) was significantly increased in severe type, which was closely related to the maximal body temperature during hospitalization and to CT findings. Baseline IL-6 was also significantly related to the increase of baseline level of CRP, LDH, ferritin and D-dimer. The increase of baseline IL-6 level suggests that it may positively correlate with the severity of COVID-19. Among the 30 severe type patients whose IL-6 was assessed before and after treatment, significant decrease in IL-6 and improved CT assessment was found in 25 patients after treatment. Whereas the IL-6 level was further increased in 3 cases, which was closely related to disease progression. It is suggested that IL-6 may be used as a marker for disease monitoring in severe COVID-19 patients. Conclusions On admission, the baseline level of IL-6, CRP, LDH and ferritin was closely rel…","author":[{"dropping-particle":"","family":"Liu","given":"T","non-dropping-particle":"","parse-names":false,"suffix":""},{"dropping-particle":"","family":"Zhang","given":"J","non-dropping-particle":"","parse-names":false,"suffix":""},{"dropping-particle":"","family":"Yang","given":"Y","non-dropping-particle":"","parse-names":false,"suffix":""},{"dropping-particle":"","family":"Zhang","given":"L","non-dropping-particle":"","parse-names":false,"suffix":""},{"dropping-particle":"","family":"Ma","given":"H","non-dropping-particle":"","parse-names":false,"suffix":""},{"dropping-particle":"","family":"Li","given":"Z","non-dropping-particle":"","parse-names":false,"suffix":""},{"dropping-particle":"","family":"Zhang","given":"J","non-dropping-particle":"","parse-names":false,"suffix":""},{"dropping-particle":"","family":"Cheng","given":"J","non-dropping-particle":"","parse-names":false,"suffix":""},{"dropping-particle":"","family":"Zhang","given":"X","non-dropping-particle":"","parse-names":false,"suffix":""},{"dropping-particle":"","family":"Wu","given":"G","non-dropping-particle":"","parse-names":false,"suffix":""},{"dropping-particle":"","family":"Yi","given":"J","non-dropping-particle":"","parse-names":false,"suffix":""}],"id":"ITEM-1","issued":{"date-parts":[["0"]]},"title":"The potential role of IL-6 in monitoring coronavirus disease 2019","type":"article-journal"},"uris":["http://www.mendeley.com/documents/?uuid=e3d0a6d4-3401-479c-a8ca-aec471650928"]}],"mendeley":{"formattedCitation":"&lt;sup&gt;63&lt;/sup&gt;","plainTextFormattedCitation":"63","previouslyFormattedCitation":"&lt;sup&gt;61&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3</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5064BE8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071ADE2F" w14:textId="04D6EA77"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425 (240:185)</w:t>
            </w:r>
          </w:p>
        </w:tc>
        <w:tc>
          <w:tcPr>
            <w:tcW w:w="1417" w:type="dxa"/>
            <w:shd w:val="clear" w:color="auto" w:fill="auto"/>
            <w:noWrap/>
            <w:vAlign w:val="center"/>
            <w:hideMark/>
          </w:tcPr>
          <w:p w14:paraId="2DA4AADA" w14:textId="01343D0D"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6 (unclear)</w:t>
            </w:r>
          </w:p>
        </w:tc>
        <w:tc>
          <w:tcPr>
            <w:tcW w:w="1597" w:type="dxa"/>
            <w:vAlign w:val="center"/>
          </w:tcPr>
          <w:p w14:paraId="284991AB" w14:textId="4A13AF4A"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9C4453D" w14:textId="2784E49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5°C</w:t>
            </w:r>
          </w:p>
          <w:p w14:paraId="6220F2FA" w14:textId="341A0796" w:rsidR="00EF39F4" w:rsidRPr="0072164E" w:rsidRDefault="00EF39F4" w:rsidP="00EF39F4">
            <w:pPr>
              <w:jc w:val="right"/>
              <w:rPr>
                <w:rFonts w:ascii="Arial" w:eastAsia="Times New Roman" w:hAnsi="Arial" w:cs="Arial"/>
                <w:color w:val="000000" w:themeColor="text1"/>
                <w:sz w:val="16"/>
                <w:szCs w:val="16"/>
                <w:lang w:eastAsia="en-GB"/>
              </w:rPr>
            </w:pPr>
          </w:p>
        </w:tc>
      </w:tr>
      <w:tr w:rsidR="00EF39F4" w:rsidRPr="0072164E" w14:paraId="1F709EEA" w14:textId="2729A752" w:rsidTr="0072164E">
        <w:trPr>
          <w:trHeight w:val="320"/>
        </w:trPr>
        <w:tc>
          <w:tcPr>
            <w:tcW w:w="2267" w:type="dxa"/>
            <w:shd w:val="clear" w:color="auto" w:fill="auto"/>
            <w:noWrap/>
            <w:vAlign w:val="center"/>
            <w:hideMark/>
          </w:tcPr>
          <w:p w14:paraId="66F2FC4E" w14:textId="59D4C6A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i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In December 2019, the outbreak of novel coronavirus (2019-nCoV) infection lead to a cluster of pneumonia cases. We report the clinical characteristics of 2019-nCoV infected patients with acute respiratory distress syndrome (ARDS) and further investigate the treatment and the progression of the disease. Methods: The longitudinal study included 109 patients with novel coronavirus-infected pneumonia (COVID-19) admitted to the Central Hospital of Wuhan between January 2 and February 1, 2020. Patients were followed up to February 12, 2020. Epidemiological, clinical, and laboratory characteristics, treatment, and outcomes data were collected from electronic medical records. The difference in treatment and progression between patients with ARDS and without ARDS was compared. Results: Among 109 patients with COVID-19, the median age was 55 years (IQR, 43-66 years; range, 22-94 years), and 59 (54.1%) patients were men. The median hospital days were 15 days (interquartile range, 11-24 days), and 31 (28.4%) patients had died and 78 (71.6%) survived. Among them, 53 (48.6%) patients developed ARDS. Compared with non-ARDS patients, patients with ARDS were more likely to have coexisting conditions, including diabetes (20.8% vs. 1.8%), cerebrovascular (11.3% vs. 0%) and chronic kidney disease (15.1% vs. 3.6%). Compared with patients with mild ARDS (n = 1/19 [5.3%]), those with moderate and severe ARDS had a higher mortality rate (n = 15/24 [62.5%] for moderate ARDS and n = 10/10 [100.0%] for severe ARDS). The mortality rate increased concomitantly with the severity of ARDS. We have not observed a significant effect of antivirus, glucocorticoid, or immunoglobulin treatment on survival in patients with ARDS. Conclusions: Our findings indicated that 2019-nCoV infected patients with moderate-to-severe ARDS had higher mortality rates and the beneficial effects of current treatments were not satisfactory, which are warranted attention from clinicians.","author":[{"dropping-particle":"","family":"Liu","given":"Y","non-dropping-particle":"","parse-names":false,"suffix":""},{"dropping-particle":"","family":"Sun","given":"W","non-dropping-particle":"","parse-names":false,"suffix":""},{"dropping-particle":"","family":"Chen","given":"L","non-dropping-particle":"","parse-names":false,"suffix":""},{"dropping-particle":"","family":"Wang","given":"Y","non-dropping-particle":"","parse-names":false,"suffix":""},{"dropping-particle":"","family":"Zhang","given":"L","non-dropping-particle":"","parse-names":false,"suffix":""},{"dropping-particle":"","family":"Yu","given":"L","non-dropping-particle":"","parse-names":false,"suffix":""}],"id":"ITEM-1","issued":{"date-parts":[["0"]]},"title":"Clinical Characteristics and Progression of 2019 Novel Coronavirus-Infected Patients Concurrent Acute Respiratory Distress Syndrome","type":"article-journal"},"uris":["http://www.mendeley.com/documents/?uuid=f0f53a11-17a2-443b-8b54-f24a1917acb1"]}],"mendeley":{"formattedCitation":"&lt;sup&gt;64&lt;/sup&gt;","plainTextFormattedCitation":"64","previouslyFormattedCitation":"&lt;sup&gt;62&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4</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4E01B84"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FDE2DC3" w14:textId="43ED999E"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34 (268:266)</w:t>
            </w:r>
          </w:p>
        </w:tc>
        <w:tc>
          <w:tcPr>
            <w:tcW w:w="1417" w:type="dxa"/>
            <w:shd w:val="clear" w:color="auto" w:fill="auto"/>
            <w:noWrap/>
            <w:vAlign w:val="center"/>
            <w:hideMark/>
          </w:tcPr>
          <w:p w14:paraId="3588EA34" w14:textId="20D5B7B0"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45 (16-68)</w:t>
            </w:r>
          </w:p>
        </w:tc>
        <w:tc>
          <w:tcPr>
            <w:tcW w:w="1597" w:type="dxa"/>
            <w:vAlign w:val="center"/>
          </w:tcPr>
          <w:p w14:paraId="3BBBA226" w14:textId="124BA92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3264F793" w14:textId="3E3C895F"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18F246F" w14:textId="7FCD6C56" w:rsidTr="0072164E">
        <w:trPr>
          <w:trHeight w:val="320"/>
        </w:trPr>
        <w:tc>
          <w:tcPr>
            <w:tcW w:w="2267" w:type="dxa"/>
            <w:shd w:val="clear" w:color="auto" w:fill="auto"/>
            <w:noWrap/>
            <w:vAlign w:val="center"/>
            <w:hideMark/>
          </w:tcPr>
          <w:p w14:paraId="3E8D337A" w14:textId="5FE9F4FA"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Objective: To describe and evaluate the impact of diseases control and prevention on epidemics dynamics and clinical features of SARS-CoV-2 outbreak in Shanghai. Design: A retrospective descriptive study Setting: China Participants: Epidemiology information was collected from publicly accessible database. 265 patients admitted to Shanghai Public Health Center with confirmed COVID-19 were enrolled for clinical features analysis. Main outcome measure: Prevention and control measures taken by Shanghai government, epidemiological, demographic, clinical, laboratory and radiology data were collected. Weibull distribution, Chi-square test, Fisher's exact test, t test or Mann-Whitney U test were used in statistical analysis. Results: COVID-19 transmission rate within Shanghai had reduced over 99% than previous speculated, and the exponential growth has been stopped so far. Epidemic was characterized by the first stage mainly composed of imported cases and the second stage where &gt;50% of cases were local. The incubation period was 6.4 (95% CI 5.3 to 7.6) days and the mean onset-admission interval was 5.5 days (95% CI, 5.1 to 5.9). Median time for COVID-19 progressed to severe diseases were 8.5 days (IQR: 4.8-11.0 days). By February 11th, proportion of patients being mild, moderate, severe and critically ill were 1.9%(5/265), 89.8%(238/265), 3.8%(10/265), 4.5%(12/265), respectively; 47 people in our cohort were discharged, and 1 patient died. Conclusion: Strict controlling of the transmission rate at the early stage of an epidemic in metropolis can quickly prohibit the spread of the diseases. Controlling local clusters is the key to prevent outbreaks from imported cases. Most COVID-19 severe cases progressed within 14 days of disease onset. Multiple systemic laboratory abnormalities had been observed before significant respiratory dysfunction. Keyword: COVID-19, SARS-CoV-2, epidemics dynamics, diseases control, clinical features","author":[{"dropping-particle":"","family":"Lu","given":"H","non-dropping-particle":"","parse-names":false,"suffix":""},{"dropping-particle":"","family":"Ai","given":"J","non-dropping-particle":"","parse-names":false,"suffix":""},{"dropping-particle":"","family":"Shen","given":"Y","non-dropping-particle":"","parse-names":false,"suffix":""},{"dropping-particle":"","family":"Li","given":"Y","non-dropping-particle":"","parse-names":false,"suffix":""},{"dropping-particle":"","family":"Li","given":"T","non-dropping-particle":"","parse-names":false,"suffix":""},{"dropping-particle":"","family":"Zhou","given":"X","non-dropping-particle":"","parse-names":false,"suffix":""},{"dropping-particle":"","family":"Zhang","given":"H","non-dropping-particle":"","parse-names":false,"suffix":""},{"dropping-particle":"","family":"Zhang","given":"Q","non-dropping-particle":"","parse-names":false,"suffix":""},{"dropping-particle":"","family":"Ling","given":"Y","non-dropping-particle":"","parse-names":false,"suffix":""},{"dropping-particle":"","family":"Wang","given":"S","non-dropping-particle":"","parse-names":false,"suffix":""},{"dropping-particle":"","family":"Qu","given":"H","non-dropping-particle":"","parse-names":false,"suffix":""},{"dropping-particle":"","family":"Gao","given":"Y","non-dropping-particle":"","parse-names":false,"suffix":""},{"dropping-particle":"","family":"Li","given":"Y","non-dropping-particle":"","parse-names":false,"suffix":""},{"dropping-particle":"","family":"Yu","given":"K","non-dropping-particle":"","parse-names":false,"suffix":""},{"dropping-particle":"","family":"Zhu","given":"D","non-dropping-particle":"","parse-names":false,"suffix":""},{"dropping-particle":"","family":"Zhu","given":"H","non-dropping-particle":"","parse-names":false,"suffix":""},{"dropping-particle":"","family":"Tian","given":"R","non-dropping-particle":"","parse-names":false,"suffix":""},{"dropping-particle":"","family":"Zeng","given":"M","non-dropping-particle":"","parse-names":false,"suffix":""},{"dropping-particle":"","family":"Li","given":"Q","non-dropping-particle":"","parse-names":false,"suffix":""},{"dropping-particle":"","family":"Song","given":"Y","non-dropping-particle":"","parse-names":false,"suffix":""},{"dropping-particle":"","family":"Li","given":"X","non-dropping-particle":"","parse-names":false,"suffix":""},{"dropping-particle":"","family":"Xu","given":"J","non-dropping-particle":"","parse-names":false,"suffix":""},{"dropping-particle":"","family":"Xu","given":"J","non-dropping-particle":"","parse-names":false,"suffix":""},{"dropping-particle":"","family":"Mao","given":"E","non-dropping-particle":"","parse-names":false,"suffix":""},{"dropping-particle":"","family":"Hu","given":"B","non-dropping-particle":"","parse-names":false,"suffix":""},{"dropping-particle":"","family":"Li","given":"X","non-dropping-particle":"","parse-names":false,"suffix":""},{"dropping-particle":"","family":"Zhu","given":"L","non-dropping-particle":"","parse-names":false,"suffix":""},{"dropping-particle":"","family":"Zhang","given":"W","non-dropping-particle":"","parse-names":false,"suffix":""}],"id":"ITEM-1","issued":{"date-parts":[["0"]]},"title":"A descriptive study of the impact of diseases control and prevention on the epidemics dynamics and clinical features of SARS-CoV-2 outbreak in Shanghai, lessons learned for metropolis epidemics prevention","type":"article-journal"},"uris":["http://www.mendeley.com/documents/?uuid=ca03974e-58c9-4ae9-bc8e-051b546d196d"]}],"mendeley":{"formattedCitation":"&lt;sup&gt;66&lt;/sup&gt;","plainTextFormattedCitation":"66","previouslyFormattedCitation":"&lt;sup&gt;64&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6</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4690D636"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71026BE8" w14:textId="0D2B19B1"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577 (254:323)</w:t>
            </w:r>
          </w:p>
        </w:tc>
        <w:tc>
          <w:tcPr>
            <w:tcW w:w="1417" w:type="dxa"/>
            <w:shd w:val="clear" w:color="auto" w:fill="auto"/>
            <w:noWrap/>
            <w:vAlign w:val="center"/>
            <w:hideMark/>
          </w:tcPr>
          <w:p w14:paraId="0E4700E5" w14:textId="5FDCD51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5 (39-66)</w:t>
            </w:r>
          </w:p>
        </w:tc>
        <w:tc>
          <w:tcPr>
            <w:tcW w:w="1597" w:type="dxa"/>
            <w:vAlign w:val="center"/>
          </w:tcPr>
          <w:p w14:paraId="3D7AF1B9" w14:textId="7E24598B"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A1F3A6E" w14:textId="3B3B09C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4F043A70" w14:textId="22588011" w:rsidTr="0072164E">
        <w:trPr>
          <w:trHeight w:val="320"/>
        </w:trPr>
        <w:tc>
          <w:tcPr>
            <w:tcW w:w="2267" w:type="dxa"/>
            <w:shd w:val="clear" w:color="auto" w:fill="auto"/>
            <w:noWrap/>
            <w:vAlign w:val="center"/>
            <w:hideMark/>
          </w:tcPr>
          <w:p w14:paraId="2B758959" w14:textId="0D5A6CEF"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lastRenderedPageBreak/>
              <w:t>Lu</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Since the severe acute respiratory syndrome coronavirus 2 (SARS-CoV-2) disease (COVID-19) outbreaks in Wuhan, China, healthcare systems capacities in highly endemic areas have been overwhelmed. Approaches to efficient management are urgently needed and key to a quicker control of the outbreaks and casualties. We aimed to characterize the clinical features of hospitalized patients with confirmed or suspected COVID-19, and develop a mortality risk index for COVID-19 patients. Methods: In this retrospective one-centre cohort study, we included all the confirmed or suspected COVID-19 patients hospitalized in a COVID-19-designated hospital from January 21 to February 5, 2020. Demographic, clinical, laboratory, radiological and clinical outcome data were collected from the hospital information system, nursing records and laboratory reports. Results: Of 577 patients with at least one post-admission evaluation, the median age was 55 years (interquartile range [IQR], 39 - 66); 254 (44.0%) were men; 22.8% (100/438) were severe pneumonia on admission, and 37.7% (75/199) patients were SARS-CoV-2 positive. The clinical, laboratory and radiological data were comparable between positive and negative SARS-CoV-2 patients. During a median follow-up of 8.4 days (IQR, 5.8 - 12.0), 39 patients died with a 12-day cumulative mortality of 8.7% (95% CI, 5.9% to 11.5%). A simple mortality risk index (called ACP index), composed of Age and C-reactive Protein, was developed. By applying the ACP index, patients were categorized into three grades. The 12-day cumulative mortality in grade three (age [&amp;ge;] 60 years and CRP [&amp;ge;] 34 mg/L) was 33.2% (95% CI, 19.8% to 44.3%), which was significantly higher than those of grade two (age [&amp;ge;] 60 years and CRP &lt; 34 mg/L; age &lt; 60 years and CRP [&amp;ge;] 34 mg/L; 5.6% [95% CI, 0 to 11.3%]) and grade one (age &lt; 60 years and CRP &lt; 34 mg/L, 0%) (P &lt;0.001), respectively. Conclusion: The ACP index can predict COVID-19 related short-term mortality, which may be a useful and convenient tool for quickly establishing a COVID-19 hierarchical management system that can greatly reduce the medical burden and therefore mortality in highly endemic areas.","author":[{"dropping-particle":"","family":"Lu","given":"J","non-dropping-particle":"","parse-names":false,"suffix":""},{"dropping-particle":"","family":"Hu","given":"S","non-dropping-particle":"","parse-names":false,"suffix":""},{"dropping-particle":"","family":"Fan","given":"R","non-dropping-particle":"","parse-names":false,"suffix":""},{"dropping-particle":"","family":"Liu","given":"Z","non-dropping-particle":"","parse-names":false,"suffix":""},{"dropping-particle":"","family":"Yin","given":"X","non-dropping-particle":"","parse-names":false,"suffix":""},{"dropping-particle":"","family":"Wang","given":"Q","non-dropping-particle":"","parse-names":false,"suffix":""},{"dropping-particle":"","family":"Lv","given":"Q","non-dropping-particle":"","parse-names":false,"suffix":""},{"dropping-particle":"","family":"Cai","given":"Z","non-dropping-particle":"","parse-names":false,"suffix":""},{"dropping-particle":"","family":"Li","given":"H","non-dropping-particle":"","parse-names":false,"suffix":""},{"dropping-particle":"","family":"Hu","given":"Y","non-dropping-particle":"","parse-names":false,"suffix":""},{"dropping-particle":"","family":"Han","given":"Y","non-dropping-particle":"","parse-names":false,"suffix":""},{"dropping-particle":"","family":"Hu","given":"H","non-dropping-particle":"","parse-names":false,"suffix":""},{"dropping-particle":"","family":"Gao","given":"W","non-dropping-particle":"","parse-names":false,"suffix":""},{"dropping-particle":"","family":"Feng","given":"S","non-dropping-particle":"","parse-names":false,"suffix":""},{"dropping-particle":"","family":"Liu","given":"Q","non-dropping-particle":"","parse-names":false,"suffix":""},{"dropping-particle":"","family":"Li","given":"H","non-dropping-particle":"","parse-names":false,"suffix":""},{"dropping-particle":"","family":"Sun","given":"J","non-dropping-particle":"","parse-names":false,"suffix":""},{"dropping-particle":"","family":"Peng","given":"J","non-dropping-particle":"","parse-names":false,"suffix":""},{"dropping-particle":"","family":"Yi","given":"X","non-dropping-particle":"","parse-names":false,"suffix":""},{"dropping-particle":"","family":"Zhou","given":"Z","non-dropping-particle":"","parse-names":false,"suffix":""},{"dropping-particle":"","family":"Guo","given":"Y","non-dropping-particle":"","parse-names":false,"suffix":""},{"dropping-particle":"","family":"Hou","given":"J","non-dropping-particle":"","parse-names":false,"suffix":""}],"id":"ITEM-1","issued":{"date-parts":[["0"]]},"title":"ACP risk grade: a simple mortality index for patients with confirmed or suspected severe acute respiratory syndrome coronavirus 2 disease (COVID-19) during the early stage of outbreak in Wuhan, China","type":"article-journal"},"uris":["http://www.mendeley.com/documents/?uuid=b4a6a962-3b57-4abb-bc54-598b230b3972"]}],"mendeley":{"formattedCitation":"&lt;sup&gt;67&lt;/sup&gt;","plainTextFormattedCitation":"67","previouslyFormattedCitation":"&lt;sup&gt;65&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7</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1763587C"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100E6613" w14:textId="4985663B"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45 (328:317)</w:t>
            </w:r>
          </w:p>
        </w:tc>
        <w:tc>
          <w:tcPr>
            <w:tcW w:w="1417" w:type="dxa"/>
            <w:shd w:val="clear" w:color="auto" w:fill="auto"/>
            <w:noWrap/>
            <w:vAlign w:val="center"/>
            <w:hideMark/>
          </w:tcPr>
          <w:p w14:paraId="7B28582E" w14:textId="222BE4B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81.55 (unclear)</w:t>
            </w:r>
          </w:p>
        </w:tc>
        <w:tc>
          <w:tcPr>
            <w:tcW w:w="1597" w:type="dxa"/>
            <w:vAlign w:val="center"/>
          </w:tcPr>
          <w:p w14:paraId="4833BE49" w14:textId="7098F88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7DB387F3" w14:textId="3C52E2F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16177A48" w14:textId="4C038AFD" w:rsidTr="0072164E">
        <w:trPr>
          <w:trHeight w:val="320"/>
        </w:trPr>
        <w:tc>
          <w:tcPr>
            <w:tcW w:w="2267" w:type="dxa"/>
            <w:shd w:val="clear" w:color="auto" w:fill="auto"/>
            <w:noWrap/>
            <w:vAlign w:val="center"/>
            <w:hideMark/>
          </w:tcPr>
          <w:p w14:paraId="7042CCE0" w14:textId="0141B931"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Lu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3.24.20042606","abstract":"Background Rapid spread of SARS-CoV-2 in Wuhan prompted heightened surveillance in Guangzhou and elsewhere in China. Modes of contact and risk of transmission among close contacts have not been well estimated. Methods We included 4950 closes contacts from Guangzhou, and extracted data including modes of contact, laboratory testing, clinical characteristics of confirmed cases and source cases. We used logistic regression analysis to explore the risk factors associated with infection of close contacts. Results Among 4950 closes contacts, the median age was 38.0 years, and males accounted for 50.2% (2484). During quarantine period, 129 cases (2.6%) were diagnosed, with 8 asymptomatic (6.2%), 49 mild (38.0%), and 5 (3.9%) severe to critical cases. The sensitivity of throat swab was 71.32% and 92.19% at first to second PCR test. Among different modes of contact, household contacts were the most dangerous in catching with infection of COVID-19, with an incidence of 10.2%. As the increase of age for close contacts and severity of source cases, the incidence of COVID-19 presented an increasing trend from 1.8% (0-17 years) to 4.2% (60 or over years), and from 0.33% for asymptomatic, 3.3% for mild, to 6.2% for severe and critical source cases, respectively. Manifestation of expectoration in source cases was also highly associated with an increased risk of infection in their close contacts (13.6%). Secondary cases were in general clinically milder and were less likely to have common symptoms than those of source cases. Conclusions In conclusion, the proportion of asymptomatic and mild infections account for almost half of the confirmed cases among close contacts. The household contacts were the main transmission mode, and clinically more severe cases were more likely to pass the infection to their close contacts. Generally, the secondary cases were clinically milder than those of source cases.","author":[{"dropping-particle":"","family":"Luo","given":"L","non-dropping-particle":"","parse-names":false,"suffix":""},{"dropping-particle":"","family":"Liu","given":"D","non-dropping-particle":"","parse-names":false,"suffix":""},{"dropping-particle":"","family":"Liao","given":"X.-l.","non-dropping-particle":"","parse-names":false,"suffix":""},{"dropping-particle":"","family":"Wu","given":"X.-b.","non-dropping-particle":"","parse-names":false,"suffix":""},{"dropping-particle":"","family":"Jing","given":"Q.-l.","non-dropping-particle":"","parse-names":false,"suffix":""},{"dropping-particle":"","family":"Zheng","given":"J.-z.","non-dropping-particle":"","parse-names":false,"suffix":""},{"dropping-particle":"","family":"Liu","given":"F.-h.","non-dropping-particle":"","parse-names":false,"suffix":""},{"dropping-particle":"","family":"Yang","given":"S.-g.","non-dropping-particle":"","parse-names":false,"suffix":""},{"dropping-particle":"","family":"Bi","given":"B","non-dropping-particle":"","parse-names":false,"suffix":""},{"dropping-particle":"","family":"Li","given":"Z.-h.","non-dropping-particle":"","parse-names":false,"suffix":""},{"dropping-particle":"","family":"Liu","given":"J.-p.","non-dropping-particle":"","parse-names":false,"suffix":""},{"dropping-particle":"","family":"Song","given":"W.-q.","non-dropping-particle":"","parse-names":false,"suffix":""},{"dropping-particle":"","family":"Zhu","given":"W","non-dropping-particle":"","parse-names":false,"suffix":""},{"dropping-particle":"","family":"Wang","given":"Z.-h.","non-dropping-particle":"","parse-names":false,"suffix":""},{"dropping-particle":"","family":"Zhang","given":"X.-r.","non-dropping-particle":"","parse-names":false,"suffix":""},{"dropping-particle":"","family":"Chen","given":"P.-l.","non-dropping-particle":"","parse-names":false,"suffix":""},{"dropping-particle":"","family":"Liu","given":"H.-m.","non-dropping-particle":"","parse-names":false,"suffix":""},{"dropping-particle":"","family":"Cheng","given":"X","non-dropping-particle":"","parse-names":false,"suffix":""},{"dropping-particle":"","family":"Cai","given":"M.-c.","non-dropping-particle":"","parse-names":false,"suffix":""},{"dropping-particle":"","family":"Huang","given":"Q.-m.","non-dropping-particle":"","parse-names":false,"suffix":""},{"dropping-particle":"","family":"Yang","given":"P","non-dropping-particle":"","parse-names":false,"suffix":""},{"dropping-particle":"","family":"Yang","given":"X.-f.","non-dropping-particle":"","parse-names":false,"suffix":""},{"dropping-particle":"","family":"Huang","given":"Z.-g.","non-dropping-particle":"","parse-names":false,"suffix":""},{"dropping-particle":"","family":"Tang","given":"J.-l.","non-dropping-particle":"","parse-names":false,"suffix":""},{"dropping-particle":"","family":"Ma","given":"Y","non-dropping-particle":"","parse-names":false,"suffix":""},{"dropping-particle":"","family":"Mao","given":"C","non-dropping-particle":"","parse-names":false,"suffix":""}],"id":"ITEM-1","issued":{"date-parts":[["0"]]},"title":"Modes of contact and risk of transmission in COVID-19 among close contacts","type":"article-journal"},"uris":["http://www.mendeley.com/documents/?uuid=cb359493-406a-4682-bdd9-d1611d1e7f59"]}],"mendeley":{"formattedCitation":"&lt;sup&gt;68&lt;/sup&gt;","plainTextFormattedCitation":"68","previouslyFormattedCitation":"&lt;sup&gt;66&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8</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243D6B9"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6B2CC6B" w14:textId="1DAFB17D"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651 (331:320)</w:t>
            </w:r>
          </w:p>
        </w:tc>
        <w:tc>
          <w:tcPr>
            <w:tcW w:w="1417" w:type="dxa"/>
            <w:shd w:val="clear" w:color="auto" w:fill="auto"/>
            <w:noWrap/>
            <w:vAlign w:val="center"/>
            <w:hideMark/>
          </w:tcPr>
          <w:p w14:paraId="7B2302F0" w14:textId="54823EE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91.23 (unclear)</w:t>
            </w:r>
          </w:p>
        </w:tc>
        <w:tc>
          <w:tcPr>
            <w:tcW w:w="1597" w:type="dxa"/>
            <w:vAlign w:val="center"/>
          </w:tcPr>
          <w:p w14:paraId="68E0FA64" w14:textId="0A615F1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03B46418" w14:textId="5ED1017E"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Arial" w:hAnsi="Arial" w:cs="Arial"/>
                <w:color w:val="000000" w:themeColor="text1"/>
                <w:sz w:val="16"/>
                <w:szCs w:val="16"/>
              </w:rPr>
              <w:t>≥37.5°C</w:t>
            </w:r>
          </w:p>
        </w:tc>
      </w:tr>
      <w:tr w:rsidR="00EF39F4" w:rsidRPr="0072164E" w14:paraId="38D81DAF" w14:textId="495AC3AB" w:rsidTr="0072164E">
        <w:trPr>
          <w:trHeight w:val="320"/>
        </w:trPr>
        <w:tc>
          <w:tcPr>
            <w:tcW w:w="2267" w:type="dxa"/>
            <w:shd w:val="clear" w:color="auto" w:fill="auto"/>
            <w:noWrap/>
            <w:vAlign w:val="center"/>
            <w:hideMark/>
          </w:tcPr>
          <w:p w14:paraId="3E03303D" w14:textId="73E318F4"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M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DOI":"10.1101/2020.02.22.20026500","abstract":"OBJECTIVE: To study the neurological manifestations of patients with coronavirus disease 2019 (COVID-19). DESIGN: Retrospective case series SETTING: Three designated COVID-19 care hospitals of the Union Hospital of Huazhong University of Science and Technology in Wuhan, China. PARTICIPANTS: Two hundred fourteen hospitalized patients with laboratory confirmed diagnosis of severe acute respiratory syndrome from coronavirus 2 (SARS-CoV-2) infection. Data were collected from 16 January 2020 to 19 February 2020. MAIN OUTCOME MEASURES: Clinical data were extracted from electronic medical records and reviewed by a trained team of physicians. Neurological symptoms fall into three categories: central nervous system (CNS) symptoms or diseases (headache, dizziness, impaired consciousness, ataxia, acute cerebrovascular disease, and epilepsy), peripheral nervous system (PNS) symptoms (hypogeusia, hyposmia, hypopsia, and neuralgia), and skeletal muscular symptoms. Data of all neurological symptoms were checked by two trained neurologists. RESULTS: Of 214 patients studied, 88 (41.1%) were severe and 126 (58.9%) were non-severe patients. Compared with non-severe patients, severe patients were older (58.7 {+/-} 15.0 years vs 48.9 {+/-} 14.7 years), had more underlying disorders (42 [47.7%] vs 41 [32.5%]), especially hypertension (32 [36.4%] vs 19 [15.1%]), and showed less typical symptoms such as fever (40 [45.5%] vs 92 [73%]) and cough (30 [34.1%] vs 77 [61.1%]). Seventy-eight (36.4%) patients had neurologic manifestations. More severe patients were likely to have neurologic symptoms (40 [45.5%] vs 38 [30.2%]), such as acute cerebrovascular diseases (5 [5.7%] vs 1 [0.8%]), impaired consciousness (13 [14.8%] vs 3 [2.4%]) and skeletal muscle injury (17 [19.3%] vs 6 [4.8%]). CONCLUSION: Compared with non-severe patients with COVID-19, severe patients commonly had neurologic symptoms manifested as acute cerebrovascular diseases, consciousness impairment and skeletal muscle symptoms.","author":[{"dropping-particle":"","family":"Mao","given":"L","non-dropping-particle":"","parse-names":false,"suffix":""},{"dropping-particle":"","family":"Wang","given":"M","non-dropping-particle":"","parse-names":false,"suffix":""},{"dropping-particle":"","family":"Chen","given":"S","non-dropping-particle":"","parse-names":false,"suffix":""},{"dropping-particle":"","family":"He","given":"Q","non-dropping-particle":"","parse-names":false,"suffix":""},{"dropping-particle":"","family":"Chang","given":"J","non-dropping-particle":"","parse-names":false,"suffix":""},{"dropping-particle":"","family":"Hong","given":"C","non-dropping-particle":"","parse-names":false,"suffix":""},{"dropping-particle":"","family":"Zhou","given":"Y","non-dropping-particle":"","parse-names":false,"suffix":""},{"dropping-particle":"","family":"Wang","given":"D","non-dropping-particle":"","parse-names":false,"suffix":""},{"dropping-particle":"","family":"Li","given":"Y","non-dropping-particle":"","parse-names":false,"suffix":""},{"dropping-particle":"","family":"Jin","given":"H","non-dropping-particle":"","parse-names":false,"suffix":""},{"dropping-particle":"","family":"Hu","given":"B","non-dropping-particle":"","parse-names":false,"suffix":""}],"id":"ITEM-1","issued":{"date-parts":[["0"]]},"title":"Neurological Manifestations of Hospitalized Patients with COVID-19 in Wuhan, China: a retrospective case series study","type":"article-journal"},"uris":["http://www.mendeley.com/documents/?uuid=57fd0536-d218-4b87-860c-5ee802218e6e"]}],"mendeley":{"formattedCitation":"&lt;sup&gt;69&lt;/sup&gt;","plainTextFormattedCitation":"69","previouslyFormattedCitation":"&lt;sup&gt;67&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69</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79353C53"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54221371" w14:textId="7838C9E5"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788 (381:407)</w:t>
            </w:r>
          </w:p>
        </w:tc>
        <w:tc>
          <w:tcPr>
            <w:tcW w:w="1417" w:type="dxa"/>
            <w:shd w:val="clear" w:color="auto" w:fill="auto"/>
            <w:noWrap/>
            <w:vAlign w:val="center"/>
            <w:hideMark/>
          </w:tcPr>
          <w:p w14:paraId="762CFF82" w14:textId="34EDAC9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1128DDF1" w14:textId="609A1B6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2C4E45BC" w14:textId="3494C4D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6512E51B" w14:textId="3BED6000" w:rsidTr="0072164E">
        <w:trPr>
          <w:trHeight w:val="320"/>
        </w:trPr>
        <w:tc>
          <w:tcPr>
            <w:tcW w:w="2267" w:type="dxa"/>
            <w:shd w:val="clear" w:color="auto" w:fill="auto"/>
            <w:noWrap/>
            <w:vAlign w:val="center"/>
            <w:hideMark/>
          </w:tcPr>
          <w:p w14:paraId="55F7A195" w14:textId="66A84BCC"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Marchese-Ragona</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Severe Acute Respiratory Syndrome Coronavirus-2 (SARS-CoV-2) has recently caused a pandemic that has involved Italy as the second worldwide nation in terms of infected patients and deaths. The clinical manifestation of Covid-19 ranges from asymptomatic carrier status to severe pneumonia. Asymptomatic individuals in Covid-19 are those who are carriers of the virus but do not show clinical symptoms and are able to transmit the disease in the same degree as symptomatic carriers. In order to contain contagions is of supreme importance to identify asymptomatic patients because this subpopulation is one of the main factors contributing to the spread of this disease. We report on six Italian patients with COVID-19 who presented sudden hyposmia as the only or most prominent disease manifestation, without upper or lower respiratory tract involvement or other major features of the disease. A supra-threshold olfaction test confirmed the hyposmia in all patients. The onset of hyposmia during a Covid-19 outbreak should be considered as a warning sign of an infection that requires a diagnostic test for Covid-19","author":[{"dropping-particle":"","family":"Marchese-Ragona","given":"R","non-dropping-particle":"","parse-names":false,"suffix":""},{"dropping-particle":"","family":"Ottaviano","given":"G","non-dropping-particle":"","parse-names":false,"suffix":""},{"dropping-particle":"","family":"Nicolai","given":"P","non-dropping-particle":"","parse-names":false,"suffix":""},{"dropping-particle":"","family":"Vianello","given":"A","non-dropping-particle":"","parse-names":false,"suffix":""},{"dropping-particle":"","family":"Carecchio","given":"M","non-dropping-particle":"","parse-names":false,"suffix":""}],"id":"ITEM-1","issued":{"date-parts":[["0"]]},"title":"Sudden hyposmia as a prevalent symptom of COVID-19 infection","type":"article-journal"},"uris":["http://www.mendeley.com/documents/?uuid=b7a72932-997c-4a70-9d5d-64abe308fd8c"]}],"mendeley":{"formattedCitation":"&lt;sup&gt;172&lt;/sup&gt;","plainTextFormattedCitation":"172","previouslyFormattedCitation":"&lt;sup&gt;170&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172</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6B03B3B2"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Italy </w:t>
            </w:r>
          </w:p>
        </w:tc>
        <w:tc>
          <w:tcPr>
            <w:tcW w:w="1445" w:type="dxa"/>
            <w:vAlign w:val="center"/>
          </w:tcPr>
          <w:p w14:paraId="562B6D1E" w14:textId="35A64CF4"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099 (640:459)</w:t>
            </w:r>
          </w:p>
        </w:tc>
        <w:tc>
          <w:tcPr>
            <w:tcW w:w="1417" w:type="dxa"/>
            <w:shd w:val="clear" w:color="auto" w:fill="auto"/>
            <w:noWrap/>
            <w:vAlign w:val="center"/>
            <w:hideMark/>
          </w:tcPr>
          <w:p w14:paraId="27C13955" w14:textId="7417FFE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59 (35-58)</w:t>
            </w:r>
          </w:p>
        </w:tc>
        <w:tc>
          <w:tcPr>
            <w:tcW w:w="1597" w:type="dxa"/>
            <w:vAlign w:val="center"/>
          </w:tcPr>
          <w:p w14:paraId="17AA4757" w14:textId="56770928"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c>
          <w:tcPr>
            <w:tcW w:w="1701" w:type="dxa"/>
            <w:vAlign w:val="center"/>
          </w:tcPr>
          <w:p w14:paraId="05971105" w14:textId="7FB157AC"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0D428B73" w14:textId="403861BD" w:rsidTr="0072164E">
        <w:trPr>
          <w:trHeight w:val="320"/>
        </w:trPr>
        <w:tc>
          <w:tcPr>
            <w:tcW w:w="2267" w:type="dxa"/>
            <w:shd w:val="clear" w:color="auto" w:fill="auto"/>
            <w:noWrap/>
            <w:vAlign w:val="center"/>
            <w:hideMark/>
          </w:tcPr>
          <w:p w14:paraId="20EC1A8C" w14:textId="3F48E52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Miao</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Previous studies had described the differences in clinical characteristics between ICU and non-ICU patients. However, seldom study focused on confirmed and unconfirmed groups. Our aim was to compare clinical and imaging characteristics of COVID-19 patients outside Hubei province between confirmed and unconfirmed group. Methods We retrospectively enrolled 163 consecutive adult patients with suspected COVID-19 from three tertiary hospitals in two provinces outside Hubei province from January 12, 2020 to February 13, 2020 and the differences in epidemiological, clinical, laboratory and imaging characteristics between the two groups were compared. Results This study enrolled 163 patients with 62 confirmed cases and 101 unconfirmed cases. Most confirmed patients were clustered (31, 50.0%) and with definite epidemiological exposure. Symptoms of COVID-19 were nonspecific, largely fever and dry cough. Laboratory findings in confirmed group were characterized by normal or reduced white blood cell count, reduced the absolute value of lymphocytes, and elevated levels of C-reactive protein (CRP) and accelerated Erythrocyte sedimentation rate (ESR). The typical chest CT imaging features of patients with confirmed COVID-19 were peripherally distributed multifocal GGO with predominance in the lower lung lobe. Compared with unconfirmed patients, confirmed patients had significantly higher proportion of dry cough, leucopenia, lymphopenia and accelerated ESR (P&lt;0.05); but not with alanine aminotransferase, aspartate aminotransferase, D-dimer, lactic dehydrogenase, and myoglobin (P&gt;0.05). Proportion of peripheral, bilateral or lower lung distribution and multi-lobe involvement, GGO, crazy-paving pattern, air bronchogram and pleural thickening in the confirmed group were also higher (P&lt;0.05). Conclusions Symptoms of COVID-19 were nonspecific. Leukopenia, lymphopenia and ESR, as well as chest CT could be used as a clue for clinical diagnosis of COVID-19.","author":[{"dropping-particle":"","family":"Miao","given":"C","non-dropping-particle":"","parse-names":false,"suffix":""},{"dropping-particle":"","family":"Zhuang","given":"J","non-dropping-particle":"","parse-names":false,"suffix":""},{"dropping-particle":"","family":"Jin","given":"M","non-dropping-particle":"","parse-names":false,"suffix":""},{"dropping-particle":"","family":"Xiong","given":"H","non-dropping-particle":"","parse-names":false,"suffix":""},{"dropping-particle":"","family":"Huang","given":"P","non-dropping-particle":"","parse-names":false,"suffix":""},{"dropping-particle":"","family":"Zhao","given":"Q","non-dropping-particle":"","parse-names":false,"suffix":""},{"dropping-particle":"","family":"Miao","given":"L","non-dropping-particle":"","parse-names":false,"suffix":""},{"dropping-particle":"","family":"Du","given":"J","non-dropping-particle":"","parse-names":false,"suffix":""},{"dropping-particle":"","family":"Yang","given":"X","non-dropping-particle":"","parse-names":false,"suffix":""},{"dropping-particle":"","family":"Huang","given":"P","non-dropping-particle":"","parse-names":false,"suffix":""},{"dropping-particle":"","family":"Hong","given":"J","non-dropping-particle":"","parse-names":false,"suffix":""}],"id":"ITEM-1","issued":{"date-parts":[["0"]]},"title":"A comparative multi-centre study on the clinical and imaging features of comfirmed and uncomfirmed patients with COVID-19","type":"article-journal"},"uris":["http://www.mendeley.com/documents/?uuid=35e198cb-7afd-4498-8469-e669fd333333"]}],"mendeley":{"formattedCitation":"&lt;sup&gt;70&lt;/sup&gt;","plainTextFormattedCitation":"70","previouslyFormattedCitation":"&lt;sup&gt;68&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0</w:t>
            </w:r>
            <w:r>
              <w:rPr>
                <w:rFonts w:ascii="Arial" w:eastAsia="Times New Roman" w:hAnsi="Arial" w:cs="Arial"/>
                <w:color w:val="000000" w:themeColor="text1"/>
                <w:sz w:val="16"/>
                <w:szCs w:val="16"/>
                <w:lang w:eastAsia="en-GB"/>
              </w:rPr>
              <w:fldChar w:fldCharType="end"/>
            </w:r>
          </w:p>
        </w:tc>
        <w:tc>
          <w:tcPr>
            <w:tcW w:w="1213" w:type="dxa"/>
            <w:shd w:val="clear" w:color="auto" w:fill="auto"/>
            <w:noWrap/>
            <w:vAlign w:val="center"/>
            <w:hideMark/>
          </w:tcPr>
          <w:p w14:paraId="0E9B556A"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vAlign w:val="center"/>
          </w:tcPr>
          <w:p w14:paraId="411F7231" w14:textId="47E302BC"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590 (911:679)</w:t>
            </w:r>
          </w:p>
        </w:tc>
        <w:tc>
          <w:tcPr>
            <w:tcW w:w="1417" w:type="dxa"/>
            <w:shd w:val="clear" w:color="auto" w:fill="auto"/>
            <w:noWrap/>
            <w:vAlign w:val="center"/>
            <w:hideMark/>
          </w:tcPr>
          <w:p w14:paraId="41BD267D" w14:textId="48462D6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vAlign w:val="center"/>
          </w:tcPr>
          <w:p w14:paraId="6332B193" w14:textId="13429554"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vAlign w:val="center"/>
          </w:tcPr>
          <w:p w14:paraId="61144C96" w14:textId="5321D449"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r w:rsidR="00EF39F4" w:rsidRPr="0072164E" w14:paraId="5F0187EB" w14:textId="2D3F4646" w:rsidTr="0072164E">
        <w:trPr>
          <w:trHeight w:val="320"/>
        </w:trPr>
        <w:tc>
          <w:tcPr>
            <w:tcW w:w="2267" w:type="dxa"/>
            <w:tcBorders>
              <w:bottom w:val="single" w:sz="18" w:space="0" w:color="auto"/>
            </w:tcBorders>
            <w:shd w:val="clear" w:color="auto" w:fill="auto"/>
            <w:noWrap/>
            <w:vAlign w:val="center"/>
            <w:hideMark/>
          </w:tcPr>
          <w:p w14:paraId="4CEC6736" w14:textId="3514F35D" w:rsidR="00EF39F4" w:rsidRPr="0072164E" w:rsidRDefault="00EF39F4" w:rsidP="00EF39F4">
            <w:pPr>
              <w:jc w:val="right"/>
              <w:rPr>
                <w:rFonts w:ascii="Arial" w:eastAsia="Times New Roman" w:hAnsi="Arial" w:cs="Arial"/>
                <w:color w:val="000000" w:themeColor="text1"/>
                <w:sz w:val="16"/>
                <w:szCs w:val="16"/>
                <w:lang w:eastAsia="en-GB"/>
              </w:rPr>
            </w:pPr>
            <w:r w:rsidRPr="00041963">
              <w:rPr>
                <w:rFonts w:ascii="Arial" w:eastAsia="Times New Roman" w:hAnsi="Arial" w:cs="Arial"/>
                <w:color w:val="000000" w:themeColor="text1"/>
                <w:sz w:val="16"/>
                <w:szCs w:val="16"/>
                <w:lang w:eastAsia="en-GB"/>
              </w:rPr>
              <w:t>Nie</w:t>
            </w:r>
            <w:r>
              <w:rPr>
                <w:rFonts w:ascii="Arial" w:eastAsia="Times New Roman" w:hAnsi="Arial" w:cs="Arial"/>
                <w:color w:val="000000" w:themeColor="text1"/>
                <w:sz w:val="16"/>
                <w:szCs w:val="16"/>
                <w:lang w:eastAsia="en-GB"/>
              </w:rPr>
              <w:fldChar w:fldCharType="begin" w:fldLock="1"/>
            </w:r>
            <w:r>
              <w:rPr>
                <w:rFonts w:ascii="Arial" w:eastAsia="Times New Roman" w:hAnsi="Arial" w:cs="Arial"/>
                <w:color w:val="000000" w:themeColor="text1"/>
                <w:sz w:val="16"/>
                <w:szCs w:val="16"/>
                <w:lang w:eastAsia="en-GB"/>
              </w:rPr>
              <w:instrText>ADDIN CSL_CITATION {"citationItems":[{"id":"ITEM-1","itemData":{"abstract":"BACKGROUND There is little information about the coronavirus disease 2019 (Covid-19) during pregnancy. This study aimed to determine the clinical features and the maternal and neonatal outcomes of pregnant women with Covid-19. METHODS In this retrospective analysis from five hospitals, we included pregnant women with Covid-19 from January 1 to February 20, 2020. The primary composite endpoints were admission to an intensive care unit (ICU), the use of mechanical ventilation, or death. Secondary endpoints included the clinical severity of Covid-19, neonatal mortality, admission to neonatal intensive care unit (NICU), and the incidence of acute respiratory distress syndrome (ARDS) of pregnant women and newborns. RESULTS Thirty-three pregnant women with Covid-19 and 28 newborns were identified. One (3%) pregnant woman needed the use of mechanical ventilation. No pregnant women admitted to the ICU. There were no moralities among pregnant women or newborns. The percentages of pregnant women with mild, moderate, and severe symptoms were 13 (39.4%),19(57.6%), and 1(3%). One (3.6%) newborn developed ARDS and was admitted to the NICU. The rate of perinatal transmission of SARS-CoV-2 was 3.6%. CONCLUSIONS This report suggests that pregnant women are not at increased risk for severe illness or mortality with Covid-19 compared with the general population. The SARS-CoV-2 infection during pregnancy might not be associated with as adverse obstetrical and neonatal outcomes that are seen with the severe acute respiratory syndrome coronavirus (SARS-CoV) and Middle East respiratory syndrome coronavirus (MERS-CoV) infection during pregnancy. (Funded by the National Key Research and Development Program.)","author":[{"dropping-particle":"","family":"Nie","given":"R","non-dropping-particle":"","parse-names":false,"suffix":""},{"dropping-particle":"","family":"Wang","given":"S.-s.","non-dropping-particle":"","parse-names":false,"suffix":""},{"dropping-particle":"","family":"Yang","given":"Q","non-dropping-particle":"","parse-names":false,"suffix":""},{"dropping-particle":"","family":"Fan","given":"C.-f.","non-dropping-particle":"","parse-names":false,"suffix":""},{"dropping-particle":"","family":"Liu","given":"Y.-l.","non-dropping-particle":"","parse-names":false,"suffix":""},{"dropping-particle":"","family":"He","given":"W.-c.","non-dropping-particle":"","parse-names":false,"suffix":""},{"dropping-particle":"","family":"Jiang","given":"M","non-dropping-particle":"","parse-names":false,"suffix":""},{"dropping-particle":"","family":"Liu","given":"C.-c.","non-dropping-particle":"","parse-names":false,"suffix":""},{"dropping-particle":"","family":"Zeng","given":"W.-j.","non-dropping-particle":"","parse-names":false,"suffix":""},{"dropping-particle":"","family":"Wu","given":"J.-l.","non-dropping-particle":"","parse-names":false,"suffix":""},{"dropping-particle":"","family":"Oktay","given":"K","non-dropping-particle":"","parse-names":false,"suffix":""},{"dropping-particle":"","family":"Feng","given":"L","non-dropping-particle":"","parse-names":false,"suffix":""},{"dropping-particle":"","family":"Jin","given":"L","non-dropping-particle":"","parse-names":false,"suffix":""}],"id":"ITEM-1","issued":{"date-parts":[["0"]]},"title":"Clinical features and the maternal and neonatal outcomes of pregnant women with coronavirus disease 2019","type":"article-journal"},"uris":["http://www.mendeley.com/documents/?uuid=603db790-d577-47fa-a541-3fddf78efef5"]}],"mendeley":{"formattedCitation":"&lt;sup&gt;71&lt;/sup&gt;","plainTextFormattedCitation":"71","previouslyFormattedCitation":"&lt;sup&gt;69&lt;/sup&gt;"},"properties":{"noteIndex":0},"schema":"https://github.com/citation-style-language/schema/raw/master/csl-citation.json"}</w:instrText>
            </w:r>
            <w:r>
              <w:rPr>
                <w:rFonts w:ascii="Arial" w:eastAsia="Times New Roman" w:hAnsi="Arial" w:cs="Arial"/>
                <w:color w:val="000000" w:themeColor="text1"/>
                <w:sz w:val="16"/>
                <w:szCs w:val="16"/>
                <w:lang w:eastAsia="en-GB"/>
              </w:rPr>
              <w:fldChar w:fldCharType="separate"/>
            </w:r>
            <w:r w:rsidRPr="000062A6">
              <w:rPr>
                <w:rFonts w:ascii="Arial" w:eastAsia="Times New Roman" w:hAnsi="Arial" w:cs="Arial"/>
                <w:noProof/>
                <w:color w:val="000000" w:themeColor="text1"/>
                <w:sz w:val="16"/>
                <w:szCs w:val="16"/>
                <w:vertAlign w:val="superscript"/>
                <w:lang w:eastAsia="en-GB"/>
              </w:rPr>
              <w:t>71</w:t>
            </w:r>
            <w:r>
              <w:rPr>
                <w:rFonts w:ascii="Arial" w:eastAsia="Times New Roman" w:hAnsi="Arial" w:cs="Arial"/>
                <w:color w:val="000000" w:themeColor="text1"/>
                <w:sz w:val="16"/>
                <w:szCs w:val="16"/>
                <w:lang w:eastAsia="en-GB"/>
              </w:rPr>
              <w:fldChar w:fldCharType="end"/>
            </w:r>
            <w:r w:rsidRPr="00041963">
              <w:rPr>
                <w:rFonts w:ascii="Arial" w:eastAsia="Times New Roman" w:hAnsi="Arial" w:cs="Arial"/>
                <w:color w:val="000000" w:themeColor="text1"/>
                <w:sz w:val="16"/>
                <w:szCs w:val="16"/>
                <w:lang w:eastAsia="en-GB"/>
              </w:rPr>
              <w:t xml:space="preserve"> </w:t>
            </w:r>
          </w:p>
        </w:tc>
        <w:tc>
          <w:tcPr>
            <w:tcW w:w="1213" w:type="dxa"/>
            <w:tcBorders>
              <w:bottom w:val="single" w:sz="18" w:space="0" w:color="auto"/>
            </w:tcBorders>
            <w:shd w:val="clear" w:color="auto" w:fill="auto"/>
            <w:noWrap/>
            <w:vAlign w:val="center"/>
            <w:hideMark/>
          </w:tcPr>
          <w:p w14:paraId="1F476415" w14:textId="77777777"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 xml:space="preserve">China </w:t>
            </w:r>
          </w:p>
        </w:tc>
        <w:tc>
          <w:tcPr>
            <w:tcW w:w="1445" w:type="dxa"/>
            <w:tcBorders>
              <w:bottom w:val="single" w:sz="18" w:space="0" w:color="auto"/>
            </w:tcBorders>
            <w:vAlign w:val="center"/>
          </w:tcPr>
          <w:p w14:paraId="75290858" w14:textId="6AECB4D2" w:rsidR="00EF39F4" w:rsidRPr="0072164E" w:rsidRDefault="00EF39F4" w:rsidP="00EF39F4">
            <w:pPr>
              <w:jc w:val="right"/>
              <w:rPr>
                <w:rFonts w:ascii="Arial" w:hAnsi="Arial" w:cs="Arial"/>
                <w:color w:val="000000" w:themeColor="text1"/>
                <w:sz w:val="16"/>
                <w:szCs w:val="16"/>
              </w:rPr>
            </w:pPr>
            <w:r w:rsidRPr="0072164E">
              <w:rPr>
                <w:rFonts w:ascii="Arial" w:hAnsi="Arial" w:cs="Arial"/>
                <w:color w:val="000000" w:themeColor="text1"/>
                <w:sz w:val="16"/>
                <w:szCs w:val="16"/>
              </w:rPr>
              <w:t>1813 (unclear)</w:t>
            </w:r>
          </w:p>
        </w:tc>
        <w:tc>
          <w:tcPr>
            <w:tcW w:w="1417" w:type="dxa"/>
            <w:tcBorders>
              <w:bottom w:val="single" w:sz="18" w:space="0" w:color="auto"/>
            </w:tcBorders>
            <w:shd w:val="clear" w:color="auto" w:fill="auto"/>
            <w:noWrap/>
            <w:vAlign w:val="center"/>
            <w:hideMark/>
          </w:tcPr>
          <w:p w14:paraId="2AA50E13" w14:textId="3013C931"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hAnsi="Arial" w:cs="Arial"/>
                <w:color w:val="000000" w:themeColor="text1"/>
                <w:sz w:val="16"/>
                <w:szCs w:val="16"/>
              </w:rPr>
              <w:t>unclear</w:t>
            </w:r>
          </w:p>
        </w:tc>
        <w:tc>
          <w:tcPr>
            <w:tcW w:w="1597" w:type="dxa"/>
            <w:tcBorders>
              <w:bottom w:val="single" w:sz="18" w:space="0" w:color="auto"/>
            </w:tcBorders>
            <w:vAlign w:val="center"/>
          </w:tcPr>
          <w:p w14:paraId="50D85BCE" w14:textId="12FCEFD3"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Real-time RT-PCR</w:t>
            </w:r>
          </w:p>
        </w:tc>
        <w:tc>
          <w:tcPr>
            <w:tcW w:w="1701" w:type="dxa"/>
            <w:tcBorders>
              <w:bottom w:val="single" w:sz="18" w:space="0" w:color="auto"/>
            </w:tcBorders>
            <w:vAlign w:val="center"/>
          </w:tcPr>
          <w:p w14:paraId="4792D3A3" w14:textId="62731566" w:rsidR="00EF39F4" w:rsidRPr="0072164E" w:rsidRDefault="00EF39F4" w:rsidP="00EF39F4">
            <w:pPr>
              <w:jc w:val="right"/>
              <w:rPr>
                <w:rFonts w:ascii="Arial" w:eastAsia="Times New Roman" w:hAnsi="Arial" w:cs="Arial"/>
                <w:color w:val="000000" w:themeColor="text1"/>
                <w:sz w:val="16"/>
                <w:szCs w:val="16"/>
                <w:lang w:eastAsia="en-GB"/>
              </w:rPr>
            </w:pPr>
            <w:r w:rsidRPr="0072164E">
              <w:rPr>
                <w:rFonts w:ascii="Arial" w:eastAsia="Times New Roman" w:hAnsi="Arial" w:cs="Arial"/>
                <w:color w:val="000000" w:themeColor="text1"/>
                <w:sz w:val="16"/>
                <w:szCs w:val="16"/>
                <w:lang w:eastAsia="en-GB"/>
              </w:rPr>
              <w:t>Not described</w:t>
            </w:r>
          </w:p>
        </w:tc>
      </w:tr>
    </w:tbl>
    <w:p w14:paraId="4A75E4E7" w14:textId="74EAAC8B" w:rsidR="001B3AEF" w:rsidRPr="009B59AC" w:rsidRDefault="001B3AEF" w:rsidP="001A450A">
      <w:pPr>
        <w:rPr>
          <w:rFonts w:ascii="Arial" w:hAnsi="Arial" w:cs="Arial"/>
          <w:color w:val="000000" w:themeColor="text1"/>
          <w:sz w:val="20"/>
          <w:szCs w:val="20"/>
        </w:rPr>
      </w:pPr>
    </w:p>
    <w:p w14:paraId="07C2328C" w14:textId="1947C3C7" w:rsidR="00ED675C" w:rsidRDefault="00ED675C">
      <w:pPr>
        <w:rPr>
          <w:rFonts w:ascii="Arial" w:hAnsi="Arial" w:cs="Arial"/>
          <w:sz w:val="20"/>
          <w:szCs w:val="20"/>
        </w:rPr>
      </w:pPr>
      <w:bookmarkStart w:id="0" w:name="_GoBack"/>
      <w:bookmarkEnd w:id="0"/>
    </w:p>
    <w:sectPr w:rsidR="00ED675C" w:rsidSect="001B3AE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EB6E40"/>
    <w:multiLevelType w:val="hybridMultilevel"/>
    <w:tmpl w:val="AD6EC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D4"/>
    <w:rsid w:val="00001FEB"/>
    <w:rsid w:val="000053BC"/>
    <w:rsid w:val="0000648C"/>
    <w:rsid w:val="0000F589"/>
    <w:rsid w:val="0001027F"/>
    <w:rsid w:val="0001244E"/>
    <w:rsid w:val="000125F9"/>
    <w:rsid w:val="00025C63"/>
    <w:rsid w:val="00030E0F"/>
    <w:rsid w:val="000327E6"/>
    <w:rsid w:val="000345F9"/>
    <w:rsid w:val="000371D2"/>
    <w:rsid w:val="000373A4"/>
    <w:rsid w:val="00041364"/>
    <w:rsid w:val="00041963"/>
    <w:rsid w:val="00041F60"/>
    <w:rsid w:val="00044B14"/>
    <w:rsid w:val="0004501C"/>
    <w:rsid w:val="000503B7"/>
    <w:rsid w:val="00050835"/>
    <w:rsid w:val="0006084F"/>
    <w:rsid w:val="00061A98"/>
    <w:rsid w:val="00062FBF"/>
    <w:rsid w:val="00066E54"/>
    <w:rsid w:val="000712C2"/>
    <w:rsid w:val="00084267"/>
    <w:rsid w:val="00087A60"/>
    <w:rsid w:val="00094348"/>
    <w:rsid w:val="00094DE0"/>
    <w:rsid w:val="000A30A3"/>
    <w:rsid w:val="000A4EC8"/>
    <w:rsid w:val="000A577A"/>
    <w:rsid w:val="000A7B59"/>
    <w:rsid w:val="000B0030"/>
    <w:rsid w:val="000B4FD0"/>
    <w:rsid w:val="000B7F23"/>
    <w:rsid w:val="000C0AD1"/>
    <w:rsid w:val="000C799A"/>
    <w:rsid w:val="000D0A93"/>
    <w:rsid w:val="000D4DB8"/>
    <w:rsid w:val="000D5B97"/>
    <w:rsid w:val="000D7527"/>
    <w:rsid w:val="000E723E"/>
    <w:rsid w:val="000F1B37"/>
    <w:rsid w:val="000F73B6"/>
    <w:rsid w:val="00112F80"/>
    <w:rsid w:val="00121E27"/>
    <w:rsid w:val="00126820"/>
    <w:rsid w:val="00126834"/>
    <w:rsid w:val="001319BA"/>
    <w:rsid w:val="00133777"/>
    <w:rsid w:val="001362F8"/>
    <w:rsid w:val="00136E0E"/>
    <w:rsid w:val="00143B0F"/>
    <w:rsid w:val="00147F9F"/>
    <w:rsid w:val="00162982"/>
    <w:rsid w:val="00164CC7"/>
    <w:rsid w:val="00166FBB"/>
    <w:rsid w:val="00173404"/>
    <w:rsid w:val="00173D2C"/>
    <w:rsid w:val="00175B56"/>
    <w:rsid w:val="00180394"/>
    <w:rsid w:val="00183D6D"/>
    <w:rsid w:val="0018419D"/>
    <w:rsid w:val="00184D14"/>
    <w:rsid w:val="0018632A"/>
    <w:rsid w:val="0019272A"/>
    <w:rsid w:val="001954CD"/>
    <w:rsid w:val="00196334"/>
    <w:rsid w:val="001A034B"/>
    <w:rsid w:val="001A19EB"/>
    <w:rsid w:val="001A450A"/>
    <w:rsid w:val="001A5B57"/>
    <w:rsid w:val="001B1793"/>
    <w:rsid w:val="001B3AEF"/>
    <w:rsid w:val="001B7D1B"/>
    <w:rsid w:val="001C0570"/>
    <w:rsid w:val="001C1951"/>
    <w:rsid w:val="001C1B12"/>
    <w:rsid w:val="001C39CC"/>
    <w:rsid w:val="001C49A7"/>
    <w:rsid w:val="001C5B2E"/>
    <w:rsid w:val="001C7EC0"/>
    <w:rsid w:val="001D0A53"/>
    <w:rsid w:val="001D480C"/>
    <w:rsid w:val="001D4DD4"/>
    <w:rsid w:val="001D5EFF"/>
    <w:rsid w:val="001D7467"/>
    <w:rsid w:val="001E20E2"/>
    <w:rsid w:val="001E2E77"/>
    <w:rsid w:val="001E36D9"/>
    <w:rsid w:val="001E6E95"/>
    <w:rsid w:val="001F1CE0"/>
    <w:rsid w:val="001F1ED5"/>
    <w:rsid w:val="001F2C47"/>
    <w:rsid w:val="002006EE"/>
    <w:rsid w:val="00200D9C"/>
    <w:rsid w:val="00202A39"/>
    <w:rsid w:val="00205A7C"/>
    <w:rsid w:val="002108F1"/>
    <w:rsid w:val="002121B6"/>
    <w:rsid w:val="0021449B"/>
    <w:rsid w:val="00221BE0"/>
    <w:rsid w:val="002234CB"/>
    <w:rsid w:val="002238B7"/>
    <w:rsid w:val="00224ECF"/>
    <w:rsid w:val="00227F94"/>
    <w:rsid w:val="00231AF1"/>
    <w:rsid w:val="00231CB4"/>
    <w:rsid w:val="00232151"/>
    <w:rsid w:val="0024185E"/>
    <w:rsid w:val="0024484D"/>
    <w:rsid w:val="0024728D"/>
    <w:rsid w:val="0025230D"/>
    <w:rsid w:val="00252FC6"/>
    <w:rsid w:val="002607A2"/>
    <w:rsid w:val="002617CD"/>
    <w:rsid w:val="0026184B"/>
    <w:rsid w:val="002655D8"/>
    <w:rsid w:val="00272682"/>
    <w:rsid w:val="002767BB"/>
    <w:rsid w:val="00276B44"/>
    <w:rsid w:val="002827E5"/>
    <w:rsid w:val="00291B61"/>
    <w:rsid w:val="00295753"/>
    <w:rsid w:val="00297225"/>
    <w:rsid w:val="002B23CF"/>
    <w:rsid w:val="002B4809"/>
    <w:rsid w:val="002B541C"/>
    <w:rsid w:val="002B6937"/>
    <w:rsid w:val="002C417A"/>
    <w:rsid w:val="002C6BAE"/>
    <w:rsid w:val="002D0840"/>
    <w:rsid w:val="002D181C"/>
    <w:rsid w:val="002D20D7"/>
    <w:rsid w:val="002D5AA8"/>
    <w:rsid w:val="002E445F"/>
    <w:rsid w:val="002E7A5B"/>
    <w:rsid w:val="002F035F"/>
    <w:rsid w:val="002F1188"/>
    <w:rsid w:val="002F1CD0"/>
    <w:rsid w:val="002F55E1"/>
    <w:rsid w:val="003009CA"/>
    <w:rsid w:val="00304959"/>
    <w:rsid w:val="003062A5"/>
    <w:rsid w:val="003068FD"/>
    <w:rsid w:val="00316933"/>
    <w:rsid w:val="00317606"/>
    <w:rsid w:val="0032450D"/>
    <w:rsid w:val="003304FB"/>
    <w:rsid w:val="00330553"/>
    <w:rsid w:val="00337F90"/>
    <w:rsid w:val="00341EF0"/>
    <w:rsid w:val="00342365"/>
    <w:rsid w:val="00344255"/>
    <w:rsid w:val="00347998"/>
    <w:rsid w:val="00351777"/>
    <w:rsid w:val="0035316B"/>
    <w:rsid w:val="00360CB5"/>
    <w:rsid w:val="00370C3B"/>
    <w:rsid w:val="00372A44"/>
    <w:rsid w:val="00374056"/>
    <w:rsid w:val="00374C71"/>
    <w:rsid w:val="00377A27"/>
    <w:rsid w:val="00380581"/>
    <w:rsid w:val="00382F2F"/>
    <w:rsid w:val="00383AE5"/>
    <w:rsid w:val="0038523F"/>
    <w:rsid w:val="00390842"/>
    <w:rsid w:val="00393FE4"/>
    <w:rsid w:val="003A09D1"/>
    <w:rsid w:val="003A36EE"/>
    <w:rsid w:val="003A43AD"/>
    <w:rsid w:val="003A5003"/>
    <w:rsid w:val="003A79A3"/>
    <w:rsid w:val="003B07EA"/>
    <w:rsid w:val="003C068B"/>
    <w:rsid w:val="003C4213"/>
    <w:rsid w:val="003C5E3E"/>
    <w:rsid w:val="003C68A8"/>
    <w:rsid w:val="003D4443"/>
    <w:rsid w:val="003E07B5"/>
    <w:rsid w:val="003E1FC7"/>
    <w:rsid w:val="003E3330"/>
    <w:rsid w:val="003E36F4"/>
    <w:rsid w:val="003E4EB8"/>
    <w:rsid w:val="003E55D2"/>
    <w:rsid w:val="003F0728"/>
    <w:rsid w:val="003F0CB6"/>
    <w:rsid w:val="003F1044"/>
    <w:rsid w:val="003F164C"/>
    <w:rsid w:val="003F18AD"/>
    <w:rsid w:val="004029D7"/>
    <w:rsid w:val="00402DA8"/>
    <w:rsid w:val="00403A9A"/>
    <w:rsid w:val="00406ADB"/>
    <w:rsid w:val="00412F64"/>
    <w:rsid w:val="00415D63"/>
    <w:rsid w:val="004223B6"/>
    <w:rsid w:val="004230AA"/>
    <w:rsid w:val="00427015"/>
    <w:rsid w:val="00430C37"/>
    <w:rsid w:val="00432B5A"/>
    <w:rsid w:val="004343F2"/>
    <w:rsid w:val="0043529B"/>
    <w:rsid w:val="00437DDE"/>
    <w:rsid w:val="004468A6"/>
    <w:rsid w:val="00446C0E"/>
    <w:rsid w:val="0045337D"/>
    <w:rsid w:val="00466B04"/>
    <w:rsid w:val="00471761"/>
    <w:rsid w:val="00474B4F"/>
    <w:rsid w:val="0047501C"/>
    <w:rsid w:val="00475763"/>
    <w:rsid w:val="00477843"/>
    <w:rsid w:val="0049275F"/>
    <w:rsid w:val="00496237"/>
    <w:rsid w:val="00496EE6"/>
    <w:rsid w:val="004A2549"/>
    <w:rsid w:val="004A63A6"/>
    <w:rsid w:val="004C4B77"/>
    <w:rsid w:val="004C55DA"/>
    <w:rsid w:val="004D6B36"/>
    <w:rsid w:val="004E2410"/>
    <w:rsid w:val="004E357D"/>
    <w:rsid w:val="004E464C"/>
    <w:rsid w:val="004E7F44"/>
    <w:rsid w:val="004F3808"/>
    <w:rsid w:val="00507D8D"/>
    <w:rsid w:val="00513929"/>
    <w:rsid w:val="0052426F"/>
    <w:rsid w:val="00525079"/>
    <w:rsid w:val="00531EE5"/>
    <w:rsid w:val="00532A3C"/>
    <w:rsid w:val="005340F0"/>
    <w:rsid w:val="0054026E"/>
    <w:rsid w:val="00540363"/>
    <w:rsid w:val="0054057D"/>
    <w:rsid w:val="00550AD3"/>
    <w:rsid w:val="0055147A"/>
    <w:rsid w:val="005516F5"/>
    <w:rsid w:val="00562E22"/>
    <w:rsid w:val="00563380"/>
    <w:rsid w:val="005639F5"/>
    <w:rsid w:val="00570B69"/>
    <w:rsid w:val="00571AB0"/>
    <w:rsid w:val="00576E5D"/>
    <w:rsid w:val="00577C56"/>
    <w:rsid w:val="00577E5C"/>
    <w:rsid w:val="00585DAB"/>
    <w:rsid w:val="0059550F"/>
    <w:rsid w:val="005A1293"/>
    <w:rsid w:val="005A54A2"/>
    <w:rsid w:val="005A5B45"/>
    <w:rsid w:val="005B0DBA"/>
    <w:rsid w:val="005B1C1B"/>
    <w:rsid w:val="005B27DB"/>
    <w:rsid w:val="005B3D1E"/>
    <w:rsid w:val="005B7A9E"/>
    <w:rsid w:val="005C6B17"/>
    <w:rsid w:val="005D18DA"/>
    <w:rsid w:val="005D3FDE"/>
    <w:rsid w:val="005D51DF"/>
    <w:rsid w:val="005E1F14"/>
    <w:rsid w:val="005E2FFB"/>
    <w:rsid w:val="005F1DA0"/>
    <w:rsid w:val="005F2D94"/>
    <w:rsid w:val="005F3825"/>
    <w:rsid w:val="00602818"/>
    <w:rsid w:val="00602DC0"/>
    <w:rsid w:val="00610E6B"/>
    <w:rsid w:val="006128BA"/>
    <w:rsid w:val="00626D5F"/>
    <w:rsid w:val="006277FF"/>
    <w:rsid w:val="00630156"/>
    <w:rsid w:val="006309E5"/>
    <w:rsid w:val="0063286D"/>
    <w:rsid w:val="00635F73"/>
    <w:rsid w:val="00650C2F"/>
    <w:rsid w:val="006537F1"/>
    <w:rsid w:val="00655611"/>
    <w:rsid w:val="00660415"/>
    <w:rsid w:val="00660525"/>
    <w:rsid w:val="00671400"/>
    <w:rsid w:val="00677563"/>
    <w:rsid w:val="006820B4"/>
    <w:rsid w:val="00683499"/>
    <w:rsid w:val="00683B76"/>
    <w:rsid w:val="00686B4D"/>
    <w:rsid w:val="00687ED7"/>
    <w:rsid w:val="00691480"/>
    <w:rsid w:val="00697716"/>
    <w:rsid w:val="00697C09"/>
    <w:rsid w:val="006B47A0"/>
    <w:rsid w:val="006B55B6"/>
    <w:rsid w:val="006C03FB"/>
    <w:rsid w:val="006C456C"/>
    <w:rsid w:val="006C7293"/>
    <w:rsid w:val="006D73EB"/>
    <w:rsid w:val="006E6168"/>
    <w:rsid w:val="006E742B"/>
    <w:rsid w:val="006F3698"/>
    <w:rsid w:val="00704A4B"/>
    <w:rsid w:val="00704B31"/>
    <w:rsid w:val="0070571A"/>
    <w:rsid w:val="00706224"/>
    <w:rsid w:val="007079D2"/>
    <w:rsid w:val="00717ECB"/>
    <w:rsid w:val="00721218"/>
    <w:rsid w:val="0072164E"/>
    <w:rsid w:val="00722C53"/>
    <w:rsid w:val="00724F95"/>
    <w:rsid w:val="007314B9"/>
    <w:rsid w:val="00732A73"/>
    <w:rsid w:val="00732D41"/>
    <w:rsid w:val="00735471"/>
    <w:rsid w:val="00737828"/>
    <w:rsid w:val="00742009"/>
    <w:rsid w:val="00742E5E"/>
    <w:rsid w:val="00745C7F"/>
    <w:rsid w:val="00746885"/>
    <w:rsid w:val="00753114"/>
    <w:rsid w:val="007555CF"/>
    <w:rsid w:val="007572EB"/>
    <w:rsid w:val="0076090F"/>
    <w:rsid w:val="007624B4"/>
    <w:rsid w:val="00764EC0"/>
    <w:rsid w:val="00775CDA"/>
    <w:rsid w:val="007778C9"/>
    <w:rsid w:val="0078000A"/>
    <w:rsid w:val="0078308C"/>
    <w:rsid w:val="007845B2"/>
    <w:rsid w:val="00786C89"/>
    <w:rsid w:val="007B1B5A"/>
    <w:rsid w:val="007B20B0"/>
    <w:rsid w:val="007B5537"/>
    <w:rsid w:val="007D095D"/>
    <w:rsid w:val="007D1A33"/>
    <w:rsid w:val="007D1C2D"/>
    <w:rsid w:val="007D4A25"/>
    <w:rsid w:val="007E28B2"/>
    <w:rsid w:val="007E585F"/>
    <w:rsid w:val="007E6F8A"/>
    <w:rsid w:val="007F0682"/>
    <w:rsid w:val="007F2413"/>
    <w:rsid w:val="007F3097"/>
    <w:rsid w:val="007F4E4E"/>
    <w:rsid w:val="00813954"/>
    <w:rsid w:val="00814433"/>
    <w:rsid w:val="00817DE7"/>
    <w:rsid w:val="008202AE"/>
    <w:rsid w:val="00831297"/>
    <w:rsid w:val="00831AC9"/>
    <w:rsid w:val="0083299F"/>
    <w:rsid w:val="00835DE4"/>
    <w:rsid w:val="0084053B"/>
    <w:rsid w:val="00845580"/>
    <w:rsid w:val="00845AB0"/>
    <w:rsid w:val="00851A86"/>
    <w:rsid w:val="008570BE"/>
    <w:rsid w:val="00857FBC"/>
    <w:rsid w:val="008712B6"/>
    <w:rsid w:val="0087314D"/>
    <w:rsid w:val="008749AD"/>
    <w:rsid w:val="008802D5"/>
    <w:rsid w:val="00887B45"/>
    <w:rsid w:val="00897EC8"/>
    <w:rsid w:val="008A204B"/>
    <w:rsid w:val="008A32C7"/>
    <w:rsid w:val="008A49B6"/>
    <w:rsid w:val="008B0674"/>
    <w:rsid w:val="008B1B3B"/>
    <w:rsid w:val="008B52D5"/>
    <w:rsid w:val="008B71D2"/>
    <w:rsid w:val="008C3F39"/>
    <w:rsid w:val="008C4F1A"/>
    <w:rsid w:val="008D0F55"/>
    <w:rsid w:val="008D2C39"/>
    <w:rsid w:val="008D362C"/>
    <w:rsid w:val="008D3F5B"/>
    <w:rsid w:val="008D4407"/>
    <w:rsid w:val="008D4B2D"/>
    <w:rsid w:val="008D66FF"/>
    <w:rsid w:val="008D756E"/>
    <w:rsid w:val="008E095A"/>
    <w:rsid w:val="008E2F91"/>
    <w:rsid w:val="008F1F48"/>
    <w:rsid w:val="008F4089"/>
    <w:rsid w:val="008F4E63"/>
    <w:rsid w:val="008F54B6"/>
    <w:rsid w:val="009104E5"/>
    <w:rsid w:val="0091289E"/>
    <w:rsid w:val="00920201"/>
    <w:rsid w:val="0092029C"/>
    <w:rsid w:val="009205AE"/>
    <w:rsid w:val="00926D04"/>
    <w:rsid w:val="009313EA"/>
    <w:rsid w:val="00932816"/>
    <w:rsid w:val="009337FC"/>
    <w:rsid w:val="00933972"/>
    <w:rsid w:val="009348E9"/>
    <w:rsid w:val="00942329"/>
    <w:rsid w:val="009433B7"/>
    <w:rsid w:val="00947333"/>
    <w:rsid w:val="009479F9"/>
    <w:rsid w:val="00953882"/>
    <w:rsid w:val="0095786C"/>
    <w:rsid w:val="0097064E"/>
    <w:rsid w:val="00973E03"/>
    <w:rsid w:val="00974B4C"/>
    <w:rsid w:val="009758B5"/>
    <w:rsid w:val="00976258"/>
    <w:rsid w:val="00983D6E"/>
    <w:rsid w:val="00984E98"/>
    <w:rsid w:val="00985FFB"/>
    <w:rsid w:val="00990222"/>
    <w:rsid w:val="00995E34"/>
    <w:rsid w:val="009968C0"/>
    <w:rsid w:val="00997ABF"/>
    <w:rsid w:val="009A0288"/>
    <w:rsid w:val="009B00CE"/>
    <w:rsid w:val="009B59AC"/>
    <w:rsid w:val="009B6577"/>
    <w:rsid w:val="009C5893"/>
    <w:rsid w:val="009C624B"/>
    <w:rsid w:val="009C7E66"/>
    <w:rsid w:val="009D0B96"/>
    <w:rsid w:val="009D6BA3"/>
    <w:rsid w:val="009E391B"/>
    <w:rsid w:val="009F31AD"/>
    <w:rsid w:val="009F6B3B"/>
    <w:rsid w:val="00A10117"/>
    <w:rsid w:val="00A1300A"/>
    <w:rsid w:val="00A13945"/>
    <w:rsid w:val="00A14261"/>
    <w:rsid w:val="00A14D10"/>
    <w:rsid w:val="00A2520B"/>
    <w:rsid w:val="00A275B7"/>
    <w:rsid w:val="00A30315"/>
    <w:rsid w:val="00A3302C"/>
    <w:rsid w:val="00A33C41"/>
    <w:rsid w:val="00A34948"/>
    <w:rsid w:val="00A50AFE"/>
    <w:rsid w:val="00A57CD2"/>
    <w:rsid w:val="00A64BD3"/>
    <w:rsid w:val="00A6689E"/>
    <w:rsid w:val="00A73E52"/>
    <w:rsid w:val="00A74765"/>
    <w:rsid w:val="00A74AB4"/>
    <w:rsid w:val="00A85EEC"/>
    <w:rsid w:val="00A90EA8"/>
    <w:rsid w:val="00A95CD2"/>
    <w:rsid w:val="00AA171F"/>
    <w:rsid w:val="00AA1B86"/>
    <w:rsid w:val="00AA7E84"/>
    <w:rsid w:val="00AB15FA"/>
    <w:rsid w:val="00AB5D2B"/>
    <w:rsid w:val="00AB6A6E"/>
    <w:rsid w:val="00AC1A34"/>
    <w:rsid w:val="00AC36AC"/>
    <w:rsid w:val="00AC41D7"/>
    <w:rsid w:val="00AC6C9C"/>
    <w:rsid w:val="00AC72B8"/>
    <w:rsid w:val="00AC7E94"/>
    <w:rsid w:val="00AD25F8"/>
    <w:rsid w:val="00AD598C"/>
    <w:rsid w:val="00AD794C"/>
    <w:rsid w:val="00AE0B9B"/>
    <w:rsid w:val="00AF14AD"/>
    <w:rsid w:val="00AF3ECB"/>
    <w:rsid w:val="00B045E7"/>
    <w:rsid w:val="00B15A54"/>
    <w:rsid w:val="00B16405"/>
    <w:rsid w:val="00B349E6"/>
    <w:rsid w:val="00B358B1"/>
    <w:rsid w:val="00B377DD"/>
    <w:rsid w:val="00B427F4"/>
    <w:rsid w:val="00B436BE"/>
    <w:rsid w:val="00B44022"/>
    <w:rsid w:val="00B54477"/>
    <w:rsid w:val="00B567F5"/>
    <w:rsid w:val="00B57744"/>
    <w:rsid w:val="00B65F3A"/>
    <w:rsid w:val="00B7F24D"/>
    <w:rsid w:val="00B8338F"/>
    <w:rsid w:val="00B84317"/>
    <w:rsid w:val="00B84675"/>
    <w:rsid w:val="00B84C63"/>
    <w:rsid w:val="00B92BD2"/>
    <w:rsid w:val="00B93662"/>
    <w:rsid w:val="00B94AE5"/>
    <w:rsid w:val="00BB1C44"/>
    <w:rsid w:val="00BB1E3A"/>
    <w:rsid w:val="00BB1E84"/>
    <w:rsid w:val="00BC364B"/>
    <w:rsid w:val="00BC4427"/>
    <w:rsid w:val="00BC62A4"/>
    <w:rsid w:val="00BD171A"/>
    <w:rsid w:val="00BD193C"/>
    <w:rsid w:val="00BD60F4"/>
    <w:rsid w:val="00BF11C9"/>
    <w:rsid w:val="00BF319A"/>
    <w:rsid w:val="00C007F1"/>
    <w:rsid w:val="00C055D9"/>
    <w:rsid w:val="00C056B4"/>
    <w:rsid w:val="00C1245A"/>
    <w:rsid w:val="00C15BC8"/>
    <w:rsid w:val="00C17001"/>
    <w:rsid w:val="00C2055B"/>
    <w:rsid w:val="00C244B5"/>
    <w:rsid w:val="00C27841"/>
    <w:rsid w:val="00C32D77"/>
    <w:rsid w:val="00C33C2D"/>
    <w:rsid w:val="00C34B5E"/>
    <w:rsid w:val="00C40A51"/>
    <w:rsid w:val="00C43B8E"/>
    <w:rsid w:val="00C43DF9"/>
    <w:rsid w:val="00C45D68"/>
    <w:rsid w:val="00C51212"/>
    <w:rsid w:val="00C559FF"/>
    <w:rsid w:val="00C72DFE"/>
    <w:rsid w:val="00C771D3"/>
    <w:rsid w:val="00C85511"/>
    <w:rsid w:val="00C861DB"/>
    <w:rsid w:val="00C9316F"/>
    <w:rsid w:val="00C94DF2"/>
    <w:rsid w:val="00C95A1B"/>
    <w:rsid w:val="00CB0FE1"/>
    <w:rsid w:val="00CB2D48"/>
    <w:rsid w:val="00CB4509"/>
    <w:rsid w:val="00CB6F87"/>
    <w:rsid w:val="00CC048C"/>
    <w:rsid w:val="00CC3BBC"/>
    <w:rsid w:val="00CC7940"/>
    <w:rsid w:val="00CD0098"/>
    <w:rsid w:val="00CD0825"/>
    <w:rsid w:val="00CD0DCB"/>
    <w:rsid w:val="00CD2601"/>
    <w:rsid w:val="00CE1944"/>
    <w:rsid w:val="00CE4F67"/>
    <w:rsid w:val="00CE5908"/>
    <w:rsid w:val="00CE5A38"/>
    <w:rsid w:val="00CE7AE3"/>
    <w:rsid w:val="00CE7D94"/>
    <w:rsid w:val="00CF54AA"/>
    <w:rsid w:val="00D0403D"/>
    <w:rsid w:val="00D06AFC"/>
    <w:rsid w:val="00D07079"/>
    <w:rsid w:val="00D12456"/>
    <w:rsid w:val="00D15EE6"/>
    <w:rsid w:val="00D233B5"/>
    <w:rsid w:val="00D27D8C"/>
    <w:rsid w:val="00D32639"/>
    <w:rsid w:val="00D3477E"/>
    <w:rsid w:val="00D40A3F"/>
    <w:rsid w:val="00D43042"/>
    <w:rsid w:val="00D55DBE"/>
    <w:rsid w:val="00D62F92"/>
    <w:rsid w:val="00D63ADC"/>
    <w:rsid w:val="00D73B6B"/>
    <w:rsid w:val="00D73C12"/>
    <w:rsid w:val="00D807FD"/>
    <w:rsid w:val="00D85061"/>
    <w:rsid w:val="00D87D25"/>
    <w:rsid w:val="00DA4E19"/>
    <w:rsid w:val="00DA50CD"/>
    <w:rsid w:val="00DA6D3B"/>
    <w:rsid w:val="00DA78C8"/>
    <w:rsid w:val="00DB209B"/>
    <w:rsid w:val="00DB4B63"/>
    <w:rsid w:val="00DB4CEC"/>
    <w:rsid w:val="00DC12D4"/>
    <w:rsid w:val="00DC659E"/>
    <w:rsid w:val="00DC680E"/>
    <w:rsid w:val="00DD16D8"/>
    <w:rsid w:val="00DD3213"/>
    <w:rsid w:val="00DD799A"/>
    <w:rsid w:val="00DE4CE3"/>
    <w:rsid w:val="00DE61A8"/>
    <w:rsid w:val="00DE7274"/>
    <w:rsid w:val="00DE74A8"/>
    <w:rsid w:val="00DF5F5C"/>
    <w:rsid w:val="00E012E1"/>
    <w:rsid w:val="00E01AA8"/>
    <w:rsid w:val="00E02F38"/>
    <w:rsid w:val="00E12554"/>
    <w:rsid w:val="00E15988"/>
    <w:rsid w:val="00E3240B"/>
    <w:rsid w:val="00E32A27"/>
    <w:rsid w:val="00E372B7"/>
    <w:rsid w:val="00E37E79"/>
    <w:rsid w:val="00E46B26"/>
    <w:rsid w:val="00E50637"/>
    <w:rsid w:val="00E57095"/>
    <w:rsid w:val="00E63DD3"/>
    <w:rsid w:val="00E67A00"/>
    <w:rsid w:val="00E73E6A"/>
    <w:rsid w:val="00E74C79"/>
    <w:rsid w:val="00E77FB8"/>
    <w:rsid w:val="00E80099"/>
    <w:rsid w:val="00E843DA"/>
    <w:rsid w:val="00E8686B"/>
    <w:rsid w:val="00E9076A"/>
    <w:rsid w:val="00E97524"/>
    <w:rsid w:val="00EA1733"/>
    <w:rsid w:val="00EB0060"/>
    <w:rsid w:val="00EB74CA"/>
    <w:rsid w:val="00EB755C"/>
    <w:rsid w:val="00EB7D04"/>
    <w:rsid w:val="00EC0773"/>
    <w:rsid w:val="00EC08C6"/>
    <w:rsid w:val="00EC4F64"/>
    <w:rsid w:val="00EC68E9"/>
    <w:rsid w:val="00ED275D"/>
    <w:rsid w:val="00ED5094"/>
    <w:rsid w:val="00ED6108"/>
    <w:rsid w:val="00ED675C"/>
    <w:rsid w:val="00EE0313"/>
    <w:rsid w:val="00EE79CC"/>
    <w:rsid w:val="00EF16D6"/>
    <w:rsid w:val="00EF2E12"/>
    <w:rsid w:val="00EF39F4"/>
    <w:rsid w:val="00EF7267"/>
    <w:rsid w:val="00EF7D53"/>
    <w:rsid w:val="00F00D41"/>
    <w:rsid w:val="00F02439"/>
    <w:rsid w:val="00F0684C"/>
    <w:rsid w:val="00F079CB"/>
    <w:rsid w:val="00F10DF5"/>
    <w:rsid w:val="00F1236F"/>
    <w:rsid w:val="00F170F2"/>
    <w:rsid w:val="00F215D4"/>
    <w:rsid w:val="00F26356"/>
    <w:rsid w:val="00F30919"/>
    <w:rsid w:val="00F330E2"/>
    <w:rsid w:val="00F34B87"/>
    <w:rsid w:val="00F36622"/>
    <w:rsid w:val="00F371C2"/>
    <w:rsid w:val="00F44E94"/>
    <w:rsid w:val="00F45443"/>
    <w:rsid w:val="00F47635"/>
    <w:rsid w:val="00F60286"/>
    <w:rsid w:val="00F6564D"/>
    <w:rsid w:val="00F66047"/>
    <w:rsid w:val="00F70C4D"/>
    <w:rsid w:val="00F71587"/>
    <w:rsid w:val="00F76AD3"/>
    <w:rsid w:val="00F775CF"/>
    <w:rsid w:val="00F832AF"/>
    <w:rsid w:val="00F84FC7"/>
    <w:rsid w:val="00F90A01"/>
    <w:rsid w:val="00F91A67"/>
    <w:rsid w:val="00F952D9"/>
    <w:rsid w:val="00FA1354"/>
    <w:rsid w:val="00FA6FB9"/>
    <w:rsid w:val="00FB2974"/>
    <w:rsid w:val="00FB494A"/>
    <w:rsid w:val="00FC0123"/>
    <w:rsid w:val="00FC1B07"/>
    <w:rsid w:val="00FC743F"/>
    <w:rsid w:val="00FD10CA"/>
    <w:rsid w:val="00FD464B"/>
    <w:rsid w:val="00FD4685"/>
    <w:rsid w:val="00FD5663"/>
    <w:rsid w:val="00FE2C9B"/>
    <w:rsid w:val="00FE4A7F"/>
    <w:rsid w:val="00FE567B"/>
    <w:rsid w:val="00FE6FFD"/>
    <w:rsid w:val="00FE7FB7"/>
    <w:rsid w:val="00FF09CB"/>
    <w:rsid w:val="00FF10B3"/>
    <w:rsid w:val="00FF356D"/>
    <w:rsid w:val="00FF6406"/>
    <w:rsid w:val="00FF7B52"/>
    <w:rsid w:val="01005AFB"/>
    <w:rsid w:val="0132BD91"/>
    <w:rsid w:val="0168C1D1"/>
    <w:rsid w:val="0172262F"/>
    <w:rsid w:val="01B2BB86"/>
    <w:rsid w:val="01BE20F5"/>
    <w:rsid w:val="01C2EFA6"/>
    <w:rsid w:val="027AFA46"/>
    <w:rsid w:val="02907C2A"/>
    <w:rsid w:val="0296FA17"/>
    <w:rsid w:val="02DE30AC"/>
    <w:rsid w:val="03053B19"/>
    <w:rsid w:val="0358DF87"/>
    <w:rsid w:val="036315E2"/>
    <w:rsid w:val="036BCCED"/>
    <w:rsid w:val="03A9C3D5"/>
    <w:rsid w:val="04531DC6"/>
    <w:rsid w:val="048FB3ED"/>
    <w:rsid w:val="04B4CFCF"/>
    <w:rsid w:val="0508F3D7"/>
    <w:rsid w:val="05098A23"/>
    <w:rsid w:val="05A906EE"/>
    <w:rsid w:val="05D70B65"/>
    <w:rsid w:val="05FD3948"/>
    <w:rsid w:val="0626D513"/>
    <w:rsid w:val="064119C7"/>
    <w:rsid w:val="0691DEBB"/>
    <w:rsid w:val="06D39929"/>
    <w:rsid w:val="06F673DA"/>
    <w:rsid w:val="070F7600"/>
    <w:rsid w:val="0758342B"/>
    <w:rsid w:val="07DE1613"/>
    <w:rsid w:val="081A8B38"/>
    <w:rsid w:val="08697B75"/>
    <w:rsid w:val="08AAEF67"/>
    <w:rsid w:val="09311786"/>
    <w:rsid w:val="096A68C4"/>
    <w:rsid w:val="09747B49"/>
    <w:rsid w:val="097DAAA6"/>
    <w:rsid w:val="0A0F143C"/>
    <w:rsid w:val="0A147F5A"/>
    <w:rsid w:val="0A2A6DE0"/>
    <w:rsid w:val="0AB2A197"/>
    <w:rsid w:val="0AC0C1CB"/>
    <w:rsid w:val="0AF1D7CC"/>
    <w:rsid w:val="0B032A34"/>
    <w:rsid w:val="0B320D7E"/>
    <w:rsid w:val="0B5F3F24"/>
    <w:rsid w:val="0BE9764B"/>
    <w:rsid w:val="0C05FED6"/>
    <w:rsid w:val="0C3A918F"/>
    <w:rsid w:val="0C50A437"/>
    <w:rsid w:val="0C827B34"/>
    <w:rsid w:val="0CDF184A"/>
    <w:rsid w:val="0D08810E"/>
    <w:rsid w:val="0D0F7552"/>
    <w:rsid w:val="0D524441"/>
    <w:rsid w:val="0E012EED"/>
    <w:rsid w:val="0E1DB7D9"/>
    <w:rsid w:val="0E5FCE05"/>
    <w:rsid w:val="0EA44442"/>
    <w:rsid w:val="0ECFAA28"/>
    <w:rsid w:val="0ED06F02"/>
    <w:rsid w:val="0F322DBE"/>
    <w:rsid w:val="0F453612"/>
    <w:rsid w:val="0FA12DD2"/>
    <w:rsid w:val="0FBFF1E9"/>
    <w:rsid w:val="0FC34DEA"/>
    <w:rsid w:val="0FC9D334"/>
    <w:rsid w:val="0FFEAABC"/>
    <w:rsid w:val="1011CE2D"/>
    <w:rsid w:val="104BCEE0"/>
    <w:rsid w:val="10CB9C97"/>
    <w:rsid w:val="1117421B"/>
    <w:rsid w:val="113004CB"/>
    <w:rsid w:val="1180ED2D"/>
    <w:rsid w:val="123A8191"/>
    <w:rsid w:val="126A7307"/>
    <w:rsid w:val="12E4151E"/>
    <w:rsid w:val="12F1ADF5"/>
    <w:rsid w:val="13CB34EA"/>
    <w:rsid w:val="13D479B2"/>
    <w:rsid w:val="13DC96B0"/>
    <w:rsid w:val="14585185"/>
    <w:rsid w:val="145A24FC"/>
    <w:rsid w:val="1466E321"/>
    <w:rsid w:val="1468DB97"/>
    <w:rsid w:val="14A37AD9"/>
    <w:rsid w:val="14B4E316"/>
    <w:rsid w:val="14D0506E"/>
    <w:rsid w:val="15561A1D"/>
    <w:rsid w:val="155CC5C8"/>
    <w:rsid w:val="1583E648"/>
    <w:rsid w:val="15DF989C"/>
    <w:rsid w:val="162AF5DE"/>
    <w:rsid w:val="1653C9D5"/>
    <w:rsid w:val="16C9C549"/>
    <w:rsid w:val="16DE5BDE"/>
    <w:rsid w:val="17029AF7"/>
    <w:rsid w:val="1711C6C0"/>
    <w:rsid w:val="172387A0"/>
    <w:rsid w:val="179B297D"/>
    <w:rsid w:val="17C0BB95"/>
    <w:rsid w:val="17E45528"/>
    <w:rsid w:val="17F6D140"/>
    <w:rsid w:val="17F72D0E"/>
    <w:rsid w:val="17FE54AB"/>
    <w:rsid w:val="1856A3A8"/>
    <w:rsid w:val="18E03C33"/>
    <w:rsid w:val="199286BA"/>
    <w:rsid w:val="19BCDE5B"/>
    <w:rsid w:val="1A2AA983"/>
    <w:rsid w:val="1A51524E"/>
    <w:rsid w:val="1A840658"/>
    <w:rsid w:val="1AA0B77C"/>
    <w:rsid w:val="1AED3FD3"/>
    <w:rsid w:val="1AFC943C"/>
    <w:rsid w:val="1B11D68F"/>
    <w:rsid w:val="1B51C153"/>
    <w:rsid w:val="1B86CC1D"/>
    <w:rsid w:val="1B933D7A"/>
    <w:rsid w:val="1BA22FBA"/>
    <w:rsid w:val="1BBD647E"/>
    <w:rsid w:val="1BFC9534"/>
    <w:rsid w:val="1C0141F0"/>
    <w:rsid w:val="1C246541"/>
    <w:rsid w:val="1C4F01C1"/>
    <w:rsid w:val="1C711229"/>
    <w:rsid w:val="1CF125D6"/>
    <w:rsid w:val="1CF58E54"/>
    <w:rsid w:val="1CFD7C33"/>
    <w:rsid w:val="1D4E2E37"/>
    <w:rsid w:val="1D5D2588"/>
    <w:rsid w:val="1D8D6737"/>
    <w:rsid w:val="1DF201F9"/>
    <w:rsid w:val="1DFE4E9F"/>
    <w:rsid w:val="1E01B5DB"/>
    <w:rsid w:val="1E390175"/>
    <w:rsid w:val="1E72A739"/>
    <w:rsid w:val="1E9E4F81"/>
    <w:rsid w:val="1EC60921"/>
    <w:rsid w:val="1EE1FC4C"/>
    <w:rsid w:val="1F1045E6"/>
    <w:rsid w:val="1F199A43"/>
    <w:rsid w:val="1F54EB78"/>
    <w:rsid w:val="1F86D222"/>
    <w:rsid w:val="1F899DB7"/>
    <w:rsid w:val="1FD6CFF0"/>
    <w:rsid w:val="20C99CFC"/>
    <w:rsid w:val="20D2EC58"/>
    <w:rsid w:val="20DCB28E"/>
    <w:rsid w:val="2137678C"/>
    <w:rsid w:val="2163AA9B"/>
    <w:rsid w:val="21CA79BE"/>
    <w:rsid w:val="21EAC059"/>
    <w:rsid w:val="220852E7"/>
    <w:rsid w:val="2216B65E"/>
    <w:rsid w:val="226B380E"/>
    <w:rsid w:val="2282E3F3"/>
    <w:rsid w:val="22C09E6B"/>
    <w:rsid w:val="233608C9"/>
    <w:rsid w:val="2339EA4D"/>
    <w:rsid w:val="235AEFF5"/>
    <w:rsid w:val="238A313E"/>
    <w:rsid w:val="23A51578"/>
    <w:rsid w:val="241E1804"/>
    <w:rsid w:val="242B4BE2"/>
    <w:rsid w:val="24DADE81"/>
    <w:rsid w:val="24E6DECE"/>
    <w:rsid w:val="24F334B0"/>
    <w:rsid w:val="258A2195"/>
    <w:rsid w:val="2596F1FC"/>
    <w:rsid w:val="25AB0D33"/>
    <w:rsid w:val="263BD081"/>
    <w:rsid w:val="263DAED3"/>
    <w:rsid w:val="2643F6B4"/>
    <w:rsid w:val="265C500C"/>
    <w:rsid w:val="268BE569"/>
    <w:rsid w:val="26A2E2DA"/>
    <w:rsid w:val="26B8285A"/>
    <w:rsid w:val="26BAEF4C"/>
    <w:rsid w:val="26BBA41A"/>
    <w:rsid w:val="2730A57B"/>
    <w:rsid w:val="2753A47B"/>
    <w:rsid w:val="277539C5"/>
    <w:rsid w:val="2795C42C"/>
    <w:rsid w:val="2808BCCB"/>
    <w:rsid w:val="2893CE8C"/>
    <w:rsid w:val="28943591"/>
    <w:rsid w:val="2897268C"/>
    <w:rsid w:val="28E43ECE"/>
    <w:rsid w:val="29256D92"/>
    <w:rsid w:val="2949869C"/>
    <w:rsid w:val="29601E8B"/>
    <w:rsid w:val="2960B712"/>
    <w:rsid w:val="298CE102"/>
    <w:rsid w:val="29AB296A"/>
    <w:rsid w:val="29B3A767"/>
    <w:rsid w:val="29D118F8"/>
    <w:rsid w:val="2A03144A"/>
    <w:rsid w:val="2A17A014"/>
    <w:rsid w:val="2A2069A6"/>
    <w:rsid w:val="2A383AF3"/>
    <w:rsid w:val="2A5D49F4"/>
    <w:rsid w:val="2A6B155E"/>
    <w:rsid w:val="2AE58DD2"/>
    <w:rsid w:val="2AE6531C"/>
    <w:rsid w:val="2AE94818"/>
    <w:rsid w:val="2AF16813"/>
    <w:rsid w:val="2B1876E1"/>
    <w:rsid w:val="2B222A17"/>
    <w:rsid w:val="2B429D63"/>
    <w:rsid w:val="2B445364"/>
    <w:rsid w:val="2B6B7724"/>
    <w:rsid w:val="2B6F09D0"/>
    <w:rsid w:val="2B7F808B"/>
    <w:rsid w:val="2B8C5FB6"/>
    <w:rsid w:val="2B8F89E1"/>
    <w:rsid w:val="2BCFCA98"/>
    <w:rsid w:val="2BD13E78"/>
    <w:rsid w:val="2C212FBA"/>
    <w:rsid w:val="2C223671"/>
    <w:rsid w:val="2C2BA682"/>
    <w:rsid w:val="2C2FF49D"/>
    <w:rsid w:val="2C5D9A40"/>
    <w:rsid w:val="2C74A114"/>
    <w:rsid w:val="2C7ED756"/>
    <w:rsid w:val="2CB0C229"/>
    <w:rsid w:val="2CD1C763"/>
    <w:rsid w:val="2DAA2CAE"/>
    <w:rsid w:val="2E2C9EFF"/>
    <w:rsid w:val="2E4B4378"/>
    <w:rsid w:val="2E69FB1F"/>
    <w:rsid w:val="2E6D5195"/>
    <w:rsid w:val="2EC99A41"/>
    <w:rsid w:val="2F8B5B1C"/>
    <w:rsid w:val="2F8F3A79"/>
    <w:rsid w:val="30046E38"/>
    <w:rsid w:val="301D83E8"/>
    <w:rsid w:val="30C0468F"/>
    <w:rsid w:val="30CDEDFC"/>
    <w:rsid w:val="31306784"/>
    <w:rsid w:val="31589BC2"/>
    <w:rsid w:val="31D63058"/>
    <w:rsid w:val="3206B42D"/>
    <w:rsid w:val="3225DD73"/>
    <w:rsid w:val="322A20E4"/>
    <w:rsid w:val="3236D500"/>
    <w:rsid w:val="3254CF6B"/>
    <w:rsid w:val="325C7578"/>
    <w:rsid w:val="327BFD87"/>
    <w:rsid w:val="3280CC42"/>
    <w:rsid w:val="32F7F586"/>
    <w:rsid w:val="3328F70A"/>
    <w:rsid w:val="333470EB"/>
    <w:rsid w:val="336FB008"/>
    <w:rsid w:val="3393F8D9"/>
    <w:rsid w:val="33B79E33"/>
    <w:rsid w:val="33D4F8B9"/>
    <w:rsid w:val="33EA243E"/>
    <w:rsid w:val="33ECB6F2"/>
    <w:rsid w:val="3428CED4"/>
    <w:rsid w:val="345D871A"/>
    <w:rsid w:val="34617E1B"/>
    <w:rsid w:val="34D18F40"/>
    <w:rsid w:val="35690348"/>
    <w:rsid w:val="3597E17A"/>
    <w:rsid w:val="35E1E6C2"/>
    <w:rsid w:val="364FC69B"/>
    <w:rsid w:val="3658166A"/>
    <w:rsid w:val="368207A5"/>
    <w:rsid w:val="36D68A90"/>
    <w:rsid w:val="36DAF0DA"/>
    <w:rsid w:val="36F6F0CF"/>
    <w:rsid w:val="37799C02"/>
    <w:rsid w:val="3798D97D"/>
    <w:rsid w:val="37BE4D00"/>
    <w:rsid w:val="37E10D69"/>
    <w:rsid w:val="37E6EE73"/>
    <w:rsid w:val="37EBAFD0"/>
    <w:rsid w:val="37F82701"/>
    <w:rsid w:val="381122DE"/>
    <w:rsid w:val="381E834A"/>
    <w:rsid w:val="3831A927"/>
    <w:rsid w:val="386052D0"/>
    <w:rsid w:val="38939314"/>
    <w:rsid w:val="38C2DB2F"/>
    <w:rsid w:val="38DFCA29"/>
    <w:rsid w:val="38ED82AB"/>
    <w:rsid w:val="38EE6747"/>
    <w:rsid w:val="391BD4EB"/>
    <w:rsid w:val="39796E9B"/>
    <w:rsid w:val="3A58C1DB"/>
    <w:rsid w:val="3A68AFB9"/>
    <w:rsid w:val="3A9E0F12"/>
    <w:rsid w:val="3AD93FC8"/>
    <w:rsid w:val="3AF928BD"/>
    <w:rsid w:val="3B36560D"/>
    <w:rsid w:val="3B483FB7"/>
    <w:rsid w:val="3B9A17FE"/>
    <w:rsid w:val="3B9C1CB4"/>
    <w:rsid w:val="3BCCD7A3"/>
    <w:rsid w:val="3BCD3C07"/>
    <w:rsid w:val="3BD5F332"/>
    <w:rsid w:val="3C13A380"/>
    <w:rsid w:val="3C6C1CAC"/>
    <w:rsid w:val="3C7E583D"/>
    <w:rsid w:val="3CC5A596"/>
    <w:rsid w:val="3D4D73B5"/>
    <w:rsid w:val="3D6A52E6"/>
    <w:rsid w:val="3D75874F"/>
    <w:rsid w:val="3D76F65F"/>
    <w:rsid w:val="3D8C9086"/>
    <w:rsid w:val="3E039A6E"/>
    <w:rsid w:val="3E1EAAB6"/>
    <w:rsid w:val="3E1F51EB"/>
    <w:rsid w:val="3E3F1E6B"/>
    <w:rsid w:val="3E9F1945"/>
    <w:rsid w:val="3EBB6203"/>
    <w:rsid w:val="3EFD28F7"/>
    <w:rsid w:val="3F17BE8D"/>
    <w:rsid w:val="3F2F0F04"/>
    <w:rsid w:val="3F6D26C4"/>
    <w:rsid w:val="4098EBAD"/>
    <w:rsid w:val="40BCC6C6"/>
    <w:rsid w:val="40C53C4F"/>
    <w:rsid w:val="40E30D8C"/>
    <w:rsid w:val="411DCB7F"/>
    <w:rsid w:val="416EB657"/>
    <w:rsid w:val="418B72EE"/>
    <w:rsid w:val="41B7F99F"/>
    <w:rsid w:val="41E4BC0E"/>
    <w:rsid w:val="41EB654C"/>
    <w:rsid w:val="41ED01DE"/>
    <w:rsid w:val="421D9BEC"/>
    <w:rsid w:val="423BA68F"/>
    <w:rsid w:val="423C9158"/>
    <w:rsid w:val="4259B5A7"/>
    <w:rsid w:val="427ABDFA"/>
    <w:rsid w:val="428C914F"/>
    <w:rsid w:val="42A9AA84"/>
    <w:rsid w:val="42E03335"/>
    <w:rsid w:val="42E6EF8C"/>
    <w:rsid w:val="42EFBFD1"/>
    <w:rsid w:val="43166D1F"/>
    <w:rsid w:val="4329D999"/>
    <w:rsid w:val="436AEA8F"/>
    <w:rsid w:val="4395B481"/>
    <w:rsid w:val="4455BBFB"/>
    <w:rsid w:val="4462D0CB"/>
    <w:rsid w:val="44DA66F0"/>
    <w:rsid w:val="4577386C"/>
    <w:rsid w:val="45B7FB38"/>
    <w:rsid w:val="45C9630B"/>
    <w:rsid w:val="45D4A8CE"/>
    <w:rsid w:val="45F5745B"/>
    <w:rsid w:val="45F80613"/>
    <w:rsid w:val="4679B5ED"/>
    <w:rsid w:val="469D88F4"/>
    <w:rsid w:val="4701A335"/>
    <w:rsid w:val="47127720"/>
    <w:rsid w:val="472AEC40"/>
    <w:rsid w:val="477D97DA"/>
    <w:rsid w:val="47870070"/>
    <w:rsid w:val="47A86AAB"/>
    <w:rsid w:val="47D1D79C"/>
    <w:rsid w:val="488E9BE1"/>
    <w:rsid w:val="48964B03"/>
    <w:rsid w:val="48FA6018"/>
    <w:rsid w:val="48FDE3C5"/>
    <w:rsid w:val="4991E456"/>
    <w:rsid w:val="499D4E28"/>
    <w:rsid w:val="4A6C2DCF"/>
    <w:rsid w:val="4A6ED60E"/>
    <w:rsid w:val="4A7C70E7"/>
    <w:rsid w:val="4A858FA7"/>
    <w:rsid w:val="4AE01CDC"/>
    <w:rsid w:val="4B8CA569"/>
    <w:rsid w:val="4B93E62F"/>
    <w:rsid w:val="4BA9AC99"/>
    <w:rsid w:val="4BE354E8"/>
    <w:rsid w:val="4BFD7E6F"/>
    <w:rsid w:val="4C3B393E"/>
    <w:rsid w:val="4CCFF8B0"/>
    <w:rsid w:val="4CEB0DEA"/>
    <w:rsid w:val="4CEC3C22"/>
    <w:rsid w:val="4D15036C"/>
    <w:rsid w:val="4D23E0BF"/>
    <w:rsid w:val="4D25302F"/>
    <w:rsid w:val="4D9DCA01"/>
    <w:rsid w:val="4DD32DA3"/>
    <w:rsid w:val="4DEB6529"/>
    <w:rsid w:val="4E45A355"/>
    <w:rsid w:val="4E4C5173"/>
    <w:rsid w:val="4E85FEFC"/>
    <w:rsid w:val="4E9F6466"/>
    <w:rsid w:val="4EABADA0"/>
    <w:rsid w:val="4EC41DBE"/>
    <w:rsid w:val="4EC687C2"/>
    <w:rsid w:val="4EE77075"/>
    <w:rsid w:val="4EEE986E"/>
    <w:rsid w:val="4F2338BB"/>
    <w:rsid w:val="4F5CE76F"/>
    <w:rsid w:val="4F824553"/>
    <w:rsid w:val="4FCAFE0D"/>
    <w:rsid w:val="4FEA0844"/>
    <w:rsid w:val="503CAB19"/>
    <w:rsid w:val="5041D8EE"/>
    <w:rsid w:val="505F8AC9"/>
    <w:rsid w:val="5080253B"/>
    <w:rsid w:val="5089B889"/>
    <w:rsid w:val="50A085A9"/>
    <w:rsid w:val="50C783A7"/>
    <w:rsid w:val="51096B29"/>
    <w:rsid w:val="515013FA"/>
    <w:rsid w:val="517F5FAC"/>
    <w:rsid w:val="5181CF25"/>
    <w:rsid w:val="51990A38"/>
    <w:rsid w:val="51B6CFB9"/>
    <w:rsid w:val="51C29223"/>
    <w:rsid w:val="51CACB15"/>
    <w:rsid w:val="51DE1B13"/>
    <w:rsid w:val="520A72BF"/>
    <w:rsid w:val="520A8CA5"/>
    <w:rsid w:val="520C0C7A"/>
    <w:rsid w:val="5232888C"/>
    <w:rsid w:val="5266A9EA"/>
    <w:rsid w:val="526AAFC6"/>
    <w:rsid w:val="52C4377D"/>
    <w:rsid w:val="52F11AC8"/>
    <w:rsid w:val="536D4B06"/>
    <w:rsid w:val="5390C5A9"/>
    <w:rsid w:val="53A6BD3F"/>
    <w:rsid w:val="53FAF793"/>
    <w:rsid w:val="540A7CBE"/>
    <w:rsid w:val="543693AD"/>
    <w:rsid w:val="547EA2A0"/>
    <w:rsid w:val="54B78C13"/>
    <w:rsid w:val="54DBB161"/>
    <w:rsid w:val="54F58ECA"/>
    <w:rsid w:val="5530962E"/>
    <w:rsid w:val="5536A14E"/>
    <w:rsid w:val="555AC136"/>
    <w:rsid w:val="5585A871"/>
    <w:rsid w:val="55EFC5CA"/>
    <w:rsid w:val="5608A36C"/>
    <w:rsid w:val="560BCC17"/>
    <w:rsid w:val="56148AFD"/>
    <w:rsid w:val="56AB30E4"/>
    <w:rsid w:val="56CCA7D2"/>
    <w:rsid w:val="56D6DC8B"/>
    <w:rsid w:val="57296342"/>
    <w:rsid w:val="572B7646"/>
    <w:rsid w:val="57836FF8"/>
    <w:rsid w:val="57B2DECB"/>
    <w:rsid w:val="57D474E1"/>
    <w:rsid w:val="57EEE405"/>
    <w:rsid w:val="57F2F34C"/>
    <w:rsid w:val="58139607"/>
    <w:rsid w:val="58242ECE"/>
    <w:rsid w:val="582B37C3"/>
    <w:rsid w:val="58576F75"/>
    <w:rsid w:val="586D7B57"/>
    <w:rsid w:val="588F94D9"/>
    <w:rsid w:val="58B087A0"/>
    <w:rsid w:val="58B52FF6"/>
    <w:rsid w:val="592E124B"/>
    <w:rsid w:val="59345AF5"/>
    <w:rsid w:val="5955D9A9"/>
    <w:rsid w:val="59A1E61A"/>
    <w:rsid w:val="5A2CC4BA"/>
    <w:rsid w:val="5AA83D90"/>
    <w:rsid w:val="5ABFBA10"/>
    <w:rsid w:val="5AFDC2AE"/>
    <w:rsid w:val="5B16B3FA"/>
    <w:rsid w:val="5B2F1327"/>
    <w:rsid w:val="5B754EFF"/>
    <w:rsid w:val="5BA3BBEA"/>
    <w:rsid w:val="5BA51622"/>
    <w:rsid w:val="5C4777E3"/>
    <w:rsid w:val="5D5B68CF"/>
    <w:rsid w:val="5DA16CF0"/>
    <w:rsid w:val="5E33C91B"/>
    <w:rsid w:val="5E689C82"/>
    <w:rsid w:val="5E70FEC1"/>
    <w:rsid w:val="5EAC6E31"/>
    <w:rsid w:val="5ED248FC"/>
    <w:rsid w:val="5F00A202"/>
    <w:rsid w:val="5F45D798"/>
    <w:rsid w:val="5F4B34C4"/>
    <w:rsid w:val="5F4D26A9"/>
    <w:rsid w:val="5F8AD089"/>
    <w:rsid w:val="5F8C8526"/>
    <w:rsid w:val="5F967468"/>
    <w:rsid w:val="5FE9F3AC"/>
    <w:rsid w:val="601C52A9"/>
    <w:rsid w:val="606FDF26"/>
    <w:rsid w:val="6079B798"/>
    <w:rsid w:val="60DF78B4"/>
    <w:rsid w:val="60E49AD6"/>
    <w:rsid w:val="60EC837C"/>
    <w:rsid w:val="60F6F4F7"/>
    <w:rsid w:val="611660B0"/>
    <w:rsid w:val="612B6545"/>
    <w:rsid w:val="61EDEF2B"/>
    <w:rsid w:val="62345FAC"/>
    <w:rsid w:val="628504FA"/>
    <w:rsid w:val="62851BBA"/>
    <w:rsid w:val="62A5DED7"/>
    <w:rsid w:val="62AB83EB"/>
    <w:rsid w:val="62AD89DC"/>
    <w:rsid w:val="62C4945D"/>
    <w:rsid w:val="62D6ACB1"/>
    <w:rsid w:val="63056D57"/>
    <w:rsid w:val="63B11D4F"/>
    <w:rsid w:val="641C2AD2"/>
    <w:rsid w:val="6431E63A"/>
    <w:rsid w:val="64EE8B09"/>
    <w:rsid w:val="64F5B6AF"/>
    <w:rsid w:val="656324F3"/>
    <w:rsid w:val="6571739F"/>
    <w:rsid w:val="65B5FBCA"/>
    <w:rsid w:val="6624E73A"/>
    <w:rsid w:val="662F1043"/>
    <w:rsid w:val="664B51F2"/>
    <w:rsid w:val="66CC65BF"/>
    <w:rsid w:val="66D7AA91"/>
    <w:rsid w:val="67037506"/>
    <w:rsid w:val="67D58276"/>
    <w:rsid w:val="67DF2603"/>
    <w:rsid w:val="67EA9CBD"/>
    <w:rsid w:val="67FBF609"/>
    <w:rsid w:val="6815F60D"/>
    <w:rsid w:val="68424ED3"/>
    <w:rsid w:val="684F07EE"/>
    <w:rsid w:val="684FD63B"/>
    <w:rsid w:val="6859C8CB"/>
    <w:rsid w:val="6866FEFD"/>
    <w:rsid w:val="688A8061"/>
    <w:rsid w:val="68A9681E"/>
    <w:rsid w:val="68E072FF"/>
    <w:rsid w:val="695FCA3E"/>
    <w:rsid w:val="697F9020"/>
    <w:rsid w:val="698954C8"/>
    <w:rsid w:val="69BFC19C"/>
    <w:rsid w:val="69E8D911"/>
    <w:rsid w:val="6A1A7E53"/>
    <w:rsid w:val="6A36080E"/>
    <w:rsid w:val="6AC6E615"/>
    <w:rsid w:val="6AD75527"/>
    <w:rsid w:val="6ADD1B5F"/>
    <w:rsid w:val="6AE2DEE5"/>
    <w:rsid w:val="6AFBE80C"/>
    <w:rsid w:val="6B4DE559"/>
    <w:rsid w:val="6B9D2009"/>
    <w:rsid w:val="6BDB92CB"/>
    <w:rsid w:val="6C2CA9F6"/>
    <w:rsid w:val="6C2E5CAE"/>
    <w:rsid w:val="6C6A0594"/>
    <w:rsid w:val="6C7C977E"/>
    <w:rsid w:val="6D1EAE66"/>
    <w:rsid w:val="6D5F6BBE"/>
    <w:rsid w:val="6DB628DA"/>
    <w:rsid w:val="6E04A9D7"/>
    <w:rsid w:val="6E0E6B67"/>
    <w:rsid w:val="6E1A762A"/>
    <w:rsid w:val="6E742F3D"/>
    <w:rsid w:val="6E8D0DBC"/>
    <w:rsid w:val="6EA60804"/>
    <w:rsid w:val="6EF82E4E"/>
    <w:rsid w:val="6F5140BD"/>
    <w:rsid w:val="6F68779A"/>
    <w:rsid w:val="6F69B606"/>
    <w:rsid w:val="6FE9B222"/>
    <w:rsid w:val="700DB5E7"/>
    <w:rsid w:val="701BB25A"/>
    <w:rsid w:val="7031510D"/>
    <w:rsid w:val="708EE145"/>
    <w:rsid w:val="70E390B9"/>
    <w:rsid w:val="70E5EF1F"/>
    <w:rsid w:val="71510E69"/>
    <w:rsid w:val="7190959D"/>
    <w:rsid w:val="71C5E559"/>
    <w:rsid w:val="71CBE40C"/>
    <w:rsid w:val="7209CD07"/>
    <w:rsid w:val="7237F702"/>
    <w:rsid w:val="72E31F04"/>
    <w:rsid w:val="733CCDEA"/>
    <w:rsid w:val="73C1AEBD"/>
    <w:rsid w:val="73E838D5"/>
    <w:rsid w:val="742A6A02"/>
    <w:rsid w:val="745E7EEB"/>
    <w:rsid w:val="74913EA1"/>
    <w:rsid w:val="74F533BC"/>
    <w:rsid w:val="7501E4B5"/>
    <w:rsid w:val="7505B655"/>
    <w:rsid w:val="75281895"/>
    <w:rsid w:val="7596A3F6"/>
    <w:rsid w:val="759C8476"/>
    <w:rsid w:val="75F2A865"/>
    <w:rsid w:val="760CD2E1"/>
    <w:rsid w:val="7670765E"/>
    <w:rsid w:val="76A593F4"/>
    <w:rsid w:val="76D15673"/>
    <w:rsid w:val="770D0D2B"/>
    <w:rsid w:val="7755A29C"/>
    <w:rsid w:val="7764A1CD"/>
    <w:rsid w:val="777F0089"/>
    <w:rsid w:val="77A1FC03"/>
    <w:rsid w:val="77F7970F"/>
    <w:rsid w:val="77FB8344"/>
    <w:rsid w:val="78405C31"/>
    <w:rsid w:val="784EE744"/>
    <w:rsid w:val="7854A1C3"/>
    <w:rsid w:val="7861C923"/>
    <w:rsid w:val="78E8590F"/>
    <w:rsid w:val="79348063"/>
    <w:rsid w:val="7938B721"/>
    <w:rsid w:val="7974837D"/>
    <w:rsid w:val="7982AD1B"/>
    <w:rsid w:val="7A02AF2F"/>
    <w:rsid w:val="7A8E0214"/>
    <w:rsid w:val="7AA4DDA4"/>
    <w:rsid w:val="7AD9E96F"/>
    <w:rsid w:val="7ADE22E7"/>
    <w:rsid w:val="7AE6C2AE"/>
    <w:rsid w:val="7AEC941D"/>
    <w:rsid w:val="7B15D3DB"/>
    <w:rsid w:val="7B613DDC"/>
    <w:rsid w:val="7B916110"/>
    <w:rsid w:val="7BCFB652"/>
    <w:rsid w:val="7C3DDCC9"/>
    <w:rsid w:val="7C417824"/>
    <w:rsid w:val="7C41F063"/>
    <w:rsid w:val="7C4F98ED"/>
    <w:rsid w:val="7C6E2EEF"/>
    <w:rsid w:val="7C86983A"/>
    <w:rsid w:val="7C9F512E"/>
    <w:rsid w:val="7CC301F1"/>
    <w:rsid w:val="7CFD1C13"/>
    <w:rsid w:val="7D43D613"/>
    <w:rsid w:val="7D66F475"/>
    <w:rsid w:val="7D782453"/>
    <w:rsid w:val="7D7D8040"/>
    <w:rsid w:val="7DAC0C5A"/>
    <w:rsid w:val="7DBFD7C5"/>
    <w:rsid w:val="7DE5EDD1"/>
    <w:rsid w:val="7E017B90"/>
    <w:rsid w:val="7E30B5D3"/>
    <w:rsid w:val="7E419D29"/>
    <w:rsid w:val="7E4BDA48"/>
    <w:rsid w:val="7E5F1933"/>
    <w:rsid w:val="7EC146E3"/>
    <w:rsid w:val="7EF54FF2"/>
    <w:rsid w:val="7EF5E96C"/>
    <w:rsid w:val="7F3D0F01"/>
    <w:rsid w:val="7FC5455B"/>
    <w:rsid w:val="7FCFD74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11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36F4"/>
    <w:pPr>
      <w:ind w:left="720"/>
      <w:contextualSpacing/>
    </w:pPr>
  </w:style>
  <w:style w:type="paragraph" w:styleId="BalloonText">
    <w:name w:val="Balloon Text"/>
    <w:basedOn w:val="Normal"/>
    <w:link w:val="BalloonTextChar"/>
    <w:uiPriority w:val="99"/>
    <w:semiHidden/>
    <w:unhideWhenUsed/>
    <w:rsid w:val="001B3A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3AEF"/>
    <w:rPr>
      <w:rFonts w:ascii="Times New Roman" w:hAnsi="Times New Roman" w:cs="Times New Roman"/>
      <w:sz w:val="18"/>
      <w:szCs w:val="18"/>
    </w:rPr>
  </w:style>
  <w:style w:type="table" w:styleId="TableGrid">
    <w:name w:val="Table Grid"/>
    <w:basedOn w:val="TableNormal"/>
    <w:uiPriority w:val="39"/>
    <w:rsid w:val="001B3AE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9B59AC"/>
    <w:rPr>
      <w:color w:val="0563C1"/>
      <w:u w:val="single"/>
    </w:rPr>
  </w:style>
  <w:style w:type="character" w:styleId="FollowedHyperlink">
    <w:name w:val="FollowedHyperlink"/>
    <w:basedOn w:val="DefaultParagraphFont"/>
    <w:uiPriority w:val="99"/>
    <w:semiHidden/>
    <w:unhideWhenUsed/>
    <w:rsid w:val="009B59AC"/>
    <w:rPr>
      <w:color w:val="954F72"/>
      <w:u w:val="single"/>
    </w:rPr>
  </w:style>
  <w:style w:type="paragraph" w:customStyle="1" w:styleId="msonormal0">
    <w:name w:val="msonormal"/>
    <w:basedOn w:val="Normal"/>
    <w:rsid w:val="009B59AC"/>
    <w:pPr>
      <w:spacing w:before="100" w:beforeAutospacing="1" w:after="100" w:afterAutospacing="1"/>
    </w:pPr>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36F4"/>
    <w:pPr>
      <w:ind w:left="720"/>
      <w:contextualSpacing/>
    </w:pPr>
  </w:style>
  <w:style w:type="paragraph" w:styleId="BalloonText">
    <w:name w:val="Balloon Text"/>
    <w:basedOn w:val="Normal"/>
    <w:link w:val="BalloonTextChar"/>
    <w:uiPriority w:val="99"/>
    <w:semiHidden/>
    <w:unhideWhenUsed/>
    <w:rsid w:val="001B3A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3AEF"/>
    <w:rPr>
      <w:rFonts w:ascii="Times New Roman" w:hAnsi="Times New Roman" w:cs="Times New Roman"/>
      <w:sz w:val="18"/>
      <w:szCs w:val="18"/>
    </w:rPr>
  </w:style>
  <w:style w:type="table" w:styleId="TableGrid">
    <w:name w:val="Table Grid"/>
    <w:basedOn w:val="TableNormal"/>
    <w:uiPriority w:val="39"/>
    <w:rsid w:val="001B3AE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9B59AC"/>
    <w:rPr>
      <w:color w:val="0563C1"/>
      <w:u w:val="single"/>
    </w:rPr>
  </w:style>
  <w:style w:type="character" w:styleId="FollowedHyperlink">
    <w:name w:val="FollowedHyperlink"/>
    <w:basedOn w:val="DefaultParagraphFont"/>
    <w:uiPriority w:val="99"/>
    <w:semiHidden/>
    <w:unhideWhenUsed/>
    <w:rsid w:val="009B59AC"/>
    <w:rPr>
      <w:color w:val="954F72"/>
      <w:u w:val="single"/>
    </w:rPr>
  </w:style>
  <w:style w:type="paragraph" w:customStyle="1" w:styleId="msonormal0">
    <w:name w:val="msonormal"/>
    <w:basedOn w:val="Normal"/>
    <w:rsid w:val="009B59AC"/>
    <w:pPr>
      <w:spacing w:before="100" w:beforeAutospacing="1" w:after="100" w:afterAutospacing="1"/>
    </w:pPr>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408810">
      <w:bodyDiv w:val="1"/>
      <w:marLeft w:val="0"/>
      <w:marRight w:val="0"/>
      <w:marTop w:val="0"/>
      <w:marBottom w:val="0"/>
      <w:divBdr>
        <w:top w:val="none" w:sz="0" w:space="0" w:color="auto"/>
        <w:left w:val="none" w:sz="0" w:space="0" w:color="auto"/>
        <w:bottom w:val="none" w:sz="0" w:space="0" w:color="auto"/>
        <w:right w:val="none" w:sz="0" w:space="0" w:color="auto"/>
      </w:divBdr>
    </w:div>
    <w:div w:id="1794867089">
      <w:bodyDiv w:val="1"/>
      <w:marLeft w:val="0"/>
      <w:marRight w:val="0"/>
      <w:marTop w:val="0"/>
      <w:marBottom w:val="0"/>
      <w:divBdr>
        <w:top w:val="none" w:sz="0" w:space="0" w:color="auto"/>
        <w:left w:val="none" w:sz="0" w:space="0" w:color="auto"/>
        <w:bottom w:val="none" w:sz="0" w:space="0" w:color="auto"/>
        <w:right w:val="none" w:sz="0" w:space="0" w:color="auto"/>
      </w:divBdr>
    </w:div>
    <w:div w:id="190652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A47E0-B548-496F-A0FD-53E483C05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89878</Words>
  <Characters>512307</Characters>
  <Application>Microsoft Office Word</Application>
  <DocSecurity>0</DocSecurity>
  <Lines>4269</Lines>
  <Paragraphs>1201</Paragraphs>
  <ScaleCrop>false</ScaleCrop>
  <Company/>
  <LinksUpToDate>false</LinksUpToDate>
  <CharactersWithSpaces>600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ckie Wade</dc:creator>
  <cp:keywords/>
  <dc:description/>
  <cp:lastModifiedBy>Rez</cp:lastModifiedBy>
  <cp:revision>8</cp:revision>
  <dcterms:created xsi:type="dcterms:W3CDTF">2020-04-15T20:02:00Z</dcterms:created>
  <dcterms:modified xsi:type="dcterms:W3CDTF">2020-06-0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plastic-reconstructive-and-aesthetic-surgery</vt:lpwstr>
  </property>
  <property fmtid="{D5CDD505-2E9C-101B-9397-08002B2CF9AE}" pid="9" name="Mendeley Recent Style Name 3_1">
    <vt:lpwstr>Journal of Plastic, Reconstructive &amp; Aesthetic Surger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461819411/ScientificReport-RW</vt:lpwstr>
  </property>
  <property fmtid="{D5CDD505-2E9C-101B-9397-08002B2CF9AE}" pid="13" name="Mendeley Recent Style Name 5_1">
    <vt:lpwstr>Nature - Ryckie Wade, Mr</vt:lpwstr>
  </property>
  <property fmtid="{D5CDD505-2E9C-101B-9397-08002B2CF9AE}" pid="14" name="Mendeley Recent Style Id 6_1">
    <vt:lpwstr>http://www.zotero.org/styles/radiology</vt:lpwstr>
  </property>
  <property fmtid="{D5CDD505-2E9C-101B-9397-08002B2CF9AE}" pid="15" name="Mendeley Recent Style Name 6_1">
    <vt:lpwstr>Radiology</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s://csl.mendeley.com/styles/461819411/ScientificReport-RW</vt:lpwstr>
  </property>
  <property fmtid="{D5CDD505-2E9C-101B-9397-08002B2CF9AE}" pid="19" name="Mendeley Recent Style Name 8_1">
    <vt:lpwstr>Scientific Reports - square brackets inline</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fdfcc767-cabc-37ba-99ef-ea3a9f3b6328</vt:lpwstr>
  </property>
  <property fmtid="{D5CDD505-2E9C-101B-9397-08002B2CF9AE}" pid="24" name="Mendeley Citation Style_1">
    <vt:lpwstr>http://www.zotero.org/styles/the-lancet-infectious-diseases</vt:lpwstr>
  </property>
</Properties>
</file>